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1D12AF72"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w:t>
      </w:r>
      <w:r w:rsidR="00C6300B">
        <w:rPr>
          <w:rFonts w:ascii="Times New Roman" w:hAnsi="Times New Roman" w:cs="Times New Roman"/>
          <w:sz w:val="24"/>
          <w:szCs w:val="24"/>
        </w:rPr>
        <w:t xml:space="preserve">decades of </w:t>
      </w:r>
      <w:r w:rsidRPr="005B578A">
        <w:rPr>
          <w:rFonts w:ascii="Times New Roman" w:hAnsi="Times New Roman" w:cs="Times New Roman"/>
          <w:sz w:val="24"/>
          <w:szCs w:val="24"/>
        </w:rPr>
        <w:t xml:space="preserve">near-global surface reflectance measurement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FC287F">
        <w:rPr>
          <w:rFonts w:ascii="Times New Roman" w:hAnsi="Times New Roman" w:cs="Times New Roman"/>
          <w:i/>
          <w:iCs/>
          <w:sz w:val="24"/>
          <w:szCs w:val="24"/>
        </w:rPr>
        <w:t>LandsatTS</w:t>
      </w:r>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4E798B">
        <w:rPr>
          <w:rFonts w:ascii="Times New Roman" w:hAnsi="Times New Roman" w:cs="Times New Roman"/>
          <w:sz w:val="24"/>
          <w:szCs w:val="24"/>
        </w:rPr>
        <w:t xml:space="preserve">5, 7, and 8 </w:t>
      </w:r>
      <w:r w:rsidR="0065746C">
        <w:rPr>
          <w:rFonts w:ascii="Times New Roman" w:hAnsi="Times New Roman" w:cs="Times New Roman"/>
          <w:sz w:val="24"/>
          <w:szCs w:val="24"/>
        </w:rPr>
        <w:t>record</w:t>
      </w:r>
      <w:r w:rsidR="004E798B">
        <w:rPr>
          <w:rFonts w:ascii="Times New Roman" w:hAnsi="Times New Roman" w:cs="Times New Roman"/>
          <w:sz w:val="24"/>
          <w:szCs w:val="24"/>
        </w:rPr>
        <w:t>s</w:t>
      </w:r>
      <w:r w:rsidR="0065746C">
        <w:rPr>
          <w:rFonts w:ascii="Times New Roman" w:hAnsi="Times New Roman" w:cs="Times New Roman"/>
          <w:sz w:val="24"/>
          <w:szCs w:val="24"/>
        </w:rPr>
        <w:t xml:space="preserve"> </w:t>
      </w:r>
      <w:r w:rsidR="004E798B">
        <w:rPr>
          <w:rFonts w:ascii="Times New Roman" w:hAnsi="Times New Roman" w:cs="Times New Roman"/>
          <w:sz w:val="24"/>
          <w:szCs w:val="24"/>
        </w:rPr>
        <w:t xml:space="preserve">from Collection 2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study regions using 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FC287F">
        <w:rPr>
          <w:rFonts w:ascii="Times New Roman" w:hAnsi="Times New Roman" w:cs="Times New Roman"/>
          <w:i/>
          <w:iCs/>
          <w:sz w:val="24"/>
          <w:szCs w:val="24"/>
        </w:rPr>
        <w:t>LandsatTS</w:t>
      </w:r>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from 2000 to 20</w:t>
      </w:r>
      <w:r w:rsidR="004B6505">
        <w:rPr>
          <w:rFonts w:ascii="Times New Roman" w:hAnsi="Times New Roman" w:cs="Times New Roman"/>
          <w:sz w:val="24"/>
          <w:szCs w:val="24"/>
        </w:rPr>
        <w:t>2</w:t>
      </w:r>
      <w:r w:rsidR="00002FB9">
        <w:rPr>
          <w:rFonts w:ascii="Times New Roman" w:hAnsi="Times New Roman" w:cs="Times New Roman"/>
          <w:sz w:val="24"/>
          <w:szCs w:val="24"/>
        </w:rPr>
        <w:t>2</w:t>
      </w:r>
      <w:r w:rsidR="00B84709">
        <w:rPr>
          <w:rFonts w:ascii="Times New Roman" w:hAnsi="Times New Roman" w:cs="Times New Roman"/>
          <w:sz w:val="24"/>
          <w:szCs w:val="24"/>
        </w:rPr>
        <w:t xml:space="preserve"> </w:t>
      </w:r>
      <w:r w:rsidR="008A516D">
        <w:rPr>
          <w:rFonts w:ascii="Times New Roman" w:hAnsi="Times New Roman" w:cs="Times New Roman"/>
          <w:sz w:val="24"/>
          <w:szCs w:val="24"/>
        </w:rPr>
        <w:t xml:space="preserve">across </w:t>
      </w:r>
      <w:r w:rsidR="00002FB9">
        <w:rPr>
          <w:rFonts w:ascii="Times New Roman" w:hAnsi="Times New Roman" w:cs="Times New Roman"/>
          <w:sz w:val="24"/>
          <w:szCs w:val="24"/>
        </w:rPr>
        <w:t>the Noatak National Preserve in northern Alaska</w:t>
      </w:r>
      <w:r w:rsidR="00396D2E">
        <w:rPr>
          <w:rFonts w:ascii="Times New Roman" w:hAnsi="Times New Roman" w:cs="Times New Roman"/>
          <w:sz w:val="24"/>
          <w:szCs w:val="24"/>
        </w:rPr>
        <w:t>, USA</w:t>
      </w:r>
      <w:r w:rsidR="008A516D">
        <w:rPr>
          <w:rFonts w:ascii="Times New Roman" w:hAnsi="Times New Roman" w:cs="Times New Roman"/>
          <w:sz w:val="24"/>
          <w:szCs w:val="24"/>
        </w:rPr>
        <w:t>.</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 xml:space="preserve">for assessing and monitoring terrestrial ecosystem function </w:t>
      </w:r>
      <w:r w:rsidR="00042AA0">
        <w:rPr>
          <w:rFonts w:ascii="Times New Roman" w:hAnsi="Times New Roman" w:cs="Times New Roman"/>
          <w:sz w:val="24"/>
          <w:szCs w:val="24"/>
        </w:rPr>
        <w:t xml:space="preserve">during recent decades </w:t>
      </w:r>
      <w:r w:rsidR="003C50EE">
        <w:rPr>
          <w:rFonts w:ascii="Times New Roman" w:hAnsi="Times New Roman" w:cs="Times New Roman"/>
          <w:sz w:val="24"/>
          <w:szCs w:val="24"/>
        </w:rPr>
        <w:t>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75B9F5DC" w14:textId="618BCFCC" w:rsidR="00E51602"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9073E6">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9073E6">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cover</w:t>
      </w:r>
      <w:r w:rsidR="00E53D4A">
        <w:rPr>
          <w:rFonts w:ascii="Times New Roman" w:hAnsi="Times New Roman" w:cs="Times New Roman"/>
          <w:sz w:val="24"/>
          <w:szCs w:val="24"/>
        </w:rPr>
        <w:t xml:space="preserve"> change</w:t>
      </w:r>
      <w:r w:rsidR="005463A4" w:rsidRP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tODUzPC9wYWdlcz48dm9sdW1lPjM0Mjwvdm9sdW1lPjxudW1iZXI+NjE2MDwv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tODUzPC9wYWdlcz48dm9sdW1lPjM0Mjwvdm9sdW1lPjxudW1iZXI+NjE2MDwv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9073E6">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B704C7">
        <w:rPr>
          <w:rFonts w:ascii="Times New Roman" w:hAnsi="Times New Roman" w:cs="Times New Roman"/>
          <w:sz w:val="24"/>
          <w:szCs w:val="24"/>
        </w:rPr>
        <w:t>, land cover</w:t>
      </w:r>
      <w:r w:rsidR="00173F0A">
        <w:rPr>
          <w:rFonts w:ascii="Times New Roman" w:hAnsi="Times New Roman" w:cs="Times New Roman"/>
          <w:sz w:val="24"/>
          <w:szCs w:val="24"/>
        </w:rPr>
        <w:t xml:space="preserve"> and use</w:t>
      </w:r>
      <w:r w:rsidR="00E53D4A">
        <w:rPr>
          <w:rFonts w:ascii="Times New Roman" w:hAnsi="Times New Roman" w:cs="Times New Roman"/>
          <w:sz w:val="24"/>
          <w:szCs w:val="24"/>
        </w:rPr>
        <w:t xml:space="preserve"> change</w:t>
      </w:r>
      <w:r w:rsidR="00B218B2">
        <w:rPr>
          <w:rFonts w:ascii="Times New Roman" w:hAnsi="Times New Roman" w:cs="Times New Roman"/>
          <w:sz w:val="24"/>
          <w:szCs w:val="24"/>
        </w:rPr>
        <w:t xml:space="preserve"> </w:t>
      </w:r>
      <w:r w:rsidR="00B218B2">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Potapov&lt;/Author&gt;&lt;Year&gt;2022&lt;/Year&gt;&lt;RecNum&gt;4751&lt;/RecNum&gt;&lt;DisplayText&gt;(Potapov et al. 2022)&lt;/DisplayText&gt;&lt;record&gt;&lt;rec-number&gt;4751&lt;/rec-number&gt;&lt;foreign-keys&gt;&lt;key app="EN" db-id="przrz2xfys0et6es02qx0adprs59z2erxf5t" timestamp="1650059805"&gt;4751&lt;/key&gt;&lt;/foreign-keys&gt;&lt;ref-type name="Journal Article"&gt;17&lt;/ref-type&gt;&lt;contributors&gt;&lt;authors&gt;&lt;author&gt;Potapov,Peter&lt;/author&gt;&lt;author&gt;Hansen,Matthew C.&lt;/author&gt;&lt;author&gt;Pickens,Amy&lt;/author&gt;&lt;author&gt;Hernandez-Serna,Andres&lt;/author&gt;&lt;author&gt;Tyukavina,Alexandra&lt;/author&gt;&lt;author&gt;Turubanova,Svetlana&lt;/author&gt;&lt;author&gt;Zalles,Viviana&lt;/author&gt;&lt;author&gt;Li,Xinyuan&lt;/author&gt;&lt;author&gt;Khan,Ahmad&lt;/author&gt;&lt;author&gt;Stolle,Fred&lt;/author&gt;&lt;author&gt;Harris,Nancy&lt;/author&gt;&lt;author&gt;Song,Xiao-Peng&lt;/author&gt;&lt;author&gt;Baggett,Antoine&lt;/author&gt;&lt;author&gt;Kommareddy,Indrani&lt;/author&gt;&lt;author&gt;Kommareddy,Anil&lt;/author&gt;&lt;/authors&gt;&lt;/contributors&gt;&lt;titles&gt;&lt;title&gt;The Global 2000-2020 Land Cover and Land Use Change Dataset Derived From the Landsat Archive: First Results&lt;/title&gt;&lt;secondary-title&gt;Frontiers in Remote Sensing&lt;/secondary-title&gt;&lt;short-title&gt;Global LCLUC 2000-2020&lt;/short-title&gt;&lt;/titles&gt;&lt;periodical&gt;&lt;full-title&gt;Frontiers in Remote Sensing&lt;/full-title&gt;&lt;/periodical&gt;&lt;volume&gt;3&lt;/volume&gt;&lt;keywords&gt;&lt;keyword&gt;land cover,land use,Landsat,global change,Forest,forest structure,deforestation,cropland,built-up,Urbanization,Snow cover,Surface water,glaciers&lt;/keyword&gt;&lt;/keywords&gt;&lt;dates&gt;&lt;year&gt;2022&lt;/year&gt;&lt;pub-dates&gt;&lt;date&gt;2022-April-13&lt;/date&gt;&lt;/pub-dates&gt;&lt;/dates&gt;&lt;isbn&gt;2673-6187&lt;/isbn&gt;&lt;work-type&gt;Original Research&lt;/work-type&gt;&lt;urls&gt;&lt;related-urls&gt;&lt;url&gt;https://www.frontiersin.org/article/10.3389/frsen.2022.856903&lt;/url&gt;&lt;/related-urls&gt;&lt;/urls&gt;&lt;electronic-resource-num&gt;10.3389/frsen.2022.856903&lt;/electronic-resource-num&gt;&lt;language&gt;English&lt;/language&gt;&lt;/record&gt;&lt;/Cite&gt;&lt;/EndNote&gt;</w:instrText>
      </w:r>
      <w:r w:rsidR="00B218B2">
        <w:rPr>
          <w:rFonts w:ascii="Times New Roman" w:hAnsi="Times New Roman" w:cs="Times New Roman"/>
          <w:sz w:val="24"/>
          <w:szCs w:val="24"/>
        </w:rPr>
        <w:fldChar w:fldCharType="separate"/>
      </w:r>
      <w:r w:rsidR="009073E6">
        <w:rPr>
          <w:rFonts w:ascii="Times New Roman" w:hAnsi="Times New Roman" w:cs="Times New Roman"/>
          <w:noProof/>
          <w:sz w:val="24"/>
          <w:szCs w:val="24"/>
        </w:rPr>
        <w:t>(Potapov et al. 2022)</w:t>
      </w:r>
      <w:r w:rsidR="00B218B2">
        <w:rPr>
          <w:rFonts w:ascii="Times New Roman" w:hAnsi="Times New Roman" w:cs="Times New Roman"/>
          <w:sz w:val="24"/>
          <w:szCs w:val="24"/>
        </w:rPr>
        <w:fldChar w:fldCharType="end"/>
      </w:r>
      <w:r w:rsidR="00B218B2">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extent</w:t>
      </w:r>
      <w:r w:rsidR="00E53D4A">
        <w:rPr>
          <w:rFonts w:ascii="Times New Roman" w:hAnsi="Times New Roman" w:cs="Times New Roman"/>
          <w:sz w:val="24"/>
          <w:szCs w:val="24"/>
        </w:rPr>
        <w:t xml:space="preserve"> change</w:t>
      </w:r>
      <w:r w:rsidR="0031164E">
        <w:rPr>
          <w:rFonts w:ascii="Times New Roman" w:hAnsi="Times New Roman" w:cs="Times New Roman"/>
          <w:sz w:val="24"/>
          <w:szCs w:val="24"/>
        </w:rPr>
        <w:t xml:space="preserve"> </w:t>
      </w:r>
      <w:r w:rsidR="00D710A0" w:rsidRPr="00C33E07">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9073E6">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9D41D6">
        <w:rPr>
          <w:rFonts w:ascii="Times New Roman" w:hAnsi="Times New Roman" w:cs="Times New Roman"/>
          <w:sz w:val="24"/>
          <w:szCs w:val="24"/>
        </w:rPr>
        <w:t xml:space="preserve">disturbance,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XYW5nPC9BdXRob3I+PFllYXI+MjAxOTwvWWVhcj48UmVj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XYW5nPC9BdXRob3I+PFllYXI+MjAxOTwvWWVhcj48UmVj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9073E6">
        <w:rPr>
          <w:rFonts w:ascii="Times New Roman" w:hAnsi="Times New Roman" w:cs="Times New Roman"/>
          <w:noProof/>
          <w:sz w:val="24"/>
          <w:szCs w:val="24"/>
        </w:rPr>
        <w:t>(e.g., Wulder et al. 2004, Powell et al. 2010, Ju and Masek 2016, Wang and Friedl 2019)</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r w:rsidR="00FE02A4">
        <w:rPr>
          <w:rFonts w:ascii="Times New Roman" w:hAnsi="Times New Roman" w:cs="Times New Roman"/>
          <w:sz w:val="24"/>
          <w:szCs w:val="24"/>
        </w:rPr>
        <w:t>.</w:t>
      </w:r>
      <w:r w:rsidR="00E51602">
        <w:rPr>
          <w:rFonts w:ascii="Times New Roman" w:hAnsi="Times New Roman" w:cs="Times New Roman"/>
          <w:sz w:val="24"/>
          <w:szCs w:val="24"/>
        </w:rPr>
        <w:t xml:space="preserve"> </w:t>
      </w:r>
      <w:r w:rsidR="00FE02A4">
        <w:rPr>
          <w:rFonts w:ascii="Times New Roman" w:hAnsi="Times New Roman" w:cs="Times New Roman"/>
          <w:sz w:val="24"/>
          <w:szCs w:val="24"/>
        </w:rPr>
        <w:t>Y</w:t>
      </w:r>
      <w:r w:rsidR="00E51602">
        <w:rPr>
          <w:rFonts w:ascii="Times New Roman" w:hAnsi="Times New Roman" w:cs="Times New Roman"/>
          <w:sz w:val="24"/>
          <w:szCs w:val="24"/>
        </w:rPr>
        <w:t xml:space="preserve">et there are challenges that hinder use of these data by ecologists, land managers, and other non-remote sensing specialists. </w:t>
      </w:r>
    </w:p>
    <w:p w14:paraId="053F779C" w14:textId="2FDF7ADF" w:rsidR="00111A44" w:rsidRDefault="00111A44" w:rsidP="00975CF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Here we present the </w:t>
      </w:r>
      <w:r>
        <w:rPr>
          <w:rFonts w:ascii="Times New Roman" w:hAnsi="Times New Roman" w:cs="Times New Roman"/>
          <w:i/>
          <w:iCs/>
          <w:sz w:val="24"/>
          <w:szCs w:val="24"/>
        </w:rPr>
        <w:t>LandsatTS</w:t>
      </w:r>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for sample locations anywhere on Earth.</w:t>
      </w:r>
      <w:r w:rsidR="00BF3AD8">
        <w:rPr>
          <w:rFonts w:ascii="Times New Roman" w:hAnsi="Times New Roman" w:cs="Times New Roman"/>
          <w:sz w:val="24"/>
          <w:szCs w:val="24"/>
        </w:rPr>
        <w:t xml:space="preserve"> </w:t>
      </w:r>
      <w:r w:rsidR="00D07CA5" w:rsidRPr="001F33A5">
        <w:rPr>
          <w:rFonts w:ascii="Times New Roman" w:hAnsi="Times New Roman" w:cs="Times New Roman"/>
          <w:i/>
          <w:iCs/>
          <w:sz w:val="24"/>
          <w:szCs w:val="24"/>
        </w:rPr>
        <w:t>LandsatTS</w:t>
      </w:r>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 xml:space="preserve">Landsat Collection 2 dataset on Google Earth Engine </w:t>
      </w:r>
      <w:r w:rsidR="001F33A5" w:rsidRPr="00E11FF4">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9073E6">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r w:rsidR="00DC02B5">
        <w:rPr>
          <w:rFonts w:ascii="Times New Roman" w:hAnsi="Times New Roman" w:cs="Times New Roman"/>
          <w:sz w:val="24"/>
          <w:szCs w:val="24"/>
        </w:rPr>
        <w:t xml:space="preserve">Furthermore, </w:t>
      </w:r>
      <w:r>
        <w:rPr>
          <w:rFonts w:ascii="Times New Roman" w:hAnsi="Times New Roman" w:cs="Times New Roman"/>
          <w:i/>
          <w:iCs/>
          <w:sz w:val="24"/>
          <w:szCs w:val="24"/>
        </w:rPr>
        <w:t>LandsatTS</w:t>
      </w:r>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 xml:space="preserve">facilitate (1) data cleaning, (2) cross-sensor calibration, (3) phenological modeling, and (4) </w:t>
      </w:r>
      <w:r>
        <w:rPr>
          <w:rFonts w:ascii="Times New Roman" w:hAnsi="Times New Roman" w:cs="Times New Roman"/>
          <w:sz w:val="24"/>
          <w:szCs w:val="24"/>
        </w:rPr>
        <w:t xml:space="preserve">time series analysis of vegetation greenness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 xml:space="preserve">grew out of research projects focused on vegetation dynamics across northern high-latitude ecosystems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52722E">
        <w:rPr>
          <w:rFonts w:ascii="Times New Roman" w:hAnsi="Times New Roman" w:cs="Times New Roman"/>
          <w:sz w:val="24"/>
          <w:szCs w:val="24"/>
        </w:rPr>
      </w:r>
      <w:r w:rsidR="0052722E">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 Berner and Goetz 2022)</w:t>
      </w:r>
      <w:r w:rsidR="0052722E">
        <w:rPr>
          <w:rFonts w:ascii="Times New Roman" w:hAnsi="Times New Roman" w:cs="Times New Roman"/>
          <w:sz w:val="24"/>
          <w:szCs w:val="24"/>
        </w:rPr>
        <w:fldChar w:fldCharType="end"/>
      </w:r>
      <w:r w:rsidR="00450B69">
        <w:rPr>
          <w:rFonts w:ascii="Times New Roman" w:hAnsi="Times New Roman" w:cs="Times New Roman"/>
          <w:sz w:val="24"/>
          <w:szCs w:val="24"/>
        </w:rPr>
        <w:t xml:space="preserve"> and </w:t>
      </w:r>
      <w:r w:rsidR="001D7622">
        <w:rPr>
          <w:rFonts w:ascii="Times New Roman" w:hAnsi="Times New Roman" w:cs="Times New Roman"/>
          <w:sz w:val="24"/>
          <w:szCs w:val="24"/>
        </w:rPr>
        <w:t xml:space="preserve">is implemented within the free, open-source, and widely used R </w:t>
      </w:r>
      <w:r w:rsidR="005E608A">
        <w:rPr>
          <w:rFonts w:ascii="Times New Roman" w:hAnsi="Times New Roman" w:cs="Times New Roman"/>
          <w:sz w:val="24"/>
          <w:szCs w:val="24"/>
        </w:rPr>
        <w:t xml:space="preserve">statistical </w:t>
      </w:r>
      <w:r w:rsidR="00A671FC">
        <w:rPr>
          <w:rFonts w:ascii="Times New Roman" w:hAnsi="Times New Roman" w:cs="Times New Roman"/>
          <w:sz w:val="24"/>
          <w:szCs w:val="24"/>
        </w:rPr>
        <w:t xml:space="preserve">computing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xml:space="preserve">. </w:t>
      </w:r>
    </w:p>
    <w:p w14:paraId="59BF40DE" w14:textId="37265741" w:rsidR="002F424C" w:rsidRDefault="009E3E8F" w:rsidP="009A51C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It has become easier to</w:t>
      </w:r>
      <w:r w:rsidR="00E13ECB">
        <w:rPr>
          <w:rFonts w:ascii="Times New Roman" w:hAnsi="Times New Roman" w:cs="Times New Roman"/>
          <w:sz w:val="24"/>
          <w:szCs w:val="24"/>
        </w:rPr>
        <w:t xml:space="preserve"> access</w:t>
      </w:r>
      <w:r>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9D41D6">
        <w:rPr>
          <w:rFonts w:ascii="Times New Roman" w:hAnsi="Times New Roman" w:cs="Times New Roman"/>
          <w:sz w:val="24"/>
          <w:szCs w:val="24"/>
        </w:rPr>
        <w:t xml:space="preserve"> </w:t>
      </w:r>
      <w:r w:rsidR="009D41D6">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Wulder&lt;/Author&gt;&lt;Year&gt;2012&lt;/Year&gt;&lt;RecNum&gt;3313&lt;/RecNum&gt;&lt;DisplayText&gt;(Wulder et al. 2012)&lt;/DisplayText&gt;&lt;record&gt;&lt;rec-number&gt;3313&lt;/rec-number&gt;&lt;foreign-keys&gt;&lt;key app="EN" db-id="przrz2xfys0et6es02qx0adprs59z2erxf5t" timestamp="0"&gt;3313&lt;/key&gt;&lt;/foreign-keys&gt;&lt;ref-type name="Journal Article"&gt;17&lt;/ref-type&gt;&lt;contributors&gt;&lt;authors&gt;&lt;author&gt;Wulder, Michael A&lt;/author&gt;&lt;author&gt;Masek, Jeffrey G&lt;/author&gt;&lt;author&gt;Cohen, Warren B&lt;/author&gt;&lt;author&gt;Loveland, Thomas R&lt;/author&gt;&lt;author&gt;Woodcock, Curtis E&lt;/author&gt;&lt;/authors&gt;&lt;/contributors&gt;&lt;titles&gt;&lt;title&gt;Opening the archive: How free data has enabled the science and monitoring promise of Landsat&lt;/title&gt;&lt;secondary-title&gt;Remote Sensing of Environment&lt;/secondary-title&gt;&lt;/titles&gt;&lt;periodical&gt;&lt;full-title&gt;Remote Sensing of Environment&lt;/full-title&gt;&lt;/periodical&gt;&lt;pages&gt;2-10&lt;/pages&gt;&lt;volume&gt;122&lt;/volume&gt;&lt;dates&gt;&lt;year&gt;2012&lt;/year&gt;&lt;/dates&gt;&lt;isbn&gt;0034-4257&lt;/isbn&gt;&lt;urls&gt;&lt;/urls&gt;&lt;/record&gt;&lt;/Cite&gt;&lt;/EndNote&gt;</w:instrText>
      </w:r>
      <w:r w:rsidR="009D41D6">
        <w:rPr>
          <w:rFonts w:ascii="Times New Roman" w:hAnsi="Times New Roman" w:cs="Times New Roman"/>
          <w:sz w:val="24"/>
          <w:szCs w:val="24"/>
        </w:rPr>
        <w:fldChar w:fldCharType="separate"/>
      </w:r>
      <w:r w:rsidR="009073E6">
        <w:rPr>
          <w:rFonts w:ascii="Times New Roman" w:hAnsi="Times New Roman" w:cs="Times New Roman"/>
          <w:noProof/>
          <w:sz w:val="24"/>
          <w:szCs w:val="24"/>
        </w:rPr>
        <w:t>(Wulder et al. 2012)</w:t>
      </w:r>
      <w:r w:rsidR="009D41D6">
        <w:rPr>
          <w:rFonts w:ascii="Times New Roman" w:hAnsi="Times New Roman" w:cs="Times New Roman"/>
          <w:sz w:val="24"/>
          <w:szCs w:val="24"/>
        </w:rPr>
        <w:fldChar w:fldCharType="end"/>
      </w:r>
      <w:r w:rsidR="00B80C10">
        <w:rPr>
          <w:rFonts w:ascii="Times New Roman" w:hAnsi="Times New Roman" w:cs="Times New Roman"/>
          <w:sz w:val="24"/>
          <w:szCs w:val="24"/>
        </w:rPr>
        <w:t xml:space="preserve"> </w:t>
      </w:r>
      <w:r w:rsidR="00322FF4">
        <w:rPr>
          <w:rFonts w:ascii="Times New Roman" w:hAnsi="Times New Roman" w:cs="Times New Roman"/>
          <w:sz w:val="24"/>
          <w:szCs w:val="24"/>
        </w:rPr>
        <w:t xml:space="preserve">and </w:t>
      </w:r>
      <w:r w:rsidR="00055908">
        <w:rPr>
          <w:rFonts w:ascii="Times New Roman" w:hAnsi="Times New Roman" w:cs="Times New Roman"/>
          <w:sz w:val="24"/>
          <w:szCs w:val="24"/>
        </w:rPr>
        <w:t xml:space="preserve">a </w:t>
      </w:r>
      <w:r>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subsequently </w:t>
      </w:r>
      <w:r w:rsidR="00055908">
        <w:rPr>
          <w:rFonts w:ascii="Times New Roman" w:hAnsi="Times New Roman" w:cs="Times New Roman"/>
          <w:sz w:val="24"/>
          <w:szCs w:val="24"/>
        </w:rPr>
        <w:t xml:space="preserve">hosted on </w:t>
      </w:r>
      <w:r>
        <w:rPr>
          <w:rFonts w:ascii="Times New Roman" w:hAnsi="Times New Roman" w:cs="Times New Roman"/>
          <w:sz w:val="24"/>
          <w:szCs w:val="24"/>
        </w:rPr>
        <w:t xml:space="preserve">GEE </w:t>
      </w:r>
      <w:r>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Pr>
          <w:rFonts w:ascii="Times New Roman" w:hAnsi="Times New Roman" w:cs="Times New Roman"/>
          <w:sz w:val="24"/>
          <w:szCs w:val="24"/>
        </w:rPr>
        <w:fldChar w:fldCharType="separate"/>
      </w:r>
      <w:r w:rsidR="009073E6">
        <w:rPr>
          <w:rFonts w:ascii="Times New Roman" w:hAnsi="Times New Roman" w:cs="Times New Roman"/>
          <w:noProof/>
          <w:sz w:val="24"/>
          <w:szCs w:val="24"/>
        </w:rPr>
        <w:t>(Gorelick et al. 2017)</w:t>
      </w:r>
      <w:r>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r w:rsidR="00ED3AB0" w:rsidRPr="00B006D7">
        <w:rPr>
          <w:rFonts w:ascii="Times New Roman" w:hAnsi="Times New Roman" w:cs="Times New Roman"/>
          <w:i/>
          <w:iCs/>
          <w:sz w:val="24"/>
          <w:szCs w:val="24"/>
        </w:rPr>
        <w:t>rgee</w:t>
      </w:r>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9073E6">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9073E6">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yet other existing R packages only provide tools for processing individual Landsat scenes.</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r w:rsidR="00E1290B" w:rsidRPr="00581C05">
        <w:rPr>
          <w:rFonts w:ascii="Times New Roman" w:hAnsi="Times New Roman" w:cs="Times New Roman"/>
          <w:i/>
          <w:iCs/>
          <w:sz w:val="24"/>
          <w:szCs w:val="24"/>
        </w:rPr>
        <w:t>landsat</w:t>
      </w:r>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r w:rsidR="00FE4017" w:rsidRPr="00FE4017">
        <w:rPr>
          <w:rFonts w:ascii="Times New Roman" w:hAnsi="Times New Roman" w:cs="Times New Roman"/>
          <w:i/>
          <w:iCs/>
          <w:sz w:val="24"/>
          <w:szCs w:val="24"/>
        </w:rPr>
        <w:t>rgee</w:t>
      </w:r>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w:t>
      </w:r>
      <w:bookmarkStart w:id="0" w:name="_Hlk120611438"/>
      <w:r w:rsidR="00E1290B">
        <w:rPr>
          <w:rFonts w:ascii="Times New Roman" w:hAnsi="Times New Roman" w:cs="Times New Roman"/>
          <w:sz w:val="24"/>
          <w:szCs w:val="24"/>
        </w:rPr>
        <w:t xml:space="preserve">use </w:t>
      </w:r>
      <w:r w:rsidR="005571C6">
        <w:rPr>
          <w:rFonts w:ascii="Times New Roman" w:hAnsi="Times New Roman" w:cs="Times New Roman"/>
          <w:sz w:val="24"/>
          <w:szCs w:val="24"/>
        </w:rPr>
        <w:t xml:space="preserve">the </w:t>
      </w:r>
      <w:r w:rsidR="00E1290B">
        <w:rPr>
          <w:rFonts w:ascii="Times New Roman" w:hAnsi="Times New Roman" w:cs="Times New Roman"/>
          <w:sz w:val="24"/>
          <w:szCs w:val="24"/>
        </w:rPr>
        <w:t xml:space="preserve">GEE </w:t>
      </w:r>
      <w:r w:rsidR="005571C6">
        <w:rPr>
          <w:rFonts w:ascii="Times New Roman" w:hAnsi="Times New Roman" w:cs="Times New Roman"/>
          <w:sz w:val="24"/>
          <w:szCs w:val="24"/>
        </w:rPr>
        <w:t xml:space="preserve">platform and work with </w:t>
      </w:r>
      <w:r w:rsidR="00E1290B">
        <w:rPr>
          <w:rFonts w:ascii="Times New Roman" w:hAnsi="Times New Roman" w:cs="Times New Roman"/>
          <w:sz w:val="24"/>
          <w:szCs w:val="24"/>
        </w:rPr>
        <w:t>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r w:rsidR="008978C4" w:rsidRPr="008978C4">
        <w:rPr>
          <w:rFonts w:ascii="Times New Roman" w:hAnsi="Times New Roman" w:cs="Times New Roman"/>
          <w:i/>
          <w:iCs/>
          <w:sz w:val="24"/>
          <w:szCs w:val="24"/>
        </w:rPr>
        <w:t>rgee</w:t>
      </w:r>
      <w:r w:rsidR="00C950D8">
        <w:rPr>
          <w:rFonts w:ascii="Times New Roman" w:hAnsi="Times New Roman" w:cs="Times New Roman"/>
          <w:sz w:val="24"/>
          <w:szCs w:val="24"/>
        </w:rPr>
        <w:t xml:space="preserve">, but also </w:t>
      </w:r>
      <w:r w:rsidR="00C53250">
        <w:rPr>
          <w:rFonts w:ascii="Times New Roman" w:hAnsi="Times New Roman" w:cs="Times New Roman"/>
          <w:sz w:val="24"/>
          <w:szCs w:val="24"/>
        </w:rPr>
        <w:t xml:space="preserve">to thoroughly </w:t>
      </w:r>
      <w:r w:rsidR="00C950D8">
        <w:rPr>
          <w:rFonts w:ascii="Times New Roman" w:hAnsi="Times New Roman" w:cs="Times New Roman"/>
          <w:sz w:val="24"/>
          <w:szCs w:val="24"/>
        </w:rPr>
        <w:t>clean the extracted data</w:t>
      </w:r>
      <w:r w:rsidR="000A6CB6">
        <w:rPr>
          <w:rFonts w:ascii="Times New Roman" w:hAnsi="Times New Roman" w:cs="Times New Roman"/>
          <w:sz w:val="24"/>
          <w:szCs w:val="24"/>
        </w:rPr>
        <w:t xml:space="preserve"> to ensure that only high-quality measurements are used in analyses.</w:t>
      </w:r>
      <w:r w:rsidR="00FC6B29">
        <w:rPr>
          <w:rFonts w:ascii="Times New Roman" w:hAnsi="Times New Roman" w:cs="Times New Roman"/>
          <w:sz w:val="24"/>
          <w:szCs w:val="24"/>
        </w:rPr>
        <w:t xml:space="preserve"> </w:t>
      </w:r>
      <w:r w:rsidR="00E1290B" w:rsidRPr="00E1290B">
        <w:rPr>
          <w:rFonts w:ascii="Times New Roman" w:hAnsi="Times New Roman" w:cs="Times New Roman"/>
          <w:i/>
          <w:iCs/>
          <w:sz w:val="24"/>
          <w:szCs w:val="24"/>
        </w:rPr>
        <w:t>LandsatTS</w:t>
      </w:r>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w:t>
      </w:r>
      <w:r w:rsidR="00A32042">
        <w:rPr>
          <w:rFonts w:ascii="Times New Roman" w:hAnsi="Times New Roman" w:cs="Times New Roman"/>
          <w:sz w:val="24"/>
          <w:szCs w:val="24"/>
        </w:rPr>
        <w:t xml:space="preserve">using </w:t>
      </w:r>
      <w:r w:rsidR="00A32042" w:rsidRPr="00BB7980">
        <w:rPr>
          <w:rFonts w:ascii="Times New Roman" w:hAnsi="Times New Roman" w:cs="Times New Roman"/>
          <w:i/>
          <w:iCs/>
          <w:sz w:val="24"/>
          <w:szCs w:val="24"/>
        </w:rPr>
        <w:t>rgee</w:t>
      </w:r>
      <w:r w:rsidR="00A32042">
        <w:rPr>
          <w:rFonts w:ascii="Times New Roman" w:hAnsi="Times New Roman" w:cs="Times New Roman"/>
          <w:sz w:val="24"/>
          <w:szCs w:val="24"/>
        </w:rPr>
        <w:t xml:space="preserve"> to access</w:t>
      </w:r>
      <w:r w:rsidR="00DA172F">
        <w:rPr>
          <w:rFonts w:ascii="Times New Roman" w:hAnsi="Times New Roman" w:cs="Times New Roman"/>
          <w:sz w:val="24"/>
          <w:szCs w:val="24"/>
        </w:rPr>
        <w:t xml:space="preserve"> the</w:t>
      </w:r>
      <w:r w:rsidR="00A32042">
        <w:rPr>
          <w:rFonts w:ascii="Times New Roman" w:hAnsi="Times New Roman" w:cs="Times New Roman"/>
          <w:sz w:val="24"/>
          <w:szCs w:val="24"/>
        </w:rPr>
        <w:t xml:space="preserve"> </w:t>
      </w:r>
      <w:r w:rsidR="00BB7980">
        <w:rPr>
          <w:rFonts w:ascii="Times New Roman" w:hAnsi="Times New Roman" w:cs="Times New Roman"/>
          <w:sz w:val="24"/>
          <w:szCs w:val="24"/>
        </w:rPr>
        <w:t>GEE</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r w:rsidR="004719C0">
        <w:rPr>
          <w:rFonts w:ascii="Times New Roman" w:hAnsi="Times New Roman" w:cs="Times New Roman"/>
          <w:i/>
          <w:iCs/>
          <w:sz w:val="24"/>
          <w:szCs w:val="24"/>
        </w:rPr>
        <w:t xml:space="preserve">LandsatTS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to rigorously clean Landsat data using both pixel-level CFmask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9073E6">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0"/>
      <w:r w:rsidR="00FE02A4">
        <w:rPr>
          <w:rFonts w:ascii="Times New Roman" w:hAnsi="Times New Roman" w:cs="Times New Roman"/>
          <w:sz w:val="24"/>
          <w:szCs w:val="24"/>
        </w:rPr>
        <w:t xml:space="preserve"> Consequently,</w:t>
      </w:r>
      <w:r w:rsidR="00941B07">
        <w:rPr>
          <w:rFonts w:ascii="Times New Roman" w:hAnsi="Times New Roman" w:cs="Times New Roman"/>
          <w:sz w:val="24"/>
          <w:szCs w:val="24"/>
        </w:rPr>
        <w:t xml:space="preserve"> </w:t>
      </w:r>
      <w:r w:rsidR="00066690">
        <w:rPr>
          <w:rFonts w:ascii="Times New Roman" w:hAnsi="Times New Roman" w:cs="Times New Roman"/>
          <w:i/>
          <w:iCs/>
          <w:sz w:val="24"/>
          <w:szCs w:val="24"/>
        </w:rPr>
        <w:t>LandsatTS</w:t>
      </w:r>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p>
    <w:p w14:paraId="5523B653" w14:textId="286364FB" w:rsidR="005D377A" w:rsidRDefault="003065DD" w:rsidP="002A5DDD">
      <w:pPr>
        <w:pStyle w:val="NoSpacing"/>
        <w:rPr>
          <w:rFonts w:ascii="Times New Roman" w:hAnsi="Times New Roman" w:cs="Times New Roman"/>
          <w:sz w:val="24"/>
          <w:szCs w:val="24"/>
        </w:rPr>
      </w:pPr>
      <w:r>
        <w:rPr>
          <w:rFonts w:ascii="Times New Roman" w:hAnsi="Times New Roman" w:cs="Times New Roman"/>
          <w:sz w:val="24"/>
          <w:szCs w:val="24"/>
        </w:rPr>
        <w:tab/>
      </w:r>
      <w:r w:rsidR="00B72277">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0E3DCB">
        <w:rPr>
          <w:rFonts w:ascii="Times New Roman" w:hAnsi="Times New Roman" w:cs="Times New Roman"/>
          <w:sz w:val="24"/>
          <w:szCs w:val="24"/>
        </w:rPr>
        <w:t>spectral</w:t>
      </w:r>
      <w:r w:rsidR="00E540ED">
        <w:rPr>
          <w:rFonts w:ascii="Times New Roman" w:hAnsi="Times New Roman" w:cs="Times New Roman"/>
          <w:sz w:val="24"/>
          <w:szCs w:val="24"/>
        </w:rPr>
        <w:t xml:space="preserve"> bands and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9073E6">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2A5DDD">
        <w:rPr>
          <w:rFonts w:ascii="Times New Roman" w:hAnsi="Times New Roman" w:cs="Times New Roman"/>
          <w:sz w:val="24"/>
          <w:szCs w:val="24"/>
        </w:rPr>
        <w:t xml:space="preserve">pronounced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w:t>
      </w:r>
      <w:r w:rsidR="002A5DDD">
        <w:rPr>
          <w:rFonts w:ascii="Times New Roman" w:hAnsi="Times New Roman" w:cs="Times New Roman"/>
          <w:sz w:val="24"/>
          <w:szCs w:val="24"/>
        </w:rPr>
        <w:t xml:space="preserve">spectral indices of vegetation greenness including the widely used </w:t>
      </w:r>
      <w:r w:rsidR="00C2474F">
        <w:rPr>
          <w:rFonts w:ascii="Times New Roman" w:hAnsi="Times New Roman" w:cs="Times New Roman"/>
          <w:sz w:val="24"/>
          <w:szCs w:val="24"/>
        </w:rPr>
        <w:t>Normalized</w:t>
      </w:r>
      <w:r w:rsidR="00CF1DBD">
        <w:rPr>
          <w:rFonts w:ascii="Times New Roman" w:hAnsi="Times New Roman" w:cs="Times New Roman"/>
          <w:sz w:val="24"/>
          <w:szCs w:val="24"/>
        </w:rPr>
        <w:t xml:space="preserve"> Difference Vegetation Index (NDVI) </w:t>
      </w:r>
      <w:r w:rsidR="00A33549">
        <w:rPr>
          <w:rFonts w:ascii="Times New Roman" w:hAnsi="Times New Roman" w:cs="Times New Roman"/>
          <w:sz w:val="24"/>
          <w:szCs w:val="24"/>
        </w:rPr>
        <w:fldChar w:fldCharType="begin"/>
      </w:r>
      <w:r w:rsidR="00A33549">
        <w:rPr>
          <w:rFonts w:ascii="Times New Roman" w:hAnsi="Times New Roman" w:cs="Times New Roman"/>
          <w:sz w:val="24"/>
          <w:szCs w:val="24"/>
        </w:rPr>
        <w:instrText xml:space="preserve"> ADDIN EN.CITE &lt;EndNote&gt;&lt;Cite&gt;&lt;Author&gt;Sulla-Menashe&lt;/Author&gt;&lt;Year&gt;2017&lt;/Year&gt;&lt;RecNum&gt;3570&lt;/RecNum&gt;&lt;DisplayText&gt;(Sulla-Menashe et al. 2017)&lt;/DisplayText&gt;&lt;record&gt;&lt;rec-number&gt;3570&lt;/rec-number&gt;&lt;foreign-keys&gt;&lt;key app="EN" db-id="przrz2xfys0et6es02qx0adprs59z2erxf5t" timestamp="1517240927"&gt;3570&lt;/key&gt;&lt;/foreign-keys&gt;&lt;ref-type name="Journal Article"&gt;17&lt;/ref-type&gt;&lt;contributors&gt;&lt;authors&gt;&lt;author&gt;Sulla-Menashe, Damien&lt;/author&gt;&lt;author&gt;Woodcock, Curtis&lt;/author&gt;&lt;author&gt;Friedl, Mark A&lt;/author&gt;&lt;/authors&gt;&lt;/contributors&gt;&lt;titles&gt;&lt;title&gt;Canadian boreal forest greening and browning trends: an analysis of biogeographic patterns and the relative roles of disturbance versus climate drivers&lt;/title&gt;&lt;secondary-title&gt;Environmental Research Letters&lt;/secondary-title&gt;&lt;/titles&gt;&lt;periodical&gt;&lt;full-title&gt;Environmental Research Letters&lt;/full-title&gt;&lt;/periodical&gt;&lt;pages&gt;014007&lt;/pages&gt;&lt;volume&gt;13&lt;/volume&gt;&lt;dates&gt;&lt;year&gt;2017&lt;/year&gt;&lt;/dates&gt;&lt;isbn&gt;1748-9326&lt;/isbn&gt;&lt;urls&gt;&lt;/urls&gt;&lt;electronic-resource-num&gt;10.1088/1748-9326/aa9b88&lt;/electronic-resource-num&gt;&lt;/record&gt;&lt;/Cite&gt;&lt;/EndNote&gt;</w:instrText>
      </w:r>
      <w:r w:rsidR="00A33549">
        <w:rPr>
          <w:rFonts w:ascii="Times New Roman" w:hAnsi="Times New Roman" w:cs="Times New Roman"/>
          <w:sz w:val="24"/>
          <w:szCs w:val="24"/>
        </w:rPr>
        <w:fldChar w:fldCharType="separate"/>
      </w:r>
      <w:r w:rsidR="00A33549">
        <w:rPr>
          <w:rFonts w:ascii="Times New Roman" w:hAnsi="Times New Roman" w:cs="Times New Roman"/>
          <w:noProof/>
          <w:sz w:val="24"/>
          <w:szCs w:val="24"/>
        </w:rPr>
        <w:t>(Sulla-Menashe et al. 2017)</w:t>
      </w:r>
      <w:r w:rsidR="00A33549">
        <w:rPr>
          <w:rFonts w:ascii="Times New Roman" w:hAnsi="Times New Roman" w:cs="Times New Roman"/>
          <w:sz w:val="24"/>
          <w:szCs w:val="24"/>
        </w:rPr>
        <w:fldChar w:fldCharType="end"/>
      </w:r>
      <w:r w:rsidR="002A5DDD">
        <w:rPr>
          <w:rFonts w:ascii="Times New Roman" w:hAnsi="Times New Roman" w:cs="Times New Roman"/>
          <w:sz w:val="24"/>
          <w:szCs w:val="24"/>
        </w:rPr>
        <w:t xml:space="preserve">. </w:t>
      </w:r>
      <w:bookmarkStart w:id="1" w:name="_Hlk121734041"/>
      <w:r w:rsidR="003D5089">
        <w:rPr>
          <w:rFonts w:ascii="Times New Roman" w:hAnsi="Times New Roman" w:cs="Times New Roman"/>
          <w:sz w:val="24"/>
          <w:szCs w:val="24"/>
        </w:rPr>
        <w:t xml:space="preserve">Prior approaches for cross-sensor calibration focused on linear corrections </w:t>
      </w:r>
      <w:r w:rsidR="00E8536F">
        <w:rPr>
          <w:rFonts w:ascii="Times New Roman" w:hAnsi="Times New Roman" w:cs="Times New Roman"/>
          <w:sz w:val="24"/>
          <w:szCs w:val="24"/>
        </w:rPr>
        <w:t xml:space="preserve">for individual </w:t>
      </w:r>
      <w:r w:rsidR="000E3DCB">
        <w:rPr>
          <w:rFonts w:ascii="Times New Roman" w:hAnsi="Times New Roman" w:cs="Times New Roman"/>
          <w:sz w:val="24"/>
          <w:szCs w:val="24"/>
        </w:rPr>
        <w:t xml:space="preserve">spectral </w:t>
      </w:r>
      <w:r w:rsidR="00E8536F">
        <w:rPr>
          <w:rFonts w:ascii="Times New Roman" w:hAnsi="Times New Roman" w:cs="Times New Roman"/>
          <w:sz w:val="24"/>
          <w:szCs w:val="24"/>
        </w:rPr>
        <w:t xml:space="preserve">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e.g., continental USA)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9073E6">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w:t>
      </w:r>
      <w:r w:rsidR="007E3E27">
        <w:rPr>
          <w:rFonts w:ascii="Times New Roman" w:hAnsi="Times New Roman" w:cs="Times New Roman"/>
          <w:sz w:val="24"/>
          <w:szCs w:val="24"/>
        </w:rPr>
        <w:t>While valuable, t</w:t>
      </w:r>
      <w:r w:rsidR="006F61C6">
        <w:rPr>
          <w:rFonts w:ascii="Times New Roman" w:hAnsi="Times New Roman" w:cs="Times New Roman"/>
          <w:sz w:val="24"/>
          <w:szCs w:val="24"/>
        </w:rPr>
        <w:t xml:space="preserve">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r w:rsidR="003D5089" w:rsidRPr="005B5254">
        <w:rPr>
          <w:rFonts w:ascii="Times New Roman" w:hAnsi="Times New Roman" w:cs="Times New Roman"/>
          <w:i/>
          <w:iCs/>
          <w:sz w:val="24"/>
          <w:szCs w:val="24"/>
        </w:rPr>
        <w:t>LandsatTS</w:t>
      </w:r>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 xml:space="preserve">-calibrate </w:t>
      </w:r>
      <w:r w:rsidR="000E3DCB">
        <w:rPr>
          <w:rFonts w:ascii="Times New Roman" w:hAnsi="Times New Roman" w:cs="Times New Roman"/>
          <w:sz w:val="24"/>
          <w:szCs w:val="24"/>
        </w:rPr>
        <w:t xml:space="preserve">spectral </w:t>
      </w:r>
      <w:r w:rsidR="00531805">
        <w:rPr>
          <w:rFonts w:ascii="Times New Roman" w:hAnsi="Times New Roman" w:cs="Times New Roman"/>
          <w:sz w:val="24"/>
          <w:szCs w:val="24"/>
        </w:rPr>
        <w:t>bands and indices among Landsat 5, 7, and 8</w:t>
      </w:r>
      <w:r w:rsidR="00D315AA">
        <w:rPr>
          <w:rFonts w:ascii="Times New Roman" w:hAnsi="Times New Roman" w:cs="Times New Roman"/>
          <w:sz w:val="24"/>
          <w:szCs w:val="24"/>
        </w:rPr>
        <w:t xml:space="preserve"> using either random forest machine learning or </w:t>
      </w:r>
      <w:r w:rsidR="00F92917">
        <w:rPr>
          <w:rFonts w:ascii="Times New Roman" w:hAnsi="Times New Roman" w:cs="Times New Roman"/>
          <w:sz w:val="24"/>
          <w:szCs w:val="24"/>
        </w:rPr>
        <w:t>polynomial regression models</w:t>
      </w:r>
      <w:r w:rsidR="00F14A5B">
        <w:rPr>
          <w:rFonts w:ascii="Times New Roman" w:hAnsi="Times New Roman" w:cs="Times New Roman"/>
          <w:sz w:val="24"/>
          <w:szCs w:val="24"/>
        </w:rPr>
        <w:t xml:space="preserve">. These models </w:t>
      </w:r>
      <w:r w:rsidR="003D4429">
        <w:rPr>
          <w:rFonts w:ascii="Times New Roman" w:hAnsi="Times New Roman" w:cs="Times New Roman"/>
          <w:sz w:val="24"/>
          <w:szCs w:val="24"/>
        </w:rPr>
        <w:t xml:space="preserve">can b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0E3DCB">
        <w:rPr>
          <w:rFonts w:ascii="Times New Roman" w:hAnsi="Times New Roman" w:cs="Times New Roman"/>
          <w:sz w:val="24"/>
          <w:szCs w:val="24"/>
        </w:rPr>
        <w:t xml:space="preserve">. </w:t>
      </w:r>
      <w:bookmarkStart w:id="2" w:name="_Hlk129163660"/>
      <w:r w:rsidR="000E3DCB">
        <w:rPr>
          <w:rFonts w:ascii="Times New Roman" w:hAnsi="Times New Roman" w:cs="Times New Roman"/>
          <w:sz w:val="24"/>
          <w:szCs w:val="24"/>
        </w:rPr>
        <w:t xml:space="preserve">However, </w:t>
      </w:r>
      <w:r w:rsidR="00F14A5B">
        <w:rPr>
          <w:rFonts w:ascii="Times New Roman" w:hAnsi="Times New Roman" w:cs="Times New Roman"/>
          <w:sz w:val="24"/>
          <w:szCs w:val="24"/>
        </w:rPr>
        <w:t>if the user’s dataset is too small</w:t>
      </w:r>
      <w:r w:rsidR="000E3DCB">
        <w:rPr>
          <w:rFonts w:ascii="Times New Roman" w:hAnsi="Times New Roman" w:cs="Times New Roman"/>
          <w:sz w:val="24"/>
          <w:szCs w:val="24"/>
        </w:rPr>
        <w:t xml:space="preserve"> to fit these models, then, if appropriate, the user can choose to </w:t>
      </w:r>
      <w:r w:rsidR="00F14A5B">
        <w:rPr>
          <w:rFonts w:ascii="Times New Roman" w:hAnsi="Times New Roman" w:cs="Times New Roman"/>
          <w:sz w:val="24"/>
          <w:szCs w:val="24"/>
        </w:rPr>
        <w:t xml:space="preserve">fit </w:t>
      </w:r>
      <w:r w:rsidR="000E3DCB">
        <w:rPr>
          <w:rFonts w:ascii="Times New Roman" w:hAnsi="Times New Roman" w:cs="Times New Roman"/>
          <w:sz w:val="24"/>
          <w:szCs w:val="24"/>
        </w:rPr>
        <w:t xml:space="preserve">models </w:t>
      </w:r>
      <w:r w:rsidR="00F14A5B">
        <w:rPr>
          <w:rFonts w:ascii="Times New Roman" w:hAnsi="Times New Roman" w:cs="Times New Roman"/>
          <w:sz w:val="24"/>
          <w:szCs w:val="24"/>
        </w:rPr>
        <w:t>using pre</w:t>
      </w:r>
      <w:r w:rsidR="000E3DCB">
        <w:rPr>
          <w:rFonts w:ascii="Times New Roman" w:hAnsi="Times New Roman" w:cs="Times New Roman"/>
          <w:sz w:val="24"/>
          <w:szCs w:val="24"/>
        </w:rPr>
        <w:t>-</w:t>
      </w:r>
      <w:r w:rsidR="00F14A5B">
        <w:rPr>
          <w:rFonts w:ascii="Times New Roman" w:hAnsi="Times New Roman" w:cs="Times New Roman"/>
          <w:sz w:val="24"/>
          <w:szCs w:val="24"/>
        </w:rPr>
        <w:t xml:space="preserve">processed </w:t>
      </w:r>
      <w:r w:rsidR="000E3DCB">
        <w:rPr>
          <w:rFonts w:ascii="Times New Roman" w:hAnsi="Times New Roman" w:cs="Times New Roman"/>
          <w:sz w:val="24"/>
          <w:szCs w:val="24"/>
        </w:rPr>
        <w:t xml:space="preserve">and staged Landsat </w:t>
      </w:r>
      <w:r w:rsidR="00F14A5B">
        <w:rPr>
          <w:rFonts w:ascii="Times New Roman" w:hAnsi="Times New Roman" w:cs="Times New Roman"/>
          <w:sz w:val="24"/>
          <w:szCs w:val="24"/>
        </w:rPr>
        <w:t xml:space="preserve">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r w:rsidR="000E3DCB">
        <w:rPr>
          <w:rFonts w:ascii="Times New Roman" w:hAnsi="Times New Roman" w:cs="Times New Roman"/>
          <w:sz w:val="24"/>
          <w:szCs w:val="24"/>
        </w:rPr>
        <w:t>.</w:t>
      </w:r>
      <w:r w:rsidR="003D4429">
        <w:rPr>
          <w:rFonts w:ascii="Times New Roman" w:hAnsi="Times New Roman" w:cs="Times New Roman"/>
          <w:sz w:val="24"/>
          <w:szCs w:val="24"/>
        </w:rPr>
        <w:t xml:space="preserve"> </w:t>
      </w:r>
      <w:r w:rsidR="009D0E92">
        <w:rPr>
          <w:rFonts w:ascii="Times New Roman" w:hAnsi="Times New Roman" w:cs="Times New Roman"/>
          <w:sz w:val="24"/>
          <w:szCs w:val="24"/>
        </w:rPr>
        <w:t>Furthermore, p</w:t>
      </w:r>
      <w:r w:rsidR="003D4429">
        <w:rPr>
          <w:rFonts w:ascii="Times New Roman" w:hAnsi="Times New Roman" w:cs="Times New Roman"/>
          <w:sz w:val="24"/>
          <w:szCs w:val="24"/>
        </w:rPr>
        <w:t>olynomial regression model</w:t>
      </w:r>
      <w:r w:rsidR="009D0E92">
        <w:rPr>
          <w:rFonts w:ascii="Times New Roman" w:hAnsi="Times New Roman" w:cs="Times New Roman"/>
          <w:sz w:val="24"/>
          <w:szCs w:val="24"/>
        </w:rPr>
        <w:t xml:space="preserve"> coefficients and evaluation metrics are provided for this domain for each spectral band and select indices (e.g., NDVI, EVI2, NBR) in the Supplemental Material. </w:t>
      </w:r>
      <w:bookmarkEnd w:id="2"/>
      <w:r w:rsidR="005D377A">
        <w:rPr>
          <w:rFonts w:ascii="Times New Roman" w:hAnsi="Times New Roman" w:cs="Times New Roman"/>
          <w:sz w:val="24"/>
          <w:szCs w:val="24"/>
        </w:rPr>
        <w:t>F</w:t>
      </w:r>
      <w:r w:rsidR="005D377A" w:rsidRPr="005D377A">
        <w:rPr>
          <w:rFonts w:ascii="Times New Roman" w:hAnsi="Times New Roman" w:cs="Times New Roman"/>
          <w:sz w:val="24"/>
          <w:szCs w:val="24"/>
        </w:rPr>
        <w:t>lexible implementation of cross-</w:t>
      </w:r>
      <w:r w:rsidR="005D377A">
        <w:rPr>
          <w:rFonts w:ascii="Times New Roman" w:hAnsi="Times New Roman" w:cs="Times New Roman"/>
          <w:sz w:val="24"/>
          <w:szCs w:val="24"/>
        </w:rPr>
        <w:t xml:space="preserve">sensor </w:t>
      </w:r>
      <w:r w:rsidR="005D377A" w:rsidRPr="005D377A">
        <w:rPr>
          <w:rFonts w:ascii="Times New Roman" w:hAnsi="Times New Roman" w:cs="Times New Roman"/>
          <w:sz w:val="24"/>
          <w:szCs w:val="24"/>
        </w:rPr>
        <w:t xml:space="preserve">calibration </w:t>
      </w:r>
      <w:r w:rsidR="005D377A">
        <w:rPr>
          <w:rFonts w:ascii="Times New Roman" w:hAnsi="Times New Roman" w:cs="Times New Roman"/>
          <w:sz w:val="24"/>
          <w:szCs w:val="24"/>
        </w:rPr>
        <w:t xml:space="preserve">in </w:t>
      </w:r>
      <w:r w:rsidR="005D377A" w:rsidRPr="005D377A">
        <w:rPr>
          <w:rFonts w:ascii="Times New Roman" w:hAnsi="Times New Roman" w:cs="Times New Roman"/>
          <w:sz w:val="24"/>
          <w:szCs w:val="24"/>
        </w:rPr>
        <w:t xml:space="preserve">the </w:t>
      </w:r>
      <w:r w:rsidR="005D377A" w:rsidRPr="005D377A">
        <w:rPr>
          <w:rFonts w:ascii="Times New Roman" w:hAnsi="Times New Roman" w:cs="Times New Roman"/>
          <w:i/>
          <w:iCs/>
          <w:sz w:val="24"/>
          <w:szCs w:val="24"/>
        </w:rPr>
        <w:t>LandsatTS</w:t>
      </w:r>
      <w:r w:rsidR="005D377A" w:rsidRPr="005D377A">
        <w:rPr>
          <w:rFonts w:ascii="Times New Roman" w:hAnsi="Times New Roman" w:cs="Times New Roman"/>
          <w:sz w:val="24"/>
          <w:szCs w:val="24"/>
        </w:rPr>
        <w:t xml:space="preserve"> workflow enables the user to generate high quality time-series that are free from sensor-specific biases </w:t>
      </w:r>
      <w:r w:rsidR="005D377A">
        <w:rPr>
          <w:rFonts w:ascii="Times New Roman" w:hAnsi="Times New Roman" w:cs="Times New Roman"/>
          <w:sz w:val="24"/>
          <w:szCs w:val="24"/>
        </w:rPr>
        <w:t xml:space="preserve">that can otherwise </w:t>
      </w:r>
      <w:r w:rsidR="005D377A" w:rsidRPr="005D377A">
        <w:rPr>
          <w:rFonts w:ascii="Times New Roman" w:hAnsi="Times New Roman" w:cs="Times New Roman"/>
          <w:sz w:val="24"/>
          <w:szCs w:val="24"/>
        </w:rPr>
        <w:t>induce spurious trends</w:t>
      </w:r>
      <w:r w:rsidR="005D377A">
        <w:rPr>
          <w:rFonts w:ascii="Times New Roman" w:hAnsi="Times New Roman" w:cs="Times New Roman"/>
          <w:sz w:val="24"/>
          <w:szCs w:val="24"/>
        </w:rPr>
        <w:t xml:space="preserve">. </w:t>
      </w:r>
    </w:p>
    <w:bookmarkEnd w:id="1"/>
    <w:p w14:paraId="4D9DB6A0" w14:textId="31A20B6D" w:rsidR="00177B25" w:rsidRDefault="00550BD2" w:rsidP="000E4A94">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Vegetation phenology </w:t>
      </w:r>
      <w:r w:rsidR="000E4A94">
        <w:rPr>
          <w:rFonts w:ascii="Times New Roman" w:hAnsi="Times New Roman" w:cs="Times New Roman"/>
          <w:sz w:val="24"/>
          <w:szCs w:val="24"/>
        </w:rPr>
        <w:t xml:space="preserve">controls ecosystem processes (e.g., photosynthesis) and </w:t>
      </w:r>
      <w:r>
        <w:rPr>
          <w:rFonts w:ascii="Times New Roman" w:hAnsi="Times New Roman" w:cs="Times New Roman"/>
          <w:sz w:val="24"/>
          <w:szCs w:val="24"/>
        </w:rPr>
        <w:t xml:space="preserve">is often assessed using spectral indices (e.g., NDVI) derived from satellite measurements </w:t>
      </w:r>
      <w:r>
        <w:rPr>
          <w:rFonts w:ascii="Times New Roman" w:hAnsi="Times New Roman" w:cs="Times New Roman"/>
          <w:sz w:val="24"/>
          <w:szCs w:val="24"/>
        </w:rPr>
        <w:fldChar w:fldCharType="begin">
          <w:fldData xml:space="preserve">PEVuZE5vdGU+PENpdGU+PEF1dGhvcj5aZW5nPC9BdXRob3I+PFllYXI+MjAyMDwvWWVhcj48UmVj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aZW5nPC9BdXRob3I+PFllYXI+MjAyMDwvWWVhcj48UmVj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Helman 2018, Zeng et al. 2020)</w:t>
      </w:r>
      <w:r>
        <w:rPr>
          <w:rFonts w:ascii="Times New Roman" w:hAnsi="Times New Roman" w:cs="Times New Roman"/>
          <w:sz w:val="24"/>
          <w:szCs w:val="24"/>
        </w:rPr>
        <w:fldChar w:fldCharType="end"/>
      </w:r>
      <w:r>
        <w:rPr>
          <w:rFonts w:ascii="Times New Roman" w:hAnsi="Times New Roman" w:cs="Times New Roman"/>
          <w:sz w:val="24"/>
          <w:szCs w:val="24"/>
        </w:rPr>
        <w:t>. Nevertheless, e</w:t>
      </w:r>
      <w:r w:rsidR="009205EE">
        <w:rPr>
          <w:rFonts w:ascii="Times New Roman" w:hAnsi="Times New Roman" w:cs="Times New Roman"/>
          <w:sz w:val="24"/>
          <w:szCs w:val="24"/>
        </w:rPr>
        <w:t xml:space="preserve">fforts to assess vegetation phenology using the Landsat satellites are complicated by </w:t>
      </w:r>
      <w:r w:rsidR="000E4A94">
        <w:rPr>
          <w:rFonts w:ascii="Times New Roman" w:hAnsi="Times New Roman" w:cs="Times New Roman"/>
          <w:sz w:val="24"/>
          <w:szCs w:val="24"/>
        </w:rPr>
        <w:t xml:space="preserve">multiple factors that include </w:t>
      </w:r>
      <w:r w:rsidR="00FD0B8B">
        <w:rPr>
          <w:rFonts w:ascii="Times New Roman" w:hAnsi="Times New Roman" w:cs="Times New Roman"/>
          <w:sz w:val="24"/>
          <w:szCs w:val="24"/>
        </w:rPr>
        <w:t xml:space="preserve">(1) </w:t>
      </w:r>
      <w:r w:rsidR="009205EE">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sidR="009205EE">
        <w:rPr>
          <w:rFonts w:ascii="Times New Roman" w:hAnsi="Times New Roman" w:cs="Times New Roman"/>
          <w:sz w:val="24"/>
          <w:szCs w:val="24"/>
        </w:rPr>
        <w:t>changes in the annual number of clear-sky acquisitions across years as new satellites were launched.</w:t>
      </w:r>
      <w:r>
        <w:rPr>
          <w:rFonts w:ascii="Times New Roman" w:hAnsi="Times New Roman" w:cs="Times New Roman"/>
          <w:sz w:val="24"/>
          <w:szCs w:val="24"/>
        </w:rPr>
        <w:t xml:space="preserve"> </w:t>
      </w:r>
      <w:r w:rsidR="00B705D5">
        <w:rPr>
          <w:rFonts w:ascii="Times New Roman" w:hAnsi="Times New Roman" w:cs="Times New Roman"/>
          <w:sz w:val="24"/>
          <w:szCs w:val="24"/>
        </w:rPr>
        <w:t>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lastRenderedPageBreak/>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Annual maximum vegetation greennes</w:t>
      </w:r>
      <w:r w:rsidR="00F34397">
        <w:rPr>
          <w:rFonts w:ascii="Times New Roman" w:hAnsi="Times New Roman" w:cs="Times New Roman"/>
          <w:sz w:val="24"/>
          <w:szCs w:val="24"/>
        </w:rPr>
        <w:t>s</w:t>
      </w:r>
      <w:r w:rsidR="005C4F27">
        <w:rPr>
          <w:rFonts w:ascii="Times New Roman" w:hAnsi="Times New Roman" w:cs="Times New Roman"/>
          <w:sz w:val="24"/>
          <w:szCs w:val="24"/>
        </w:rPr>
        <w:t xml:space="preserve"> is an important metric of vegetation phenology </w:t>
      </w:r>
      <w:r w:rsidR="00D212E7">
        <w:rPr>
          <w:rFonts w:ascii="Times New Roman" w:hAnsi="Times New Roman" w:cs="Times New Roman"/>
          <w:sz w:val="24"/>
          <w:szCs w:val="24"/>
        </w:rPr>
        <w:t>related to productivity</w:t>
      </w:r>
      <w:r w:rsidR="000E4A94">
        <w:rPr>
          <w:rFonts w:ascii="Times New Roman" w:hAnsi="Times New Roman" w:cs="Times New Roman"/>
          <w:sz w:val="24"/>
          <w:szCs w:val="24"/>
        </w:rPr>
        <w:t xml:space="preserve"> </w:t>
      </w:r>
      <w:r w:rsidR="000E4A94">
        <w:rPr>
          <w:rFonts w:ascii="Times New Roman" w:hAnsi="Times New Roman" w:cs="Times New Roman"/>
          <w:sz w:val="24"/>
          <w:szCs w:val="24"/>
        </w:rPr>
        <w:fldChar w:fldCharType="begin">
          <w:fldData xml:space="preserve">PEVuZE5vdGU+PENpdGU+PEF1dGhvcj5CZXJuZXI8L0F1dGhvcj48WWVhcj4yMDIwPC9ZZWFyPjxS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==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ZXJuZXI8L0F1dGhvcj48WWVhcj4yMDIwPC9ZZWFyPjxS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==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0E4A94">
        <w:rPr>
          <w:rFonts w:ascii="Times New Roman" w:hAnsi="Times New Roman" w:cs="Times New Roman"/>
          <w:sz w:val="24"/>
          <w:szCs w:val="24"/>
        </w:rPr>
      </w:r>
      <w:r w:rsidR="000E4A94">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 Zeng et al. 2020, Boyd et al. 2021)</w:t>
      </w:r>
      <w:r w:rsidR="000E4A94">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sidR="009205EE">
        <w:rPr>
          <w:rFonts w:ascii="Times New Roman" w:hAnsi="Times New Roman" w:cs="Times New Roman"/>
          <w:sz w:val="24"/>
          <w:szCs w:val="24"/>
        </w:rPr>
        <w:t xml:space="preserve">To address this issue, </w:t>
      </w:r>
      <w:r w:rsidR="009A79AD" w:rsidRPr="009A79AD">
        <w:rPr>
          <w:rFonts w:ascii="Times New Roman" w:hAnsi="Times New Roman" w:cs="Times New Roman"/>
          <w:i/>
          <w:iCs/>
          <w:sz w:val="24"/>
          <w:szCs w:val="24"/>
        </w:rPr>
        <w:t xml:space="preserve">LandsatTS </w:t>
      </w:r>
      <w:r w:rsidR="009A79AD">
        <w:rPr>
          <w:rFonts w:ascii="Times New Roman" w:hAnsi="Times New Roman" w:cs="Times New Roman"/>
          <w:sz w:val="24"/>
          <w:szCs w:val="24"/>
        </w:rPr>
        <w:t xml:space="preserve">includes tools to estimate annual maximum vegetation greenness based on site-specific phenological modeling that iteratively fits 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time series</w:t>
      </w:r>
      <w:r w:rsidR="00D20A1B">
        <w:rPr>
          <w:rFonts w:ascii="Times New Roman" w:hAnsi="Times New Roman" w:cs="Times New Roman"/>
          <w:sz w:val="24"/>
          <w:szCs w:val="24"/>
        </w:rPr>
        <w:t>.</w:t>
      </w:r>
      <w:r w:rsidR="006E4AED">
        <w:rPr>
          <w:rFonts w:ascii="Times New Roman" w:hAnsi="Times New Roman" w:cs="Times New Roman"/>
          <w:sz w:val="24"/>
          <w:szCs w:val="24"/>
        </w:rPr>
        <w:t xml:space="preserve"> Users interested in other aspects of vegetation phenology (e.g., timing of spring onset or fall senescence) could extract and process Landsat data using </w:t>
      </w:r>
      <w:r w:rsidR="006E4AED">
        <w:rPr>
          <w:rFonts w:ascii="Times New Roman" w:hAnsi="Times New Roman" w:cs="Times New Roman"/>
          <w:i/>
          <w:iCs/>
          <w:sz w:val="24"/>
          <w:szCs w:val="24"/>
        </w:rPr>
        <w:t>LandsatTS</w:t>
      </w:r>
      <w:r w:rsidR="006E4AED">
        <w:rPr>
          <w:rFonts w:ascii="Times New Roman" w:hAnsi="Times New Roman" w:cs="Times New Roman"/>
          <w:sz w:val="24"/>
          <w:szCs w:val="24"/>
        </w:rPr>
        <w:t xml:space="preserve">, but then capitalize on tools provided by other R packages, such as the new </w:t>
      </w:r>
      <w:r w:rsidR="006E4AED" w:rsidRPr="0058689B">
        <w:rPr>
          <w:rFonts w:ascii="Times New Roman" w:hAnsi="Times New Roman" w:cs="Times New Roman"/>
          <w:i/>
          <w:iCs/>
          <w:sz w:val="24"/>
          <w:szCs w:val="24"/>
        </w:rPr>
        <w:t>phenofit</w:t>
      </w:r>
      <w:r w:rsidR="006E4AED">
        <w:rPr>
          <w:rFonts w:ascii="Times New Roman" w:hAnsi="Times New Roman" w:cs="Times New Roman"/>
          <w:sz w:val="24"/>
          <w:szCs w:val="24"/>
        </w:rPr>
        <w:t xml:space="preserve"> package that provides state-of-the-art tools for fitting phenological models </w:t>
      </w:r>
      <w:r w:rsidR="006E4AED">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6E4AED">
        <w:rPr>
          <w:rFonts w:ascii="Times New Roman" w:hAnsi="Times New Roman" w:cs="Times New Roman"/>
          <w:sz w:val="24"/>
          <w:szCs w:val="24"/>
        </w:rPr>
        <w:fldChar w:fldCharType="separate"/>
      </w:r>
      <w:r w:rsidR="009073E6">
        <w:rPr>
          <w:rFonts w:ascii="Times New Roman" w:hAnsi="Times New Roman" w:cs="Times New Roman"/>
          <w:noProof/>
          <w:sz w:val="24"/>
          <w:szCs w:val="24"/>
        </w:rPr>
        <w:t>(Kong et al. 2022)</w:t>
      </w:r>
      <w:r w:rsidR="006E4AED">
        <w:rPr>
          <w:rFonts w:ascii="Times New Roman" w:hAnsi="Times New Roman" w:cs="Times New Roman"/>
          <w:sz w:val="24"/>
          <w:szCs w:val="24"/>
        </w:rPr>
        <w:fldChar w:fldCharType="end"/>
      </w:r>
      <w:r w:rsidR="006E4AED">
        <w:rPr>
          <w:rFonts w:ascii="Times New Roman" w:hAnsi="Times New Roman" w:cs="Times New Roman"/>
          <w:sz w:val="24"/>
          <w:szCs w:val="24"/>
        </w:rPr>
        <w:t xml:space="preserve">. </w:t>
      </w:r>
      <w:r w:rsidR="000400D6">
        <w:rPr>
          <w:rFonts w:ascii="Times New Roman" w:hAnsi="Times New Roman" w:cs="Times New Roman"/>
          <w:sz w:val="24"/>
          <w:szCs w:val="24"/>
        </w:rPr>
        <w:t xml:space="preserve">Alternatively, users who are interested in phenological modeling with other data sources (e.g., phenocams, MODIS) could utilize functions from </w:t>
      </w:r>
      <w:r w:rsidR="000400D6" w:rsidRPr="000400D6">
        <w:rPr>
          <w:rFonts w:ascii="Times New Roman" w:hAnsi="Times New Roman" w:cs="Times New Roman"/>
          <w:i/>
          <w:iCs/>
          <w:sz w:val="24"/>
          <w:szCs w:val="24"/>
        </w:rPr>
        <w:t>LandsatTS</w:t>
      </w:r>
      <w:r w:rsidR="000400D6">
        <w:rPr>
          <w:rFonts w:ascii="Times New Roman" w:hAnsi="Times New Roman" w:cs="Times New Roman"/>
          <w:i/>
          <w:iCs/>
          <w:sz w:val="24"/>
          <w:szCs w:val="24"/>
        </w:rPr>
        <w:t xml:space="preserve">. </w:t>
      </w:r>
      <w:r w:rsidR="002E5DDE">
        <w:rPr>
          <w:rFonts w:ascii="Times New Roman" w:hAnsi="Times New Roman" w:cs="Times New Roman"/>
          <w:sz w:val="24"/>
          <w:szCs w:val="24"/>
        </w:rPr>
        <w:t xml:space="preserve">More broadly, </w:t>
      </w:r>
      <w:r w:rsidR="00CE66B4">
        <w:rPr>
          <w:rFonts w:ascii="Times New Roman" w:hAnsi="Times New Roman" w:cs="Times New Roman"/>
          <w:sz w:val="24"/>
          <w:szCs w:val="24"/>
        </w:rPr>
        <w:t xml:space="preserve">while </w:t>
      </w:r>
      <w:r w:rsidR="00177B25" w:rsidRPr="00177B25">
        <w:rPr>
          <w:rFonts w:ascii="Times New Roman" w:hAnsi="Times New Roman" w:cs="Times New Roman"/>
          <w:i/>
          <w:iCs/>
          <w:sz w:val="24"/>
          <w:szCs w:val="24"/>
        </w:rPr>
        <w:t>LandsatTS</w:t>
      </w:r>
      <w:r w:rsidR="00177B25">
        <w:rPr>
          <w:rFonts w:ascii="Times New Roman" w:hAnsi="Times New Roman" w:cs="Times New Roman"/>
          <w:sz w:val="24"/>
          <w:szCs w:val="24"/>
        </w:rPr>
        <w:t xml:space="preserve"> provides tools focused on generating high-quality vegetation greenness times series, </w:t>
      </w:r>
      <w:r w:rsidR="00CE66B4">
        <w:rPr>
          <w:rFonts w:ascii="Times New Roman" w:hAnsi="Times New Roman" w:cs="Times New Roman"/>
          <w:sz w:val="24"/>
          <w:szCs w:val="24"/>
        </w:rPr>
        <w:t xml:space="preserve">it </w:t>
      </w:r>
      <w:r w:rsidR="00177B25">
        <w:rPr>
          <w:rFonts w:ascii="Times New Roman" w:hAnsi="Times New Roman" w:cs="Times New Roman"/>
          <w:sz w:val="24"/>
          <w:szCs w:val="24"/>
        </w:rPr>
        <w:t xml:space="preserve">also enables users to undertake other analyses that rely on </w:t>
      </w:r>
      <w:r w:rsidR="00D07EF1">
        <w:rPr>
          <w:rFonts w:ascii="Times New Roman" w:hAnsi="Times New Roman" w:cs="Times New Roman"/>
          <w:sz w:val="24"/>
          <w:szCs w:val="24"/>
        </w:rPr>
        <w:t xml:space="preserve">cleaned and cross-calibrated </w:t>
      </w:r>
      <w:r w:rsidR="00177B25">
        <w:rPr>
          <w:rFonts w:ascii="Times New Roman" w:hAnsi="Times New Roman" w:cs="Times New Roman"/>
          <w:sz w:val="24"/>
          <w:szCs w:val="24"/>
        </w:rPr>
        <w:t xml:space="preserve">Landsat </w:t>
      </w:r>
      <w:r w:rsidR="00D07EF1">
        <w:rPr>
          <w:rFonts w:ascii="Times New Roman" w:hAnsi="Times New Roman" w:cs="Times New Roman"/>
          <w:sz w:val="24"/>
          <w:szCs w:val="24"/>
        </w:rPr>
        <w:t xml:space="preserve">data. </w:t>
      </w:r>
      <w:r w:rsidR="00177B25">
        <w:rPr>
          <w:rFonts w:ascii="Times New Roman" w:hAnsi="Times New Roman" w:cs="Times New Roman"/>
          <w:sz w:val="24"/>
          <w:szCs w:val="24"/>
        </w:rPr>
        <w:t xml:space="preserve"> </w:t>
      </w:r>
    </w:p>
    <w:p w14:paraId="47FED5EA" w14:textId="77777777" w:rsidR="00272CD9" w:rsidRDefault="009615E1" w:rsidP="00F76FCE">
      <w:pPr>
        <w:pStyle w:val="NoSpacing"/>
        <w:ind w:firstLine="720"/>
        <w:rPr>
          <w:rFonts w:ascii="Times New Roman" w:hAnsi="Times New Roman" w:cs="Times New Roman"/>
          <w:sz w:val="24"/>
          <w:szCs w:val="24"/>
        </w:rPr>
      </w:pPr>
      <w:bookmarkStart w:id="3" w:name="_Hlk90459856"/>
      <w:r>
        <w:rPr>
          <w:rFonts w:ascii="Times New Roman" w:hAnsi="Times New Roman" w:cs="Times New Roman"/>
          <w:i/>
          <w:iCs/>
          <w:sz w:val="24"/>
          <w:szCs w:val="24"/>
        </w:rPr>
        <w:t>LandsatTS</w:t>
      </w:r>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w:t>
      </w:r>
      <w:r w:rsidR="00BE5278">
        <w:rPr>
          <w:rFonts w:ascii="Times New Roman" w:hAnsi="Times New Roman" w:cs="Times New Roman"/>
          <w:sz w:val="24"/>
          <w:szCs w:val="24"/>
        </w:rPr>
        <w:t xml:space="preserve"> </w:t>
      </w:r>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a sample-based approach that we found is well-suited for assessing vegetation dynamics and evaluating ecological hypotheses in these </w:t>
      </w:r>
      <w:r w:rsidR="00CE66B4">
        <w:rPr>
          <w:rFonts w:ascii="Times New Roman" w:hAnsi="Times New Roman" w:cs="Times New Roman"/>
          <w:sz w:val="24"/>
          <w:szCs w:val="24"/>
        </w:rPr>
        <w:t xml:space="preserve">cold </w:t>
      </w:r>
      <w:r>
        <w:rPr>
          <w:rFonts w:ascii="Times New Roman" w:hAnsi="Times New Roman" w:cs="Times New Roman"/>
          <w:sz w:val="24"/>
          <w:szCs w:val="24"/>
        </w:rPr>
        <w:t xml:space="preserve">northern biomes, while substantially reducing computational burden compared with wall-to-wall analyses. The sample-based approach is conducive to rigorous propagation of uncertainty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seldom carried out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601248">
        <w:rPr>
          <w:rFonts w:ascii="Times New Roman" w:hAnsi="Times New Roman" w:cs="Times New Roman"/>
          <w:sz w:val="24"/>
          <w:szCs w:val="24"/>
        </w:rPr>
        <w:t xml:space="preserve"> </w:t>
      </w:r>
      <w:r w:rsidR="002817F5">
        <w:rPr>
          <w:rFonts w:ascii="Times New Roman" w:hAnsi="Times New Roman" w:cs="Times New Roman"/>
          <w:sz w:val="24"/>
          <w:szCs w:val="24"/>
        </w:rPr>
        <w:t>Furthermore, the sample-based approach has helped validate and interpret vegetation dynamics inferred from spectral indices by enabling comparisons between satellite and field measurements across widely distributed site network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tools have also been used to assess high-latitude vegetation responses to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9073E6">
        <w:rPr>
          <w:rFonts w:ascii="Times New Roman" w:hAnsi="Times New Roman" w:cs="Times New Roman" w:hint="eastAsia"/>
          <w:sz w:val="24"/>
          <w:szCs w:val="24"/>
        </w:rPr>
        <w:instrText>lliams, A Park&lt;/author&gt;&lt;author&gt;Andreu</w:instrText>
      </w:r>
      <w:r w:rsidR="009073E6">
        <w:rPr>
          <w:rFonts w:ascii="Times New Roman" w:hAnsi="Times New Roman" w:cs="Times New Roman" w:hint="eastAsia"/>
          <w:sz w:val="24"/>
          <w:szCs w:val="24"/>
        </w:rPr>
        <w:instrText>‐</w:instrText>
      </w:r>
      <w:r w:rsidR="009073E6">
        <w:rPr>
          <w:rFonts w:ascii="Times New Roman" w:hAnsi="Times New Roman" w:cs="Times New Roman" w:hint="eastAsia"/>
          <w:sz w:val="24"/>
          <w:szCs w:val="24"/>
        </w:rPr>
        <w:instrText>Hayles, Laia&lt;/author&gt;&lt;author&gt;D</w:instrText>
      </w:r>
      <w:r w:rsidR="009073E6">
        <w:rPr>
          <w:rFonts w:ascii="Times New Roman" w:hAnsi="Times New Roman" w:cs="Times New Roman" w:hint="eastAsia"/>
          <w:sz w:val="24"/>
          <w:szCs w:val="24"/>
        </w:rPr>
        <w:instrText>’</w:instrText>
      </w:r>
      <w:r w:rsidR="009073E6">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9073E6">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sidR="009073E6">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sidR="009073E6">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sidR="009073E6">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shrubification </w:t>
      </w:r>
      <w:r>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sidR="009073E6">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E34BD">
        <w:rPr>
          <w:rFonts w:ascii="Times New Roman" w:hAnsi="Times New Roman" w:cs="Times New Roman"/>
          <w:sz w:val="24"/>
          <w:szCs w:val="24"/>
        </w:rPr>
        <w:t xml:space="preserve"> </w:t>
      </w:r>
      <w:r w:rsidR="00D81574">
        <w:rPr>
          <w:rFonts w:ascii="Times New Roman" w:hAnsi="Times New Roman" w:cs="Times New Roman"/>
          <w:sz w:val="24"/>
          <w:szCs w:val="24"/>
        </w:rPr>
        <w:t>Among other applications, these tools could further be used to complement field-based ecosystems monitoring in protected areas, evaluate ecosystem impacts of extreme weather events (e.g., droughts),</w:t>
      </w:r>
      <w:r w:rsidR="002E34BD">
        <w:rPr>
          <w:rFonts w:ascii="Times New Roman" w:hAnsi="Times New Roman" w:cs="Times New Roman"/>
          <w:sz w:val="24"/>
          <w:szCs w:val="24"/>
        </w:rPr>
        <w:t xml:space="preserve"> </w:t>
      </w:r>
      <w:r w:rsidR="00D81574">
        <w:rPr>
          <w:rFonts w:ascii="Times New Roman" w:hAnsi="Times New Roman" w:cs="Times New Roman"/>
          <w:sz w:val="24"/>
          <w:szCs w:val="24"/>
        </w:rPr>
        <w:t>and improve local to global mapping efforts by enabling users to develop regression models for cross-sensor calibration</w:t>
      </w:r>
      <w:r w:rsidR="002E34BD">
        <w:rPr>
          <w:rFonts w:ascii="Times New Roman" w:hAnsi="Times New Roman" w:cs="Times New Roman"/>
          <w:sz w:val="24"/>
          <w:szCs w:val="24"/>
        </w:rPr>
        <w:t xml:space="preserve">. </w:t>
      </w:r>
      <w:r>
        <w:rPr>
          <w:rFonts w:ascii="Times New Roman" w:hAnsi="Times New Roman" w:cs="Times New Roman"/>
          <w:sz w:val="24"/>
          <w:szCs w:val="24"/>
        </w:rPr>
        <w:t xml:space="preserve">In summary, </w:t>
      </w:r>
      <w:r w:rsidRPr="006218F1">
        <w:rPr>
          <w:rFonts w:ascii="Times New Roman" w:hAnsi="Times New Roman" w:cs="Times New Roman"/>
          <w:i/>
          <w:iCs/>
          <w:sz w:val="24"/>
          <w:szCs w:val="24"/>
        </w:rPr>
        <w:t>LandsatTS</w:t>
      </w:r>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w:t>
      </w:r>
      <w:r w:rsidR="00F76FCE">
        <w:rPr>
          <w:rFonts w:ascii="Times New Roman" w:hAnsi="Times New Roman" w:cs="Times New Roman"/>
          <w:sz w:val="24"/>
          <w:szCs w:val="24"/>
        </w:rPr>
        <w:t xml:space="preserve"> </w:t>
      </w:r>
    </w:p>
    <w:p w14:paraId="3F34D994" w14:textId="4448DAD1" w:rsidR="00A84E2F" w:rsidRDefault="00997AF3" w:rsidP="00CE1094">
      <w:pPr>
        <w:pStyle w:val="NoSpacing"/>
        <w:ind w:firstLine="720"/>
        <w:rPr>
          <w:rFonts w:ascii="Times New Roman" w:hAnsi="Times New Roman" w:cs="Times New Roman"/>
          <w:sz w:val="24"/>
          <w:szCs w:val="24"/>
        </w:rPr>
      </w:pPr>
      <w:r>
        <w:rPr>
          <w:rFonts w:ascii="Times New Roman" w:hAnsi="Times New Roman" w:cs="Times New Roman"/>
          <w:sz w:val="24"/>
          <w:szCs w:val="24"/>
        </w:rPr>
        <w:t>Below, we illustrate a typical workflow (Figure 1) and briefly describe each function (Table 1), as well as provide an example application focused on vegetation dynamics across the Noatak National Preserve, USA, and instructions for package installation.</w:t>
      </w:r>
      <w:r w:rsidR="00AC47FB">
        <w:rPr>
          <w:rFonts w:ascii="Times New Roman" w:hAnsi="Times New Roman" w:cs="Times New Roman"/>
          <w:sz w:val="24"/>
          <w:szCs w:val="24"/>
        </w:rPr>
        <w:t xml:space="preserve"> </w:t>
      </w:r>
      <w:r>
        <w:rPr>
          <w:rFonts w:ascii="Times New Roman" w:hAnsi="Times New Roman" w:cs="Times New Roman"/>
          <w:sz w:val="24"/>
          <w:szCs w:val="24"/>
        </w:rPr>
        <w:t>Detailed descriptions of each function are included in the Supplemental Material and package user manual</w:t>
      </w:r>
      <w:r w:rsidR="00B30CEC">
        <w:rPr>
          <w:rFonts w:ascii="Times New Roman" w:hAnsi="Times New Roman" w:cs="Times New Roman"/>
          <w:sz w:val="24"/>
          <w:szCs w:val="24"/>
        </w:rPr>
        <w:t>. A</w:t>
      </w:r>
      <w:r w:rsidR="00DD3B79">
        <w:rPr>
          <w:rFonts w:ascii="Times New Roman" w:hAnsi="Times New Roman" w:cs="Times New Roman"/>
          <w:sz w:val="24"/>
          <w:szCs w:val="24"/>
        </w:rPr>
        <w:t xml:space="preserve">dditional examples </w:t>
      </w:r>
      <w:r w:rsidR="000B6B18">
        <w:rPr>
          <w:rFonts w:ascii="Times New Roman" w:hAnsi="Times New Roman" w:cs="Times New Roman"/>
          <w:sz w:val="24"/>
          <w:szCs w:val="24"/>
        </w:rPr>
        <w:t xml:space="preserve">and information </w:t>
      </w:r>
      <w:r w:rsidR="00B30CEC">
        <w:rPr>
          <w:rFonts w:ascii="Times New Roman" w:hAnsi="Times New Roman" w:cs="Times New Roman"/>
          <w:sz w:val="24"/>
          <w:szCs w:val="24"/>
        </w:rPr>
        <w:t xml:space="preserve">are </w:t>
      </w:r>
      <w:r w:rsidR="00DD3B79">
        <w:rPr>
          <w:rFonts w:ascii="Times New Roman" w:hAnsi="Times New Roman" w:cs="Times New Roman"/>
          <w:sz w:val="24"/>
          <w:szCs w:val="24"/>
        </w:rPr>
        <w:t xml:space="preserve">provided </w:t>
      </w:r>
      <w:r w:rsidR="00A62EBF">
        <w:rPr>
          <w:rFonts w:ascii="Times New Roman" w:hAnsi="Times New Roman" w:cs="Times New Roman"/>
          <w:sz w:val="24"/>
          <w:szCs w:val="24"/>
        </w:rPr>
        <w:t>in a vignette</w:t>
      </w:r>
      <w:r w:rsidR="00B30CEC">
        <w:rPr>
          <w:rFonts w:ascii="Times New Roman" w:hAnsi="Times New Roman" w:cs="Times New Roman"/>
          <w:sz w:val="24"/>
          <w:szCs w:val="24"/>
        </w:rPr>
        <w:t xml:space="preserve"> that is included as Supplemental Material </w:t>
      </w:r>
      <w:r w:rsidR="00B30CEC">
        <w:rPr>
          <w:rFonts w:ascii="Times New Roman" w:hAnsi="Times New Roman" w:cs="Times New Roman"/>
          <w:sz w:val="24"/>
          <w:szCs w:val="24"/>
        </w:rPr>
        <w:lastRenderedPageBreak/>
        <w:t xml:space="preserve">and accessible from within R, as well as on the </w:t>
      </w:r>
      <w:r w:rsidR="00DD3B79" w:rsidRPr="000B6B18">
        <w:rPr>
          <w:rFonts w:ascii="Times New Roman" w:hAnsi="Times New Roman" w:cs="Times New Roman"/>
          <w:i/>
          <w:iCs/>
          <w:sz w:val="24"/>
          <w:szCs w:val="24"/>
        </w:rPr>
        <w:t xml:space="preserve">LandsatTS </w:t>
      </w:r>
      <w:r w:rsidR="00DD3B79">
        <w:rPr>
          <w:rFonts w:ascii="Times New Roman" w:hAnsi="Times New Roman" w:cs="Times New Roman"/>
          <w:sz w:val="24"/>
          <w:szCs w:val="24"/>
        </w:rPr>
        <w:t>GitHub repository (</w:t>
      </w:r>
      <w:r w:rsidR="00DD3B79" w:rsidRPr="000B6B18">
        <w:rPr>
          <w:rFonts w:ascii="Times New Roman" w:hAnsi="Times New Roman" w:cs="Times New Roman"/>
          <w:sz w:val="24"/>
          <w:szCs w:val="24"/>
        </w:rPr>
        <w:t>https://github.com/logan-berner/LandsatTS</w:t>
      </w:r>
      <w:r w:rsidR="00DD3B79">
        <w:rPr>
          <w:rFonts w:ascii="Times New Roman" w:hAnsi="Times New Roman" w:cs="Times New Roman"/>
          <w:sz w:val="24"/>
          <w:szCs w:val="24"/>
        </w:rPr>
        <w:t xml:space="preserve">). </w:t>
      </w:r>
      <w:bookmarkEnd w:id="3"/>
    </w:p>
    <w:p w14:paraId="4A3D72D9" w14:textId="77777777" w:rsidR="00CE1094" w:rsidRDefault="00CE1094" w:rsidP="00CE1094">
      <w:pPr>
        <w:pStyle w:val="NoSpacing"/>
        <w:ind w:firstLine="720"/>
        <w:rPr>
          <w:rFonts w:ascii="Times New Roman" w:hAnsi="Times New Roman" w:cs="Times New Roman"/>
          <w:sz w:val="24"/>
          <w:szCs w:val="24"/>
        </w:rPr>
      </w:pPr>
    </w:p>
    <w:p w14:paraId="4F4E69E4" w14:textId="096B76EB" w:rsidR="004F2FB5" w:rsidRDefault="00F751FB" w:rsidP="00C81F1B">
      <w:pPr>
        <w:pStyle w:val="Heading1"/>
      </w:pPr>
      <w:r w:rsidRPr="00792C3C">
        <w:t>Example</w:t>
      </w:r>
      <w:r w:rsidR="004F2FB5" w:rsidRPr="00792C3C">
        <w:t xml:space="preserve"> application</w:t>
      </w:r>
      <w:r w:rsidR="006C584B">
        <w:t xml:space="preserve">: Vegetation greenness trends </w:t>
      </w:r>
      <w:r w:rsidR="00C815E6">
        <w:t>in</w:t>
      </w:r>
      <w:r w:rsidR="00823250">
        <w:t xml:space="preserve"> </w:t>
      </w:r>
      <w:r w:rsidR="00002FB9">
        <w:t>the Noatak National Preserve</w:t>
      </w:r>
      <w:r w:rsidR="00C815E6">
        <w:t>, USA</w:t>
      </w:r>
      <w:r w:rsidR="006C584B">
        <w:t xml:space="preserve"> </w:t>
      </w:r>
    </w:p>
    <w:p w14:paraId="32E95EA4" w14:textId="67C4DF62" w:rsidR="00866A52" w:rsidRDefault="00F90291" w:rsidP="007A179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an example analysis of interannual changes in vegetation greenness from </w:t>
      </w:r>
      <w:r w:rsidR="007F7D41">
        <w:rPr>
          <w:rFonts w:ascii="Times New Roman" w:hAnsi="Times New Roman" w:cs="Times New Roman"/>
          <w:sz w:val="24"/>
          <w:szCs w:val="24"/>
        </w:rPr>
        <w:t xml:space="preserve">2000 to 2022 </w:t>
      </w:r>
      <w:r w:rsidR="004F638B">
        <w:rPr>
          <w:rFonts w:ascii="Times New Roman" w:hAnsi="Times New Roman" w:cs="Times New Roman"/>
          <w:sz w:val="24"/>
          <w:szCs w:val="24"/>
        </w:rPr>
        <w:t>within</w:t>
      </w:r>
      <w:r>
        <w:rPr>
          <w:rFonts w:ascii="Times New Roman" w:hAnsi="Times New Roman" w:cs="Times New Roman"/>
          <w:sz w:val="24"/>
          <w:szCs w:val="24"/>
        </w:rPr>
        <w:t xml:space="preserve"> </w:t>
      </w:r>
      <w:r w:rsidR="00C815E6">
        <w:rPr>
          <w:rFonts w:ascii="Times New Roman" w:hAnsi="Times New Roman" w:cs="Times New Roman"/>
          <w:sz w:val="24"/>
          <w:szCs w:val="24"/>
        </w:rPr>
        <w:t>the Noatak National Preserve in northern Alaska, USA</w:t>
      </w:r>
      <w:r w:rsidR="003A3722">
        <w:rPr>
          <w:rFonts w:ascii="Times New Roman" w:hAnsi="Times New Roman" w:cs="Times New Roman"/>
          <w:sz w:val="24"/>
          <w:szCs w:val="24"/>
        </w:rPr>
        <w:t xml:space="preserve"> (Figure 2)</w:t>
      </w:r>
      <w:r w:rsidR="00C815E6">
        <w:rPr>
          <w:rFonts w:ascii="Times New Roman" w:hAnsi="Times New Roman" w:cs="Times New Roman"/>
          <w:sz w:val="24"/>
          <w:szCs w:val="24"/>
        </w:rPr>
        <w:t>.</w:t>
      </w:r>
      <w:r w:rsidR="004F638B">
        <w:rPr>
          <w:rFonts w:ascii="Times New Roman" w:hAnsi="Times New Roman" w:cs="Times New Roman"/>
          <w:sz w:val="24"/>
          <w:szCs w:val="24"/>
        </w:rPr>
        <w:t xml:space="preserve"> </w:t>
      </w:r>
      <w:r w:rsidR="00BD0285">
        <w:rPr>
          <w:rFonts w:ascii="Times New Roman" w:hAnsi="Times New Roman" w:cs="Times New Roman"/>
          <w:sz w:val="24"/>
          <w:szCs w:val="24"/>
        </w:rPr>
        <w:t>T</w:t>
      </w:r>
      <w:r w:rsidR="00280C10">
        <w:rPr>
          <w:rFonts w:ascii="Times New Roman" w:hAnsi="Times New Roman" w:cs="Times New Roman"/>
          <w:sz w:val="24"/>
          <w:szCs w:val="24"/>
        </w:rPr>
        <w:t xml:space="preserve">he </w:t>
      </w:r>
      <w:r w:rsidR="00C815E6">
        <w:rPr>
          <w:rFonts w:ascii="Times New Roman" w:hAnsi="Times New Roman" w:cs="Times New Roman"/>
          <w:sz w:val="24"/>
          <w:szCs w:val="24"/>
        </w:rPr>
        <w:t xml:space="preserve">Noatak National Preserve </w:t>
      </w:r>
      <w:r w:rsidR="00280C10">
        <w:rPr>
          <w:rFonts w:ascii="Times New Roman" w:hAnsi="Times New Roman" w:cs="Times New Roman"/>
          <w:sz w:val="24"/>
          <w:szCs w:val="24"/>
        </w:rPr>
        <w:t xml:space="preserve">is a vast </w:t>
      </w:r>
      <w:r w:rsidR="00E47A0A">
        <w:rPr>
          <w:rFonts w:ascii="Times New Roman" w:hAnsi="Times New Roman" w:cs="Times New Roman"/>
          <w:sz w:val="24"/>
          <w:szCs w:val="24"/>
        </w:rPr>
        <w:t xml:space="preserve">wilderness of mountainous Arctic </w:t>
      </w:r>
      <w:r w:rsidR="00374B0F">
        <w:rPr>
          <w:rFonts w:ascii="Times New Roman" w:hAnsi="Times New Roman" w:cs="Times New Roman"/>
          <w:sz w:val="24"/>
          <w:szCs w:val="24"/>
        </w:rPr>
        <w:t xml:space="preserve">and alpine </w:t>
      </w:r>
      <w:r w:rsidR="00BD0285">
        <w:rPr>
          <w:rFonts w:ascii="Times New Roman" w:hAnsi="Times New Roman" w:cs="Times New Roman"/>
          <w:sz w:val="24"/>
          <w:szCs w:val="24"/>
        </w:rPr>
        <w:t xml:space="preserve">tundra </w:t>
      </w:r>
      <w:r w:rsidR="00280C10">
        <w:rPr>
          <w:rFonts w:ascii="Times New Roman" w:hAnsi="Times New Roman" w:cs="Times New Roman"/>
          <w:sz w:val="24"/>
          <w:szCs w:val="24"/>
        </w:rPr>
        <w:t>that encompasses the largest undisturbed watershed in North America.</w:t>
      </w:r>
      <w:r w:rsidR="00A533E6">
        <w:rPr>
          <w:rFonts w:ascii="Times New Roman" w:hAnsi="Times New Roman" w:cs="Times New Roman"/>
          <w:sz w:val="24"/>
          <w:szCs w:val="24"/>
        </w:rPr>
        <w:t xml:space="preserve"> The preserve is about 2.6 million hectares of</w:t>
      </w:r>
      <w:r w:rsidR="00E47A0A">
        <w:rPr>
          <w:rFonts w:ascii="Times New Roman" w:hAnsi="Times New Roman" w:cs="Times New Roman"/>
          <w:sz w:val="24"/>
          <w:szCs w:val="24"/>
        </w:rPr>
        <w:t xml:space="preserve"> </w:t>
      </w:r>
      <w:r w:rsidR="00A533E6">
        <w:rPr>
          <w:rFonts w:ascii="Times New Roman" w:hAnsi="Times New Roman" w:cs="Times New Roman"/>
          <w:sz w:val="24"/>
          <w:szCs w:val="24"/>
        </w:rPr>
        <w:t xml:space="preserve">roadless lands </w:t>
      </w:r>
      <w:r w:rsidR="00E47A0A">
        <w:rPr>
          <w:rFonts w:ascii="Times New Roman" w:hAnsi="Times New Roman" w:cs="Times New Roman"/>
          <w:sz w:val="24"/>
          <w:szCs w:val="24"/>
        </w:rPr>
        <w:t>that</w:t>
      </w:r>
      <w:r w:rsidR="00A533E6">
        <w:rPr>
          <w:rFonts w:ascii="Times New Roman" w:hAnsi="Times New Roman" w:cs="Times New Roman"/>
          <w:sz w:val="24"/>
          <w:szCs w:val="24"/>
        </w:rPr>
        <w:t xml:space="preserve"> </w:t>
      </w:r>
      <w:r w:rsidR="00E47A0A">
        <w:rPr>
          <w:rFonts w:ascii="Times New Roman" w:hAnsi="Times New Roman" w:cs="Times New Roman"/>
          <w:sz w:val="24"/>
          <w:szCs w:val="24"/>
        </w:rPr>
        <w:t xml:space="preserve">were </w:t>
      </w:r>
      <w:r w:rsidR="00A533E6">
        <w:rPr>
          <w:rFonts w:ascii="Times New Roman" w:hAnsi="Times New Roman" w:cs="Times New Roman"/>
          <w:sz w:val="24"/>
          <w:szCs w:val="24"/>
        </w:rPr>
        <w:t>designated in 1980 to maintain ecological integrity, protect habitat and archeological resources, and provide opportunities for scientific research</w:t>
      </w:r>
      <w:r w:rsidR="00B81DCF">
        <w:rPr>
          <w:rFonts w:ascii="Times New Roman" w:hAnsi="Times New Roman" w:cs="Times New Roman"/>
          <w:sz w:val="24"/>
          <w:szCs w:val="24"/>
        </w:rPr>
        <w:t xml:space="preserve"> </w:t>
      </w:r>
      <w:r w:rsidR="00B81DCF">
        <w:rPr>
          <w:rFonts w:ascii="Times New Roman" w:hAnsi="Times New Roman" w:cs="Times New Roman"/>
          <w:sz w:val="24"/>
          <w:szCs w:val="24"/>
        </w:rPr>
        <w:fldChar w:fldCharType="begin"/>
      </w:r>
      <w:r w:rsidR="00B81DCF">
        <w:rPr>
          <w:rFonts w:ascii="Times New Roman" w:hAnsi="Times New Roman" w:cs="Times New Roman"/>
          <w:sz w:val="24"/>
          <w:szCs w:val="24"/>
        </w:rPr>
        <w:instrText xml:space="preserve"> ADDIN EN.CITE &lt;EndNote&gt;&lt;Cite&gt;&lt;Author&gt;US National Park Service&lt;/Author&gt;&lt;Year&gt;2023&lt;/Year&gt;&lt;RecNum&gt;4938&lt;/RecNum&gt;&lt;DisplayText&gt;(US National Park Service 2023)&lt;/DisplayText&gt;&lt;record&gt;&lt;rec-number&gt;4938&lt;/rec-number&gt;&lt;foreign-keys&gt;&lt;key app="EN" db-id="przrz2xfys0et6es02qx0adprs59z2erxf5t" timestamp="1678237969"&gt;4938&lt;/key&gt;&lt;/foreign-keys&gt;&lt;ref-type name="Journal Article"&gt;17&lt;/ref-type&gt;&lt;contributors&gt;&lt;authors&gt;&lt;author&gt;US National Park Service, &lt;/author&gt;&lt;/authors&gt;&lt;/contributors&gt;&lt;titles&gt;&lt;title&gt;Noatak National Preserve&lt;/title&gt;&lt;secondary-title&gt;https://www.nps.gov/noat/index.htm&lt;/secondary-title&gt;&lt;/titles&gt;&lt;periodical&gt;&lt;full-title&gt;https://www.nps.gov/noat/index.htm&lt;/full-title&gt;&lt;/periodical&gt;&lt;dates&gt;&lt;year&gt;2023&lt;/year&gt;&lt;/dates&gt;&lt;urls&gt;&lt;/urls&gt;&lt;/record&gt;&lt;/Cite&gt;&lt;/EndNote&gt;</w:instrText>
      </w:r>
      <w:r w:rsidR="00B81DCF">
        <w:rPr>
          <w:rFonts w:ascii="Times New Roman" w:hAnsi="Times New Roman" w:cs="Times New Roman"/>
          <w:sz w:val="24"/>
          <w:szCs w:val="24"/>
        </w:rPr>
        <w:fldChar w:fldCharType="separate"/>
      </w:r>
      <w:r w:rsidR="00B81DCF">
        <w:rPr>
          <w:rFonts w:ascii="Times New Roman" w:hAnsi="Times New Roman" w:cs="Times New Roman"/>
          <w:noProof/>
          <w:sz w:val="24"/>
          <w:szCs w:val="24"/>
        </w:rPr>
        <w:t>(US National Park Service 2023)</w:t>
      </w:r>
      <w:r w:rsidR="00B81DCF">
        <w:rPr>
          <w:rFonts w:ascii="Times New Roman" w:hAnsi="Times New Roman" w:cs="Times New Roman"/>
          <w:sz w:val="24"/>
          <w:szCs w:val="24"/>
        </w:rPr>
        <w:fldChar w:fldCharType="end"/>
      </w:r>
      <w:r w:rsidR="00A533E6">
        <w:rPr>
          <w:rFonts w:ascii="Times New Roman" w:hAnsi="Times New Roman" w:cs="Times New Roman"/>
          <w:sz w:val="24"/>
          <w:szCs w:val="24"/>
        </w:rPr>
        <w:t>.</w:t>
      </w:r>
      <w:r w:rsidR="00480F8D">
        <w:rPr>
          <w:rFonts w:ascii="Times New Roman" w:hAnsi="Times New Roman" w:cs="Times New Roman"/>
          <w:sz w:val="24"/>
          <w:szCs w:val="24"/>
        </w:rPr>
        <w:t xml:space="preserve"> </w:t>
      </w:r>
      <w:r w:rsidR="006329DE">
        <w:rPr>
          <w:rFonts w:ascii="Times New Roman" w:hAnsi="Times New Roman" w:cs="Times New Roman"/>
          <w:sz w:val="24"/>
          <w:szCs w:val="24"/>
        </w:rPr>
        <w:t>Recent e</w:t>
      </w:r>
      <w:r w:rsidR="00A533E6">
        <w:rPr>
          <w:rFonts w:ascii="Times New Roman" w:hAnsi="Times New Roman" w:cs="Times New Roman"/>
          <w:sz w:val="24"/>
          <w:szCs w:val="24"/>
        </w:rPr>
        <w:t xml:space="preserve">cological research </w:t>
      </w:r>
      <w:r w:rsidR="00E87BED">
        <w:rPr>
          <w:rFonts w:ascii="Times New Roman" w:hAnsi="Times New Roman" w:cs="Times New Roman"/>
          <w:sz w:val="24"/>
          <w:szCs w:val="24"/>
        </w:rPr>
        <w:t xml:space="preserve">found </w:t>
      </w:r>
      <w:r w:rsidR="006329DE">
        <w:rPr>
          <w:rFonts w:ascii="Times New Roman" w:hAnsi="Times New Roman" w:cs="Times New Roman"/>
          <w:sz w:val="24"/>
          <w:szCs w:val="24"/>
        </w:rPr>
        <w:t xml:space="preserve">climate warming </w:t>
      </w:r>
      <w:r w:rsidR="00E87BED">
        <w:rPr>
          <w:rFonts w:ascii="Times New Roman" w:hAnsi="Times New Roman" w:cs="Times New Roman"/>
          <w:sz w:val="24"/>
          <w:szCs w:val="24"/>
        </w:rPr>
        <w:t>substantially increased growth rates of white spruce (</w:t>
      </w:r>
      <w:r w:rsidR="00E87BED" w:rsidRPr="006329DE">
        <w:rPr>
          <w:rFonts w:ascii="Times New Roman" w:hAnsi="Times New Roman" w:cs="Times New Roman"/>
          <w:i/>
          <w:iCs/>
          <w:sz w:val="24"/>
          <w:szCs w:val="24"/>
        </w:rPr>
        <w:t>Picea glauca</w:t>
      </w:r>
      <w:r w:rsidR="00E87BED">
        <w:rPr>
          <w:rFonts w:ascii="Times New Roman" w:hAnsi="Times New Roman" w:cs="Times New Roman"/>
          <w:sz w:val="24"/>
          <w:szCs w:val="24"/>
        </w:rPr>
        <w:t xml:space="preserve">) and led to rapid expansion of trees </w:t>
      </w:r>
      <w:r w:rsidR="00C748C9">
        <w:rPr>
          <w:rFonts w:ascii="Times New Roman" w:hAnsi="Times New Roman" w:cs="Times New Roman"/>
          <w:sz w:val="24"/>
          <w:szCs w:val="24"/>
        </w:rPr>
        <w:t xml:space="preserve">and tall shrubs </w:t>
      </w:r>
      <w:r w:rsidR="00E87BED">
        <w:rPr>
          <w:rFonts w:ascii="Times New Roman" w:hAnsi="Times New Roman" w:cs="Times New Roman"/>
          <w:sz w:val="24"/>
          <w:szCs w:val="24"/>
        </w:rPr>
        <w:t>into tundra</w:t>
      </w:r>
      <w:r w:rsidR="00E47A0A">
        <w:rPr>
          <w:rFonts w:ascii="Times New Roman" w:hAnsi="Times New Roman" w:cs="Times New Roman"/>
          <w:sz w:val="24"/>
          <w:szCs w:val="24"/>
        </w:rPr>
        <w:t xml:space="preserve"> </w:t>
      </w:r>
      <w:r w:rsidR="00480F8D">
        <w:rPr>
          <w:rFonts w:ascii="Times New Roman" w:hAnsi="Times New Roman" w:cs="Times New Roman"/>
          <w:sz w:val="24"/>
          <w:szCs w:val="24"/>
        </w:rPr>
        <w:t>over the past half century</w:t>
      </w:r>
      <w:r w:rsidR="00BC4AD0">
        <w:rPr>
          <w:rFonts w:ascii="Times New Roman" w:hAnsi="Times New Roman" w:cs="Times New Roman"/>
          <w:sz w:val="24"/>
          <w:szCs w:val="24"/>
        </w:rPr>
        <w:t xml:space="preserve"> in parts of the preserve</w:t>
      </w:r>
      <w:r w:rsidR="00480F8D">
        <w:rPr>
          <w:rFonts w:ascii="Times New Roman" w:hAnsi="Times New Roman" w:cs="Times New Roman"/>
          <w:sz w:val="24"/>
          <w:szCs w:val="24"/>
        </w:rPr>
        <w:t xml:space="preserve"> </w:t>
      </w:r>
      <w:r w:rsidR="00E47A0A">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E47A0A">
        <w:rPr>
          <w:rFonts w:ascii="Times New Roman" w:hAnsi="Times New Roman" w:cs="Times New Roman"/>
          <w:sz w:val="24"/>
          <w:szCs w:val="24"/>
        </w:rPr>
      </w:r>
      <w:r w:rsidR="00E47A0A">
        <w:rPr>
          <w:rFonts w:ascii="Times New Roman" w:hAnsi="Times New Roman" w:cs="Times New Roman"/>
          <w:sz w:val="24"/>
          <w:szCs w:val="24"/>
        </w:rPr>
        <w:fldChar w:fldCharType="separate"/>
      </w:r>
      <w:r w:rsidR="009073E6">
        <w:rPr>
          <w:rFonts w:ascii="Times New Roman" w:hAnsi="Times New Roman" w:cs="Times New Roman"/>
          <w:noProof/>
          <w:sz w:val="24"/>
          <w:szCs w:val="24"/>
        </w:rPr>
        <w:t>(Suarez et al. 1999, Terskaia et al. 2020, Dial et al. 2022)</w:t>
      </w:r>
      <w:r w:rsidR="00E47A0A">
        <w:rPr>
          <w:rFonts w:ascii="Times New Roman" w:hAnsi="Times New Roman" w:cs="Times New Roman"/>
          <w:sz w:val="24"/>
          <w:szCs w:val="24"/>
        </w:rPr>
        <w:fldChar w:fldCharType="end"/>
      </w:r>
      <w:r w:rsidR="00464726">
        <w:rPr>
          <w:rFonts w:ascii="Times New Roman" w:hAnsi="Times New Roman" w:cs="Times New Roman"/>
          <w:sz w:val="24"/>
          <w:szCs w:val="24"/>
        </w:rPr>
        <w:t xml:space="preserve">. </w:t>
      </w:r>
      <w:r w:rsidR="00000FBD">
        <w:rPr>
          <w:rFonts w:ascii="Times New Roman" w:hAnsi="Times New Roman" w:cs="Times New Roman"/>
          <w:sz w:val="24"/>
          <w:szCs w:val="24"/>
        </w:rPr>
        <w:t>T</w:t>
      </w:r>
      <w:r w:rsidR="005377E2">
        <w:rPr>
          <w:rFonts w:ascii="Times New Roman" w:hAnsi="Times New Roman" w:cs="Times New Roman"/>
          <w:sz w:val="24"/>
          <w:szCs w:val="24"/>
        </w:rPr>
        <w:t>he impacts of climate change are increasingly evident in the Noatak National Preserve</w:t>
      </w:r>
      <w:r w:rsidR="00000FBD">
        <w:rPr>
          <w:rFonts w:ascii="Times New Roman" w:hAnsi="Times New Roman" w:cs="Times New Roman"/>
          <w:sz w:val="24"/>
          <w:szCs w:val="24"/>
        </w:rPr>
        <w:t xml:space="preserve"> and underscore the importance of </w:t>
      </w:r>
      <w:r w:rsidR="00A73214">
        <w:rPr>
          <w:rFonts w:ascii="Times New Roman" w:hAnsi="Times New Roman" w:cs="Times New Roman"/>
          <w:sz w:val="24"/>
          <w:szCs w:val="24"/>
        </w:rPr>
        <w:t xml:space="preserve">sustained and cost-effective </w:t>
      </w:r>
      <w:r w:rsidR="00000FBD">
        <w:rPr>
          <w:rFonts w:ascii="Times New Roman" w:hAnsi="Times New Roman" w:cs="Times New Roman"/>
          <w:sz w:val="24"/>
          <w:szCs w:val="24"/>
        </w:rPr>
        <w:t>ecological monitoring and assessment</w:t>
      </w:r>
      <w:r w:rsidR="007E69E0">
        <w:rPr>
          <w:rFonts w:ascii="Times New Roman" w:hAnsi="Times New Roman" w:cs="Times New Roman"/>
          <w:sz w:val="24"/>
          <w:szCs w:val="24"/>
        </w:rPr>
        <w:t xml:space="preserve">. </w:t>
      </w:r>
    </w:p>
    <w:p w14:paraId="2364028B" w14:textId="4F568C74" w:rsidR="00F90291" w:rsidRDefault="00FE2AB8" w:rsidP="00945885">
      <w:pPr>
        <w:pStyle w:val="NoSpacing"/>
        <w:ind w:firstLine="720"/>
        <w:rPr>
          <w:rFonts w:ascii="Times New Roman" w:hAnsi="Times New Roman" w:cs="Times New Roman"/>
          <w:sz w:val="24"/>
          <w:szCs w:val="24"/>
        </w:rPr>
      </w:pPr>
      <w:r>
        <w:rPr>
          <w:rFonts w:ascii="Times New Roman" w:hAnsi="Times New Roman" w:cs="Times New Roman"/>
          <w:sz w:val="24"/>
          <w:szCs w:val="24"/>
        </w:rPr>
        <w:t>Annual maximum vegetation greenness is related to tundra aboveground biomass and productivity, making it an important ecological metric that can be monitored using satellite remote sensing</w:t>
      </w:r>
      <w:r w:rsidR="00945885">
        <w:rPr>
          <w:rFonts w:ascii="Times New Roman" w:hAnsi="Times New Roman" w:cs="Times New Roman"/>
          <w:sz w:val="24"/>
          <w:szCs w:val="24"/>
        </w:rPr>
        <w:t xml:space="preserve"> </w:t>
      </w:r>
      <w:r w:rsidR="00945885">
        <w:rPr>
          <w:rFonts w:ascii="Times New Roman" w:hAnsi="Times New Roman" w:cs="Times New Roman"/>
          <w:sz w:val="24"/>
          <w:szCs w:val="24"/>
        </w:rPr>
        <w:fldChar w:fldCharType="begin">
          <w:fldData xml:space="preserve">PEVuZE5vdGU+PENpdGU+PEF1dGhvcj5KaWE8L0F1dGhvcj48WWVhcj4yMDAzPC9ZZWFyPjxSZWNO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KaWE8L0F1dGhvcj48WWVhcj4yMDAzPC9ZZWFyPjxSZWNO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945885">
        <w:rPr>
          <w:rFonts w:ascii="Times New Roman" w:hAnsi="Times New Roman" w:cs="Times New Roman"/>
          <w:sz w:val="24"/>
          <w:szCs w:val="24"/>
        </w:rPr>
      </w:r>
      <w:r w:rsidR="00945885">
        <w:rPr>
          <w:rFonts w:ascii="Times New Roman" w:hAnsi="Times New Roman" w:cs="Times New Roman"/>
          <w:sz w:val="24"/>
          <w:szCs w:val="24"/>
        </w:rPr>
        <w:fldChar w:fldCharType="separate"/>
      </w:r>
      <w:r w:rsidR="009073E6">
        <w:rPr>
          <w:rFonts w:ascii="Times New Roman" w:hAnsi="Times New Roman" w:cs="Times New Roman"/>
          <w:noProof/>
          <w:sz w:val="24"/>
          <w:szCs w:val="24"/>
        </w:rPr>
        <w:t>(Jia et al. 2003, Raynolds et al. 2012, Berner et al. 2018, Bhatt et al. 2021)</w:t>
      </w:r>
      <w:r w:rsidR="00945885">
        <w:rPr>
          <w:rFonts w:ascii="Times New Roman" w:hAnsi="Times New Roman" w:cs="Times New Roman"/>
          <w:sz w:val="24"/>
          <w:szCs w:val="24"/>
        </w:rPr>
        <w:fldChar w:fldCharType="end"/>
      </w:r>
      <w:r>
        <w:rPr>
          <w:rFonts w:ascii="Times New Roman" w:hAnsi="Times New Roman" w:cs="Times New Roman"/>
          <w:sz w:val="24"/>
          <w:szCs w:val="24"/>
        </w:rPr>
        <w:t>.</w:t>
      </w:r>
      <w:r w:rsidR="006F715F">
        <w:rPr>
          <w:rFonts w:ascii="Times New Roman" w:hAnsi="Times New Roman" w:cs="Times New Roman"/>
          <w:sz w:val="24"/>
          <w:szCs w:val="24"/>
        </w:rPr>
        <w:t xml:space="preserve"> </w:t>
      </w:r>
      <w:r w:rsidR="006E2713">
        <w:rPr>
          <w:rFonts w:ascii="Times New Roman" w:hAnsi="Times New Roman" w:cs="Times New Roman"/>
          <w:sz w:val="24"/>
          <w:szCs w:val="24"/>
        </w:rPr>
        <w:t xml:space="preserve">We therefore demonstrate how multidecadal changes in </w:t>
      </w:r>
      <w:r w:rsidR="00F90291">
        <w:rPr>
          <w:rFonts w:ascii="Times New Roman" w:hAnsi="Times New Roman" w:cs="Times New Roman"/>
          <w:sz w:val="24"/>
          <w:szCs w:val="24"/>
        </w:rPr>
        <w:t>annual maximum vegetation greenness</w:t>
      </w:r>
      <w:r w:rsidR="006E2713">
        <w:rPr>
          <w:rFonts w:ascii="Times New Roman" w:hAnsi="Times New Roman" w:cs="Times New Roman"/>
          <w:sz w:val="24"/>
          <w:szCs w:val="24"/>
        </w:rPr>
        <w:t xml:space="preserve"> can be </w:t>
      </w:r>
      <w:r w:rsidR="006F715F">
        <w:rPr>
          <w:rFonts w:ascii="Times New Roman" w:hAnsi="Times New Roman" w:cs="Times New Roman"/>
          <w:sz w:val="24"/>
          <w:szCs w:val="24"/>
        </w:rPr>
        <w:t xml:space="preserve">readily </w:t>
      </w:r>
      <w:r w:rsidR="006E2713">
        <w:rPr>
          <w:rFonts w:ascii="Times New Roman" w:hAnsi="Times New Roman" w:cs="Times New Roman"/>
          <w:sz w:val="24"/>
          <w:szCs w:val="24"/>
        </w:rPr>
        <w:t>assessed</w:t>
      </w:r>
      <w:r w:rsidR="00A73214">
        <w:rPr>
          <w:rFonts w:ascii="Times New Roman" w:hAnsi="Times New Roman" w:cs="Times New Roman"/>
          <w:sz w:val="24"/>
          <w:szCs w:val="24"/>
        </w:rPr>
        <w:t xml:space="preserve"> across</w:t>
      </w:r>
      <w:r w:rsidR="006E2713">
        <w:rPr>
          <w:rFonts w:ascii="Times New Roman" w:hAnsi="Times New Roman" w:cs="Times New Roman"/>
          <w:sz w:val="24"/>
          <w:szCs w:val="24"/>
        </w:rPr>
        <w:t xml:space="preserve"> the preserve using Landsat satellite data</w:t>
      </w:r>
      <w:r w:rsidR="006F715F">
        <w:rPr>
          <w:rFonts w:ascii="Times New Roman" w:hAnsi="Times New Roman" w:cs="Times New Roman"/>
          <w:sz w:val="24"/>
          <w:szCs w:val="24"/>
        </w:rPr>
        <w:t xml:space="preserve">. </w:t>
      </w:r>
      <w:r w:rsidR="00850C31">
        <w:rPr>
          <w:rFonts w:ascii="Times New Roman" w:hAnsi="Times New Roman" w:cs="Times New Roman"/>
          <w:sz w:val="24"/>
          <w:szCs w:val="24"/>
        </w:rPr>
        <w:t>I</w:t>
      </w:r>
      <w:r w:rsidR="00F90291">
        <w:rPr>
          <w:rFonts w:ascii="Times New Roman" w:hAnsi="Times New Roman" w:cs="Times New Roman"/>
          <w:sz w:val="24"/>
          <w:szCs w:val="24"/>
        </w:rPr>
        <w:t>n this section</w:t>
      </w:r>
      <w:r w:rsidR="00850C31">
        <w:rPr>
          <w:rFonts w:ascii="Times New Roman" w:hAnsi="Times New Roman" w:cs="Times New Roman"/>
          <w:sz w:val="24"/>
          <w:szCs w:val="24"/>
        </w:rPr>
        <w:t>, we</w:t>
      </w:r>
      <w:r w:rsidR="00F90291">
        <w:rPr>
          <w:rFonts w:ascii="Times New Roman" w:hAnsi="Times New Roman" w:cs="Times New Roman"/>
          <w:sz w:val="24"/>
          <w:szCs w:val="24"/>
        </w:rPr>
        <w:t xml:space="preserve"> guide the reader through the analysis code with example output figures and tables that are generated by the </w:t>
      </w:r>
      <w:r w:rsidR="00823250" w:rsidRPr="00823250">
        <w:rPr>
          <w:rFonts w:ascii="Times New Roman" w:hAnsi="Times New Roman" w:cs="Times New Roman"/>
          <w:i/>
          <w:iCs/>
          <w:sz w:val="24"/>
          <w:szCs w:val="24"/>
        </w:rPr>
        <w:t>LandsatTS</w:t>
      </w:r>
      <w:r w:rsidR="00F90291">
        <w:rPr>
          <w:rFonts w:ascii="Times New Roman" w:hAnsi="Times New Roman" w:cs="Times New Roman"/>
          <w:sz w:val="24"/>
          <w:szCs w:val="24"/>
        </w:rPr>
        <w:t xml:space="preserve"> functions</w:t>
      </w:r>
      <w:r w:rsidR="00823250">
        <w:rPr>
          <w:rFonts w:ascii="Times New Roman" w:hAnsi="Times New Roman" w:cs="Times New Roman"/>
          <w:sz w:val="24"/>
          <w:szCs w:val="24"/>
        </w:rPr>
        <w:t>.</w:t>
      </w:r>
      <w:r w:rsidR="00AC47FB">
        <w:rPr>
          <w:rFonts w:ascii="Times New Roman" w:hAnsi="Times New Roman" w:cs="Times New Roman"/>
          <w:sz w:val="24"/>
          <w:szCs w:val="24"/>
        </w:rPr>
        <w:t xml:space="preserve"> Please note that Code Box 1 requires access to GEE for exporting Landsat data; however, Code Boxes 2 – 4 can be run without access to GEE because they rely on a dataset provided with the package.  </w:t>
      </w:r>
    </w:p>
    <w:p w14:paraId="1F51B46A" w14:textId="77777777" w:rsidR="00F90291" w:rsidRDefault="00F90291" w:rsidP="007A179B">
      <w:pPr>
        <w:pStyle w:val="NoSpacing"/>
        <w:rPr>
          <w:rFonts w:ascii="Times New Roman" w:hAnsi="Times New Roman" w:cs="Times New Roman"/>
          <w:sz w:val="24"/>
          <w:szCs w:val="24"/>
        </w:rPr>
      </w:pPr>
    </w:p>
    <w:p w14:paraId="5591858F" w14:textId="77777777" w:rsidR="00663E07" w:rsidRPr="00663E07" w:rsidRDefault="00663E07" w:rsidP="00663E07">
      <w:pPr>
        <w:pStyle w:val="Heading2"/>
      </w:pPr>
      <w:r w:rsidRPr="00663E07">
        <w:t xml:space="preserve">Part 1: Export Landsat time series from Google Earth Engine </w:t>
      </w:r>
    </w:p>
    <w:p w14:paraId="28463116" w14:textId="3ADFBCE6" w:rsidR="00651C5A" w:rsidRPr="00663E07" w:rsidRDefault="00651C5A" w:rsidP="00651C5A">
      <w:pPr>
        <w:pStyle w:val="NoSpacing"/>
        <w:rPr>
          <w:rFonts w:ascii="Times New Roman" w:hAnsi="Times New Roman" w:cs="Times New Roman"/>
          <w:sz w:val="24"/>
          <w:szCs w:val="24"/>
        </w:rPr>
      </w:pPr>
      <w:r>
        <w:rPr>
          <w:rFonts w:ascii="Times New Roman" w:hAnsi="Times New Roman" w:cs="Times New Roman"/>
          <w:sz w:val="24"/>
          <w:szCs w:val="24"/>
        </w:rPr>
        <w:t xml:space="preserve">To start, we create a random sample of points within the Noatak National Preserve and then </w:t>
      </w:r>
    </w:p>
    <w:p w14:paraId="381483B6" w14:textId="137D72AF" w:rsidR="00890752" w:rsidRDefault="00C0535E" w:rsidP="00663E07">
      <w:pPr>
        <w:pStyle w:val="NoSpacing"/>
        <w:rPr>
          <w:rFonts w:ascii="Times New Roman" w:hAnsi="Times New Roman" w:cs="Times New Roman"/>
          <w:sz w:val="24"/>
          <w:szCs w:val="24"/>
        </w:rPr>
      </w:pPr>
      <w:r w:rsidRPr="00663E07">
        <w:rPr>
          <w:rFonts w:ascii="Times New Roman" w:hAnsi="Times New Roman" w:cs="Times New Roman"/>
          <w:sz w:val="24"/>
          <w:szCs w:val="24"/>
        </w:rPr>
        <w:t xml:space="preserve">export Landsat time series for </w:t>
      </w:r>
      <w:r>
        <w:rPr>
          <w:rFonts w:ascii="Times New Roman" w:hAnsi="Times New Roman" w:cs="Times New Roman"/>
          <w:sz w:val="24"/>
          <w:szCs w:val="24"/>
        </w:rPr>
        <w:t xml:space="preserve">each </w:t>
      </w:r>
      <w:r w:rsidR="00651C5A">
        <w:rPr>
          <w:rFonts w:ascii="Times New Roman" w:hAnsi="Times New Roman" w:cs="Times New Roman"/>
          <w:sz w:val="24"/>
          <w:szCs w:val="24"/>
        </w:rPr>
        <w:t xml:space="preserve">sample point </w:t>
      </w:r>
      <w:r>
        <w:rPr>
          <w:rFonts w:ascii="Times New Roman" w:hAnsi="Times New Roman" w:cs="Times New Roman"/>
          <w:sz w:val="24"/>
          <w:szCs w:val="24"/>
        </w:rPr>
        <w:t xml:space="preserve">using GEE </w:t>
      </w:r>
      <w:r w:rsidRPr="00663E07">
        <w:rPr>
          <w:rFonts w:ascii="Times New Roman" w:hAnsi="Times New Roman" w:cs="Times New Roman"/>
          <w:sz w:val="24"/>
          <w:szCs w:val="24"/>
        </w:rPr>
        <w:t>(Code Box 1).</w:t>
      </w:r>
      <w:r w:rsidR="00EC65EC">
        <w:rPr>
          <w:rFonts w:ascii="Times New Roman" w:hAnsi="Times New Roman" w:cs="Times New Roman"/>
          <w:sz w:val="24"/>
          <w:szCs w:val="24"/>
        </w:rPr>
        <w:t xml:space="preserve"> </w:t>
      </w:r>
      <w:r w:rsidR="00B74F8F">
        <w:rPr>
          <w:rFonts w:ascii="Times New Roman" w:hAnsi="Times New Roman" w:cs="Times New Roman"/>
          <w:sz w:val="24"/>
          <w:szCs w:val="24"/>
        </w:rPr>
        <w:t xml:space="preserve">To facilitate </w:t>
      </w:r>
      <w:r w:rsidR="00285994">
        <w:rPr>
          <w:rFonts w:ascii="Times New Roman" w:hAnsi="Times New Roman" w:cs="Times New Roman"/>
          <w:sz w:val="24"/>
          <w:szCs w:val="24"/>
        </w:rPr>
        <w:t xml:space="preserve">our </w:t>
      </w:r>
      <w:r w:rsidR="00B74F8F">
        <w:rPr>
          <w:rFonts w:ascii="Times New Roman" w:hAnsi="Times New Roman" w:cs="Times New Roman"/>
          <w:sz w:val="24"/>
          <w:szCs w:val="24"/>
        </w:rPr>
        <w:t xml:space="preserve">example, </w:t>
      </w:r>
      <w:r w:rsidR="003A3722">
        <w:rPr>
          <w:rFonts w:ascii="Times New Roman" w:hAnsi="Times New Roman" w:cs="Times New Roman"/>
          <w:sz w:val="24"/>
          <w:szCs w:val="24"/>
        </w:rPr>
        <w:t xml:space="preserve">we include the preserve boundary as a simple feature polygon dataset (“noatak.sf”) in </w:t>
      </w:r>
      <w:r w:rsidR="00740995" w:rsidRPr="00740995">
        <w:rPr>
          <w:rFonts w:ascii="Times New Roman" w:hAnsi="Times New Roman" w:cs="Times New Roman"/>
          <w:i/>
          <w:iCs/>
          <w:sz w:val="24"/>
          <w:szCs w:val="24"/>
        </w:rPr>
        <w:t>LandsatTS</w:t>
      </w:r>
      <w:r w:rsidR="001E14D1">
        <w:rPr>
          <w:rFonts w:ascii="Times New Roman" w:hAnsi="Times New Roman" w:cs="Times New Roman"/>
          <w:sz w:val="24"/>
          <w:szCs w:val="24"/>
        </w:rPr>
        <w:t xml:space="preserve">. </w:t>
      </w:r>
      <w:r w:rsidR="00996166">
        <w:rPr>
          <w:rFonts w:ascii="Times New Roman" w:hAnsi="Times New Roman" w:cs="Times New Roman"/>
          <w:sz w:val="24"/>
          <w:szCs w:val="24"/>
        </w:rPr>
        <w:t>U</w:t>
      </w:r>
      <w:r w:rsidR="003A3722">
        <w:rPr>
          <w:rFonts w:ascii="Times New Roman" w:hAnsi="Times New Roman" w:cs="Times New Roman"/>
          <w:sz w:val="24"/>
          <w:szCs w:val="24"/>
        </w:rPr>
        <w:t>sers could</w:t>
      </w:r>
      <w:r w:rsidR="00996166">
        <w:rPr>
          <w:rFonts w:ascii="Times New Roman" w:hAnsi="Times New Roman" w:cs="Times New Roman"/>
          <w:sz w:val="24"/>
          <w:szCs w:val="24"/>
        </w:rPr>
        <w:t xml:space="preserve"> </w:t>
      </w:r>
      <w:r w:rsidR="005D3DBE">
        <w:rPr>
          <w:rFonts w:ascii="Times New Roman" w:hAnsi="Times New Roman" w:cs="Times New Roman"/>
          <w:sz w:val="24"/>
          <w:szCs w:val="24"/>
        </w:rPr>
        <w:t xml:space="preserve">alternatively </w:t>
      </w:r>
      <w:r w:rsidR="00996166">
        <w:rPr>
          <w:rFonts w:ascii="Times New Roman" w:hAnsi="Times New Roman" w:cs="Times New Roman"/>
          <w:sz w:val="24"/>
          <w:szCs w:val="24"/>
        </w:rPr>
        <w:t xml:space="preserve">read in their own shapefile using </w:t>
      </w:r>
      <w:r w:rsidR="00996166" w:rsidRPr="00996166">
        <w:rPr>
          <w:rFonts w:ascii="Times New Roman" w:hAnsi="Times New Roman" w:cs="Times New Roman"/>
          <w:i/>
          <w:iCs/>
          <w:sz w:val="24"/>
          <w:szCs w:val="24"/>
        </w:rPr>
        <w:t>sf::st_read()</w:t>
      </w:r>
      <w:r w:rsidR="005D3DBE">
        <w:rPr>
          <w:rFonts w:ascii="Times New Roman" w:hAnsi="Times New Roman" w:cs="Times New Roman"/>
          <w:sz w:val="24"/>
          <w:szCs w:val="24"/>
        </w:rPr>
        <w:t xml:space="preserve"> or create a collection of spatial points (e.g., field sites) using </w:t>
      </w:r>
      <w:r w:rsidR="005D3DBE" w:rsidRPr="005D3DBE">
        <w:rPr>
          <w:rFonts w:ascii="Times New Roman" w:hAnsi="Times New Roman" w:cs="Times New Roman"/>
          <w:i/>
          <w:iCs/>
          <w:sz w:val="24"/>
          <w:szCs w:val="24"/>
        </w:rPr>
        <w:t>sf::st_sf()</w:t>
      </w:r>
      <w:r w:rsidR="00F5631C">
        <w:rPr>
          <w:rFonts w:ascii="Times New Roman" w:hAnsi="Times New Roman" w:cs="Times New Roman"/>
          <w:i/>
          <w:iCs/>
          <w:sz w:val="24"/>
          <w:szCs w:val="24"/>
        </w:rPr>
        <w:t xml:space="preserve"> </w:t>
      </w:r>
      <w:r w:rsidR="00F5631C">
        <w:rPr>
          <w:rFonts w:ascii="Times New Roman" w:hAnsi="Times New Roman" w:cs="Times New Roman"/>
          <w:sz w:val="24"/>
          <w:szCs w:val="24"/>
        </w:rPr>
        <w:fldChar w:fldCharType="begin"/>
      </w:r>
      <w:r w:rsidR="00F5631C">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F5631C">
        <w:rPr>
          <w:rFonts w:ascii="Times New Roman" w:hAnsi="Times New Roman" w:cs="Times New Roman"/>
          <w:sz w:val="24"/>
          <w:szCs w:val="24"/>
        </w:rPr>
        <w:fldChar w:fldCharType="separate"/>
      </w:r>
      <w:r w:rsidR="00F5631C">
        <w:rPr>
          <w:rFonts w:ascii="Times New Roman" w:hAnsi="Times New Roman" w:cs="Times New Roman"/>
          <w:noProof/>
          <w:sz w:val="24"/>
          <w:szCs w:val="24"/>
        </w:rPr>
        <w:t>(Pebesma 2018)</w:t>
      </w:r>
      <w:r w:rsidR="00F5631C">
        <w:rPr>
          <w:rFonts w:ascii="Times New Roman" w:hAnsi="Times New Roman" w:cs="Times New Roman"/>
          <w:sz w:val="24"/>
          <w:szCs w:val="24"/>
        </w:rPr>
        <w:fldChar w:fldCharType="end"/>
      </w:r>
      <w:r w:rsidR="005D3DBE">
        <w:rPr>
          <w:rFonts w:ascii="Times New Roman" w:hAnsi="Times New Roman" w:cs="Times New Roman"/>
          <w:sz w:val="24"/>
          <w:szCs w:val="24"/>
        </w:rPr>
        <w:t>.</w:t>
      </w:r>
      <w:r w:rsidR="00DC0A70">
        <w:rPr>
          <w:rFonts w:ascii="Times New Roman" w:hAnsi="Times New Roman" w:cs="Times New Roman"/>
          <w:sz w:val="24"/>
          <w:szCs w:val="24"/>
        </w:rPr>
        <w:t xml:space="preserve"> </w:t>
      </w:r>
      <w:r w:rsidR="001A6C0B">
        <w:rPr>
          <w:rFonts w:ascii="Times New Roman" w:hAnsi="Times New Roman" w:cs="Times New Roman"/>
          <w:sz w:val="24"/>
          <w:szCs w:val="24"/>
        </w:rPr>
        <w:t>W</w:t>
      </w:r>
      <w:r w:rsidR="00261806">
        <w:rPr>
          <w:rFonts w:ascii="Times New Roman" w:hAnsi="Times New Roman" w:cs="Times New Roman"/>
          <w:sz w:val="24"/>
          <w:szCs w:val="24"/>
        </w:rPr>
        <w:t xml:space="preserve">e </w:t>
      </w:r>
      <w:r w:rsidR="00B74F8F">
        <w:rPr>
          <w:rFonts w:ascii="Times New Roman" w:hAnsi="Times New Roman" w:cs="Times New Roman"/>
          <w:sz w:val="24"/>
          <w:szCs w:val="24"/>
        </w:rPr>
        <w:t xml:space="preserve">load </w:t>
      </w:r>
      <w:r w:rsidR="00A61107">
        <w:rPr>
          <w:rFonts w:ascii="Times New Roman" w:hAnsi="Times New Roman" w:cs="Times New Roman"/>
          <w:sz w:val="24"/>
          <w:szCs w:val="24"/>
        </w:rPr>
        <w:t xml:space="preserve">the </w:t>
      </w:r>
      <w:r w:rsidR="003A3722">
        <w:rPr>
          <w:rFonts w:ascii="Times New Roman" w:hAnsi="Times New Roman" w:cs="Times New Roman"/>
          <w:sz w:val="24"/>
          <w:szCs w:val="24"/>
        </w:rPr>
        <w:t xml:space="preserve">preserve boundary </w:t>
      </w:r>
      <w:r w:rsidR="00B74F8F">
        <w:rPr>
          <w:rFonts w:ascii="Times New Roman" w:hAnsi="Times New Roman" w:cs="Times New Roman"/>
          <w:sz w:val="24"/>
          <w:szCs w:val="24"/>
        </w:rPr>
        <w:t>dataset</w:t>
      </w:r>
      <w:r w:rsidR="004962EA">
        <w:rPr>
          <w:rFonts w:ascii="Times New Roman" w:hAnsi="Times New Roman" w:cs="Times New Roman"/>
          <w:sz w:val="24"/>
          <w:szCs w:val="24"/>
        </w:rPr>
        <w:t xml:space="preserve">, </w:t>
      </w:r>
      <w:r w:rsidR="001A1289">
        <w:rPr>
          <w:rFonts w:ascii="Times New Roman" w:hAnsi="Times New Roman" w:cs="Times New Roman"/>
          <w:sz w:val="24"/>
          <w:szCs w:val="24"/>
        </w:rPr>
        <w:t xml:space="preserve">create a </w:t>
      </w:r>
      <w:r w:rsidR="003A3722">
        <w:rPr>
          <w:rFonts w:ascii="Times New Roman" w:hAnsi="Times New Roman" w:cs="Times New Roman"/>
          <w:sz w:val="24"/>
          <w:szCs w:val="24"/>
        </w:rPr>
        <w:t xml:space="preserve">simple random sample of </w:t>
      </w:r>
      <w:r w:rsidR="003A3722" w:rsidRPr="003A3722">
        <w:rPr>
          <w:rFonts w:ascii="Times New Roman" w:hAnsi="Times New Roman" w:cs="Times New Roman"/>
          <w:i/>
          <w:iCs/>
          <w:sz w:val="24"/>
          <w:szCs w:val="24"/>
        </w:rPr>
        <w:t>n</w:t>
      </w:r>
      <w:r w:rsidR="003A3722">
        <w:rPr>
          <w:rFonts w:ascii="Times New Roman" w:hAnsi="Times New Roman" w:cs="Times New Roman"/>
          <w:i/>
          <w:iCs/>
          <w:sz w:val="24"/>
          <w:szCs w:val="24"/>
        </w:rPr>
        <w:t xml:space="preserve"> </w:t>
      </w:r>
      <w:r w:rsidR="003A3722">
        <w:rPr>
          <w:rFonts w:ascii="Times New Roman" w:hAnsi="Times New Roman" w:cs="Times New Roman"/>
          <w:sz w:val="24"/>
          <w:szCs w:val="24"/>
        </w:rPr>
        <w:t xml:space="preserve">points within the boundary </w:t>
      </w:r>
      <w:r w:rsidR="001A1289">
        <w:rPr>
          <w:rFonts w:ascii="Times New Roman" w:hAnsi="Times New Roman" w:cs="Times New Roman"/>
          <w:sz w:val="24"/>
          <w:szCs w:val="24"/>
        </w:rPr>
        <w:t xml:space="preserve">using </w:t>
      </w:r>
      <w:r w:rsidR="00EC65EC">
        <w:rPr>
          <w:rFonts w:ascii="Times New Roman" w:hAnsi="Times New Roman" w:cs="Times New Roman"/>
          <w:sz w:val="24"/>
          <w:szCs w:val="24"/>
        </w:rPr>
        <w:t xml:space="preserve">the </w:t>
      </w:r>
      <w:r w:rsidR="00EC65EC" w:rsidRPr="00EC65EC">
        <w:rPr>
          <w:rFonts w:ascii="Times New Roman" w:hAnsi="Times New Roman" w:cs="Times New Roman"/>
          <w:i/>
          <w:iCs/>
          <w:sz w:val="24"/>
          <w:szCs w:val="24"/>
        </w:rPr>
        <w:t>sf::st</w:t>
      </w:r>
      <w:r w:rsidR="00EC65EC">
        <w:rPr>
          <w:rFonts w:ascii="Times New Roman" w:hAnsi="Times New Roman" w:cs="Times New Roman"/>
          <w:i/>
          <w:iCs/>
          <w:sz w:val="24"/>
          <w:szCs w:val="24"/>
        </w:rPr>
        <w:t>_</w:t>
      </w:r>
      <w:r w:rsidR="00EC65EC" w:rsidRPr="00EC65EC">
        <w:rPr>
          <w:rFonts w:ascii="Times New Roman" w:hAnsi="Times New Roman" w:cs="Times New Roman"/>
          <w:i/>
          <w:iCs/>
          <w:sz w:val="24"/>
          <w:szCs w:val="24"/>
        </w:rPr>
        <w:t>sample</w:t>
      </w:r>
      <w:r w:rsidR="00EC65EC">
        <w:rPr>
          <w:rFonts w:ascii="Times New Roman" w:hAnsi="Times New Roman" w:cs="Times New Roman"/>
          <w:sz w:val="24"/>
          <w:szCs w:val="24"/>
        </w:rPr>
        <w:t xml:space="preserve"> </w:t>
      </w:r>
      <w:r w:rsidR="001A1289">
        <w:rPr>
          <w:rFonts w:ascii="Times New Roman" w:hAnsi="Times New Roman" w:cs="Times New Roman"/>
          <w:sz w:val="24"/>
          <w:szCs w:val="24"/>
        </w:rPr>
        <w:t>function</w:t>
      </w:r>
      <w:r w:rsidR="00B20966">
        <w:rPr>
          <w:rFonts w:ascii="Times New Roman" w:hAnsi="Times New Roman" w:cs="Times New Roman"/>
          <w:sz w:val="24"/>
          <w:szCs w:val="24"/>
        </w:rPr>
        <w:t xml:space="preserve">, </w:t>
      </w:r>
      <w:r w:rsidR="00EE75A4">
        <w:rPr>
          <w:rFonts w:ascii="Times New Roman" w:hAnsi="Times New Roman" w:cs="Times New Roman"/>
          <w:sz w:val="24"/>
          <w:szCs w:val="24"/>
        </w:rPr>
        <w:t xml:space="preserve">give each </w:t>
      </w:r>
      <w:r w:rsidR="00A61107">
        <w:rPr>
          <w:rFonts w:ascii="Times New Roman" w:hAnsi="Times New Roman" w:cs="Times New Roman"/>
          <w:sz w:val="24"/>
          <w:szCs w:val="24"/>
        </w:rPr>
        <w:t xml:space="preserve">sample </w:t>
      </w:r>
      <w:r w:rsidR="00EE75A4">
        <w:rPr>
          <w:rFonts w:ascii="Times New Roman" w:hAnsi="Times New Roman" w:cs="Times New Roman"/>
          <w:sz w:val="24"/>
          <w:szCs w:val="24"/>
        </w:rPr>
        <w:t xml:space="preserve">a unique identifier, </w:t>
      </w:r>
      <w:r w:rsidR="00B20966">
        <w:rPr>
          <w:rFonts w:ascii="Times New Roman" w:hAnsi="Times New Roman" w:cs="Times New Roman"/>
          <w:sz w:val="24"/>
          <w:szCs w:val="24"/>
        </w:rPr>
        <w:t>and then create a</w:t>
      </w:r>
      <w:r w:rsidR="006319B2">
        <w:rPr>
          <w:rFonts w:ascii="Times New Roman" w:hAnsi="Times New Roman" w:cs="Times New Roman"/>
          <w:sz w:val="24"/>
          <w:szCs w:val="24"/>
        </w:rPr>
        <w:t xml:space="preserve">n </w:t>
      </w:r>
      <w:r w:rsidR="003A3722">
        <w:rPr>
          <w:rFonts w:ascii="Times New Roman" w:hAnsi="Times New Roman" w:cs="Times New Roman"/>
          <w:sz w:val="24"/>
          <w:szCs w:val="24"/>
        </w:rPr>
        <w:t xml:space="preserve">interactive </w:t>
      </w:r>
      <w:r w:rsidR="00B20966">
        <w:rPr>
          <w:rFonts w:ascii="Times New Roman" w:hAnsi="Times New Roman" w:cs="Times New Roman"/>
          <w:sz w:val="24"/>
          <w:szCs w:val="24"/>
        </w:rPr>
        <w:t xml:space="preserve">map showing </w:t>
      </w:r>
      <w:r w:rsidR="003A3722">
        <w:rPr>
          <w:rFonts w:ascii="Times New Roman" w:hAnsi="Times New Roman" w:cs="Times New Roman"/>
          <w:sz w:val="24"/>
          <w:szCs w:val="24"/>
        </w:rPr>
        <w:t xml:space="preserve">preserve and sample point </w:t>
      </w:r>
      <w:r w:rsidR="00B20966">
        <w:rPr>
          <w:rFonts w:ascii="Times New Roman" w:hAnsi="Times New Roman" w:cs="Times New Roman"/>
          <w:sz w:val="24"/>
          <w:szCs w:val="24"/>
        </w:rPr>
        <w:t>locations</w:t>
      </w:r>
      <w:r w:rsidR="00C800DD">
        <w:rPr>
          <w:rFonts w:ascii="Times New Roman" w:hAnsi="Times New Roman" w:cs="Times New Roman"/>
          <w:sz w:val="24"/>
          <w:szCs w:val="24"/>
        </w:rPr>
        <w:t xml:space="preserve"> </w:t>
      </w:r>
      <w:r w:rsidR="006319B2">
        <w:rPr>
          <w:rFonts w:ascii="Times New Roman" w:hAnsi="Times New Roman" w:cs="Times New Roman"/>
          <w:sz w:val="24"/>
          <w:szCs w:val="24"/>
        </w:rPr>
        <w:t xml:space="preserve">using </w:t>
      </w:r>
      <w:r w:rsidR="006319B2" w:rsidRPr="006319B2">
        <w:rPr>
          <w:rFonts w:ascii="Times New Roman" w:hAnsi="Times New Roman" w:cs="Times New Roman"/>
          <w:i/>
          <w:iCs/>
          <w:sz w:val="24"/>
          <w:szCs w:val="24"/>
        </w:rPr>
        <w:t>leaflet</w:t>
      </w:r>
      <w:r w:rsidR="000648DB">
        <w:rPr>
          <w:rFonts w:ascii="Times New Roman" w:hAnsi="Times New Roman" w:cs="Times New Roman"/>
          <w:sz w:val="24"/>
          <w:szCs w:val="24"/>
        </w:rPr>
        <w:t xml:space="preserve"> (Figure 2) </w:t>
      </w:r>
      <w:r w:rsidR="006319B2" w:rsidRPr="006319B2">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Cheng&lt;/Author&gt;&lt;Year&gt;2022&lt;/Year&gt;&lt;RecNum&gt;4897&lt;/RecNum&gt;&lt;DisplayText&gt;(Cheng et al. 2022)&lt;/DisplayText&gt;&lt;record&gt;&lt;rec-number&gt;4897&lt;/rec-number&gt;&lt;foreign-keys&gt;&lt;key app="EN" db-id="przrz2xfys0et6es02qx0adprs59z2erxf5t" timestamp="1672973026"&gt;4897&lt;/key&gt;&lt;/foreign-keys&gt;&lt;ref-type name="Book"&gt;6&lt;/ref-type&gt;&lt;contributors&gt;&lt;authors&gt;&lt;author&gt;Cheng, J&lt;/author&gt;&lt;author&gt;Karambelkar, B&lt;/author&gt;&lt;author&gt;Xie, Y&lt;/author&gt;&lt;/authors&gt;&lt;/contributors&gt;&lt;titles&gt;&lt;title&gt;leaflet: Create Interactive Web Maps with the JavaScript &amp;apos;Leaflet&amp;apos; Library. R package version 2.1.1. https://CRAN.R-project.org/package=leaflet&lt;/title&gt;&lt;/titles&gt;&lt;dates&gt;&lt;year&gt;2022&lt;/year&gt;&lt;/dates&gt;&lt;urls&gt;&lt;/urls&gt;&lt;/record&gt;&lt;/Cite&gt;&lt;/EndNote&gt;</w:instrText>
      </w:r>
      <w:r w:rsidR="006319B2" w:rsidRPr="006319B2">
        <w:rPr>
          <w:rFonts w:ascii="Times New Roman" w:hAnsi="Times New Roman" w:cs="Times New Roman"/>
          <w:sz w:val="24"/>
          <w:szCs w:val="24"/>
        </w:rPr>
        <w:fldChar w:fldCharType="separate"/>
      </w:r>
      <w:r w:rsidR="009073E6">
        <w:rPr>
          <w:rFonts w:ascii="Times New Roman" w:hAnsi="Times New Roman" w:cs="Times New Roman"/>
          <w:noProof/>
          <w:sz w:val="24"/>
          <w:szCs w:val="24"/>
        </w:rPr>
        <w:t>(Cheng et al. 2022)</w:t>
      </w:r>
      <w:r w:rsidR="006319B2" w:rsidRPr="006319B2">
        <w:rPr>
          <w:rFonts w:ascii="Times New Roman" w:hAnsi="Times New Roman" w:cs="Times New Roman"/>
          <w:sz w:val="24"/>
          <w:szCs w:val="24"/>
        </w:rPr>
        <w:fldChar w:fldCharType="end"/>
      </w:r>
      <w:r w:rsidR="00B20966">
        <w:rPr>
          <w:rFonts w:ascii="Times New Roman" w:hAnsi="Times New Roman" w:cs="Times New Roman"/>
          <w:sz w:val="24"/>
          <w:szCs w:val="24"/>
        </w:rPr>
        <w:t>.</w:t>
      </w:r>
      <w:r w:rsidR="00DC0A70">
        <w:rPr>
          <w:rFonts w:ascii="Times New Roman" w:hAnsi="Times New Roman" w:cs="Times New Roman"/>
          <w:sz w:val="24"/>
          <w:szCs w:val="24"/>
        </w:rPr>
        <w:t xml:space="preserve"> </w:t>
      </w:r>
      <w:r w:rsidR="005E1331">
        <w:rPr>
          <w:rFonts w:ascii="Times New Roman" w:hAnsi="Times New Roman" w:cs="Times New Roman"/>
          <w:sz w:val="24"/>
          <w:szCs w:val="24"/>
        </w:rPr>
        <w:t>W</w:t>
      </w:r>
      <w:r w:rsidR="00EE75A4">
        <w:rPr>
          <w:rFonts w:ascii="Times New Roman" w:hAnsi="Times New Roman" w:cs="Times New Roman"/>
          <w:sz w:val="24"/>
          <w:szCs w:val="24"/>
        </w:rPr>
        <w:t xml:space="preserve">e then initialize GEE and submit a task to GEE that </w:t>
      </w:r>
      <w:r w:rsidR="002A1C94">
        <w:rPr>
          <w:rFonts w:ascii="Times New Roman" w:hAnsi="Times New Roman" w:cs="Times New Roman"/>
          <w:sz w:val="24"/>
          <w:szCs w:val="24"/>
        </w:rPr>
        <w:t xml:space="preserve">for each sample point </w:t>
      </w:r>
      <w:r w:rsidR="00EE75A4">
        <w:rPr>
          <w:rFonts w:ascii="Times New Roman" w:hAnsi="Times New Roman" w:cs="Times New Roman"/>
          <w:sz w:val="24"/>
          <w:szCs w:val="24"/>
        </w:rPr>
        <w:t xml:space="preserve">exports all </w:t>
      </w:r>
      <w:r w:rsidR="00EE75A4" w:rsidRPr="00663E07">
        <w:rPr>
          <w:rFonts w:ascii="Times New Roman" w:hAnsi="Times New Roman" w:cs="Times New Roman"/>
          <w:sz w:val="24"/>
          <w:szCs w:val="24"/>
        </w:rPr>
        <w:t xml:space="preserve">Landsat </w:t>
      </w:r>
      <w:r w:rsidR="005E1331">
        <w:rPr>
          <w:rFonts w:ascii="Times New Roman" w:hAnsi="Times New Roman" w:cs="Times New Roman"/>
          <w:sz w:val="24"/>
          <w:szCs w:val="24"/>
        </w:rPr>
        <w:t xml:space="preserve">5, 7, and 8 </w:t>
      </w:r>
      <w:r w:rsidR="002A1C94">
        <w:rPr>
          <w:rFonts w:ascii="Times New Roman" w:hAnsi="Times New Roman" w:cs="Times New Roman"/>
          <w:sz w:val="24"/>
          <w:szCs w:val="24"/>
        </w:rPr>
        <w:t xml:space="preserve">measurements </w:t>
      </w:r>
      <w:r w:rsidR="00EE75A4">
        <w:rPr>
          <w:rFonts w:ascii="Times New Roman" w:hAnsi="Times New Roman" w:cs="Times New Roman"/>
          <w:sz w:val="24"/>
          <w:szCs w:val="24"/>
        </w:rPr>
        <w:t xml:space="preserve">made </w:t>
      </w:r>
      <w:r w:rsidR="00EE75A4" w:rsidRPr="00663E07">
        <w:rPr>
          <w:rFonts w:ascii="Times New Roman" w:hAnsi="Times New Roman" w:cs="Times New Roman"/>
          <w:sz w:val="24"/>
          <w:szCs w:val="24"/>
        </w:rPr>
        <w:t>between day of year 152 (beginning of June) and 273 (end of September)</w:t>
      </w:r>
      <w:r w:rsidR="00EE75A4">
        <w:rPr>
          <w:rFonts w:ascii="Times New Roman" w:hAnsi="Times New Roman" w:cs="Times New Roman"/>
          <w:sz w:val="24"/>
          <w:szCs w:val="24"/>
        </w:rPr>
        <w:t xml:space="preserve"> from 1985 to 202</w:t>
      </w:r>
      <w:r w:rsidR="005E1331">
        <w:rPr>
          <w:rFonts w:ascii="Times New Roman" w:hAnsi="Times New Roman" w:cs="Times New Roman"/>
          <w:sz w:val="24"/>
          <w:szCs w:val="24"/>
        </w:rPr>
        <w:t>2.</w:t>
      </w:r>
      <w:r w:rsidR="003A027D">
        <w:rPr>
          <w:rFonts w:ascii="Times New Roman" w:hAnsi="Times New Roman" w:cs="Times New Roman"/>
          <w:sz w:val="24"/>
          <w:szCs w:val="24"/>
        </w:rPr>
        <w:t xml:space="preserve"> </w:t>
      </w:r>
      <w:r w:rsidR="00812BFC">
        <w:rPr>
          <w:rFonts w:ascii="Times New Roman" w:hAnsi="Times New Roman" w:cs="Times New Roman"/>
          <w:sz w:val="24"/>
          <w:szCs w:val="24"/>
        </w:rPr>
        <w:t>For expediency, this example exports data for three random sample points, which took ~11 minutes and yielded ~800 B of data</w:t>
      </w:r>
      <w:r w:rsidR="00A24318">
        <w:rPr>
          <w:rFonts w:ascii="Times New Roman" w:hAnsi="Times New Roman" w:cs="Times New Roman"/>
          <w:sz w:val="24"/>
          <w:szCs w:val="24"/>
        </w:rPr>
        <w:t xml:space="preserve"> written to a folder called “earth_engine” on </w:t>
      </w:r>
      <w:r w:rsidR="00BC36CE">
        <w:rPr>
          <w:rFonts w:ascii="Times New Roman" w:hAnsi="Times New Roman" w:cs="Times New Roman"/>
          <w:sz w:val="24"/>
          <w:szCs w:val="24"/>
        </w:rPr>
        <w:t xml:space="preserve">the user’s </w:t>
      </w:r>
      <w:r w:rsidR="00A24318">
        <w:rPr>
          <w:rFonts w:ascii="Times New Roman" w:hAnsi="Times New Roman" w:cs="Times New Roman"/>
          <w:sz w:val="24"/>
          <w:szCs w:val="24"/>
        </w:rPr>
        <w:t>Google Drive.</w:t>
      </w:r>
      <w:r w:rsidR="006D3841">
        <w:rPr>
          <w:rFonts w:ascii="Times New Roman" w:hAnsi="Times New Roman" w:cs="Times New Roman"/>
          <w:sz w:val="24"/>
          <w:szCs w:val="24"/>
        </w:rPr>
        <w:t xml:space="preserve"> </w:t>
      </w:r>
      <w:r w:rsidR="003E1579">
        <w:rPr>
          <w:rFonts w:ascii="Times New Roman" w:hAnsi="Times New Roman" w:cs="Times New Roman"/>
          <w:sz w:val="24"/>
          <w:szCs w:val="24"/>
        </w:rPr>
        <w:t xml:space="preserve">Exporting </w:t>
      </w:r>
      <w:r w:rsidR="008178C2">
        <w:rPr>
          <w:rFonts w:ascii="Times New Roman" w:hAnsi="Times New Roman" w:cs="Times New Roman"/>
          <w:sz w:val="24"/>
          <w:szCs w:val="24"/>
        </w:rPr>
        <w:t xml:space="preserve">four decades of summer Landsat data for </w:t>
      </w:r>
      <w:r w:rsidR="00D756F8">
        <w:rPr>
          <w:rFonts w:ascii="Times New Roman" w:hAnsi="Times New Roman" w:cs="Times New Roman"/>
          <w:sz w:val="24"/>
          <w:szCs w:val="24"/>
        </w:rPr>
        <w:t xml:space="preserve">100 sample </w:t>
      </w:r>
      <w:r w:rsidR="001676D6">
        <w:rPr>
          <w:rFonts w:ascii="Times New Roman" w:hAnsi="Times New Roman" w:cs="Times New Roman"/>
          <w:sz w:val="24"/>
          <w:szCs w:val="24"/>
        </w:rPr>
        <w:t xml:space="preserve">points </w:t>
      </w:r>
      <w:r w:rsidR="008178C2">
        <w:rPr>
          <w:rFonts w:ascii="Times New Roman" w:hAnsi="Times New Roman" w:cs="Times New Roman"/>
          <w:sz w:val="24"/>
          <w:szCs w:val="24"/>
        </w:rPr>
        <w:t>took ~</w:t>
      </w:r>
      <w:r w:rsidR="00D756F8">
        <w:rPr>
          <w:rFonts w:ascii="Times New Roman" w:hAnsi="Times New Roman" w:cs="Times New Roman"/>
          <w:sz w:val="24"/>
          <w:szCs w:val="24"/>
        </w:rPr>
        <w:t>6</w:t>
      </w:r>
      <w:r w:rsidR="008178C2">
        <w:rPr>
          <w:rFonts w:ascii="Times New Roman" w:hAnsi="Times New Roman" w:cs="Times New Roman"/>
          <w:sz w:val="24"/>
          <w:szCs w:val="24"/>
        </w:rPr>
        <w:t xml:space="preserve"> hours</w:t>
      </w:r>
      <w:r w:rsidR="00E139EB">
        <w:rPr>
          <w:rFonts w:ascii="Times New Roman" w:hAnsi="Times New Roman" w:cs="Times New Roman"/>
          <w:sz w:val="24"/>
          <w:szCs w:val="24"/>
        </w:rPr>
        <w:t xml:space="preserve"> and yielded ~28 MB of data, </w:t>
      </w:r>
      <w:r w:rsidR="001676D6">
        <w:rPr>
          <w:rFonts w:ascii="Times New Roman" w:hAnsi="Times New Roman" w:cs="Times New Roman"/>
          <w:sz w:val="24"/>
          <w:szCs w:val="24"/>
        </w:rPr>
        <w:t xml:space="preserve">while exporting data for 1,000 sample points took ~15 hours with four tasks running in parallel </w:t>
      </w:r>
      <w:r w:rsidR="00E139EB">
        <w:rPr>
          <w:rFonts w:ascii="Times New Roman" w:hAnsi="Times New Roman" w:cs="Times New Roman"/>
          <w:sz w:val="24"/>
          <w:szCs w:val="24"/>
        </w:rPr>
        <w:t>and yielded ~280 MB of data</w:t>
      </w:r>
      <w:r w:rsidR="001676D6">
        <w:rPr>
          <w:rFonts w:ascii="Times New Roman" w:hAnsi="Times New Roman" w:cs="Times New Roman"/>
          <w:sz w:val="24"/>
          <w:szCs w:val="24"/>
        </w:rPr>
        <w:t>.</w:t>
      </w:r>
      <w:r w:rsidR="00DA4F03">
        <w:rPr>
          <w:rFonts w:ascii="Times New Roman" w:hAnsi="Times New Roman" w:cs="Times New Roman"/>
          <w:sz w:val="24"/>
          <w:szCs w:val="24"/>
        </w:rPr>
        <w:t xml:space="preserve"> </w:t>
      </w:r>
      <w:r w:rsidR="00812BFC">
        <w:rPr>
          <w:rFonts w:ascii="Times New Roman" w:hAnsi="Times New Roman" w:cs="Times New Roman"/>
          <w:sz w:val="24"/>
          <w:szCs w:val="24"/>
        </w:rPr>
        <w:t xml:space="preserve">To facilitate subsequent parts of this example, we </w:t>
      </w:r>
      <w:r w:rsidR="00742E54">
        <w:rPr>
          <w:rFonts w:ascii="Times New Roman" w:hAnsi="Times New Roman" w:cs="Times New Roman"/>
          <w:sz w:val="24"/>
          <w:szCs w:val="24"/>
        </w:rPr>
        <w:t xml:space="preserve">include Landsat data for </w:t>
      </w:r>
      <w:r w:rsidR="00865F3D">
        <w:rPr>
          <w:rFonts w:ascii="Times New Roman" w:hAnsi="Times New Roman" w:cs="Times New Roman"/>
          <w:sz w:val="24"/>
          <w:szCs w:val="24"/>
        </w:rPr>
        <w:t xml:space="preserve">100 sample points </w:t>
      </w:r>
      <w:r w:rsidR="00742E54">
        <w:rPr>
          <w:rFonts w:ascii="Times New Roman" w:hAnsi="Times New Roman" w:cs="Times New Roman"/>
          <w:sz w:val="24"/>
          <w:szCs w:val="24"/>
        </w:rPr>
        <w:t xml:space="preserve">as a dataset </w:t>
      </w:r>
      <w:r w:rsidR="00812BFC">
        <w:rPr>
          <w:rFonts w:ascii="Times New Roman" w:hAnsi="Times New Roman" w:cs="Times New Roman"/>
          <w:sz w:val="24"/>
          <w:szCs w:val="24"/>
        </w:rPr>
        <w:t xml:space="preserve">(“noatak.dt”) </w:t>
      </w:r>
      <w:r w:rsidR="00742E54">
        <w:rPr>
          <w:rFonts w:ascii="Times New Roman" w:hAnsi="Times New Roman" w:cs="Times New Roman"/>
          <w:sz w:val="24"/>
          <w:szCs w:val="24"/>
        </w:rPr>
        <w:t xml:space="preserve">in </w:t>
      </w:r>
      <w:r w:rsidR="00742E54" w:rsidRPr="00742E54">
        <w:rPr>
          <w:rFonts w:ascii="Times New Roman" w:hAnsi="Times New Roman" w:cs="Times New Roman"/>
          <w:i/>
          <w:iCs/>
          <w:sz w:val="24"/>
          <w:szCs w:val="24"/>
        </w:rPr>
        <w:t>LandsatTS</w:t>
      </w:r>
      <w:r w:rsidR="00812BFC">
        <w:rPr>
          <w:rFonts w:ascii="Times New Roman" w:hAnsi="Times New Roman" w:cs="Times New Roman"/>
          <w:sz w:val="24"/>
          <w:szCs w:val="24"/>
        </w:rPr>
        <w:t xml:space="preserve">. </w:t>
      </w:r>
      <w:r w:rsidR="00FE6C9C">
        <w:rPr>
          <w:rFonts w:ascii="Times New Roman" w:hAnsi="Times New Roman" w:cs="Times New Roman"/>
          <w:sz w:val="24"/>
          <w:szCs w:val="24"/>
        </w:rPr>
        <w:t>Data export p</w:t>
      </w:r>
      <w:r w:rsidR="00663E07" w:rsidRPr="00663E07">
        <w:rPr>
          <w:rFonts w:ascii="Times New Roman" w:hAnsi="Times New Roman" w:cs="Times New Roman"/>
          <w:sz w:val="24"/>
          <w:szCs w:val="24"/>
        </w:rPr>
        <w:t xml:space="preserve">rogress can be monitored using the GEE task manager in the web browser (https://code.earthengine.google.com/tasks) or </w:t>
      </w:r>
      <w:r w:rsidR="004334B1">
        <w:rPr>
          <w:rFonts w:ascii="Times New Roman" w:hAnsi="Times New Roman" w:cs="Times New Roman"/>
          <w:sz w:val="24"/>
          <w:szCs w:val="24"/>
        </w:rPr>
        <w:t xml:space="preserve">with </w:t>
      </w:r>
      <w:r w:rsidR="00663E07" w:rsidRPr="00663E07">
        <w:rPr>
          <w:rFonts w:ascii="Times New Roman" w:hAnsi="Times New Roman" w:cs="Times New Roman"/>
          <w:sz w:val="24"/>
          <w:szCs w:val="24"/>
        </w:rPr>
        <w:t xml:space="preserve">the R console using the ee_monitoring() function provided by </w:t>
      </w:r>
      <w:r w:rsidR="00663E07" w:rsidRPr="001911DF">
        <w:rPr>
          <w:rFonts w:ascii="Times New Roman" w:hAnsi="Times New Roman" w:cs="Times New Roman"/>
          <w:i/>
          <w:iCs/>
          <w:sz w:val="24"/>
          <w:szCs w:val="24"/>
        </w:rPr>
        <w:t>rgee</w:t>
      </w:r>
      <w:r w:rsidR="00663E07" w:rsidRPr="00663E07">
        <w:rPr>
          <w:rFonts w:ascii="Times New Roman" w:hAnsi="Times New Roman" w:cs="Times New Roman"/>
          <w:sz w:val="24"/>
          <w:szCs w:val="24"/>
        </w:rPr>
        <w:t>.</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The CSV file</w:t>
      </w:r>
      <w:r w:rsidR="004334B1">
        <w:rPr>
          <w:rFonts w:ascii="Times New Roman" w:hAnsi="Times New Roman" w:cs="Times New Roman"/>
          <w:sz w:val="24"/>
          <w:szCs w:val="24"/>
        </w:rPr>
        <w:t>(</w:t>
      </w:r>
      <w:r w:rsidR="00663E07" w:rsidRPr="00663E07">
        <w:rPr>
          <w:rFonts w:ascii="Times New Roman" w:hAnsi="Times New Roman" w:cs="Times New Roman"/>
          <w:sz w:val="24"/>
          <w:szCs w:val="24"/>
        </w:rPr>
        <w:t>s</w:t>
      </w:r>
      <w:r w:rsidR="004334B1">
        <w:rPr>
          <w:rFonts w:ascii="Times New Roman" w:hAnsi="Times New Roman" w:cs="Times New Roman"/>
          <w:sz w:val="24"/>
          <w:szCs w:val="24"/>
        </w:rPr>
        <w:t>)</w:t>
      </w:r>
      <w:r w:rsidR="00663E07" w:rsidRPr="00663E07">
        <w:rPr>
          <w:rFonts w:ascii="Times New Roman" w:hAnsi="Times New Roman" w:cs="Times New Roman"/>
          <w:sz w:val="24"/>
          <w:szCs w:val="24"/>
        </w:rPr>
        <w:t xml:space="preserve"> containing the raw exports </w:t>
      </w:r>
      <w:r w:rsidR="00663E07" w:rsidRPr="00663E07">
        <w:rPr>
          <w:rFonts w:ascii="Times New Roman" w:hAnsi="Times New Roman" w:cs="Times New Roman"/>
          <w:sz w:val="24"/>
          <w:szCs w:val="24"/>
        </w:rPr>
        <w:lastRenderedPageBreak/>
        <w:t xml:space="preserve">need to be copied from </w:t>
      </w:r>
      <w:r w:rsidR="00BC36CE">
        <w:rPr>
          <w:rFonts w:ascii="Times New Roman" w:hAnsi="Times New Roman" w:cs="Times New Roman"/>
          <w:sz w:val="24"/>
          <w:szCs w:val="24"/>
        </w:rPr>
        <w:t xml:space="preserve">the user’s </w:t>
      </w:r>
      <w:r w:rsidR="00663E07" w:rsidRPr="00663E07">
        <w:rPr>
          <w:rFonts w:ascii="Times New Roman" w:hAnsi="Times New Roman" w:cs="Times New Roman"/>
          <w:sz w:val="24"/>
          <w:szCs w:val="24"/>
        </w:rPr>
        <w:t xml:space="preserve">Google Drive to the local machine that will carry out the subsequent processing using </w:t>
      </w:r>
      <w:r w:rsidR="00D84020" w:rsidRPr="00D84020">
        <w:rPr>
          <w:rFonts w:ascii="Times New Roman" w:hAnsi="Times New Roman" w:cs="Times New Roman"/>
          <w:i/>
          <w:iCs/>
          <w:sz w:val="24"/>
          <w:szCs w:val="24"/>
        </w:rPr>
        <w:t>LandsatTS</w:t>
      </w:r>
      <w:r w:rsidR="00663E07" w:rsidRPr="00663E07">
        <w:rPr>
          <w:rFonts w:ascii="Times New Roman" w:hAnsi="Times New Roman" w:cs="Times New Roman"/>
          <w:sz w:val="24"/>
          <w:szCs w:val="24"/>
        </w:rPr>
        <w:t xml:space="preserve">. The files can be copied manually or using the ee_drive_to_local() function provided by </w:t>
      </w:r>
      <w:r w:rsidR="00663E07" w:rsidRPr="001A6C0B">
        <w:rPr>
          <w:rFonts w:ascii="Times New Roman" w:hAnsi="Times New Roman" w:cs="Times New Roman"/>
          <w:i/>
          <w:iCs/>
          <w:sz w:val="24"/>
          <w:szCs w:val="24"/>
        </w:rPr>
        <w:t>rgee</w:t>
      </w:r>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r w:rsidR="00890752">
        <w:rPr>
          <w:rFonts w:ascii="Times New Roman" w:hAnsi="Times New Roman" w:cs="Times New Roman"/>
          <w:sz w:val="24"/>
          <w:szCs w:val="24"/>
        </w:rPr>
        <w:t xml:space="preserve"> </w:t>
      </w:r>
    </w:p>
    <w:p w14:paraId="1402975B" w14:textId="77777777" w:rsidR="00663E07" w:rsidRDefault="00663E07" w:rsidP="00663E07">
      <w:pPr>
        <w:pStyle w:val="NoSpacing"/>
        <w:rPr>
          <w:rFonts w:ascii="Times New Roman" w:hAnsi="Times New Roman" w:cs="Times New Roman"/>
          <w:sz w:val="24"/>
          <w:szCs w:val="24"/>
        </w:rPr>
      </w:pPr>
    </w:p>
    <w:p w14:paraId="1DA99C94" w14:textId="77777777" w:rsidR="006D4AB6" w:rsidRPr="002F458E" w:rsidRDefault="006D4AB6" w:rsidP="006D4AB6">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111B9D46" w14:textId="77777777" w:rsidR="00345705" w:rsidRPr="00345705" w:rsidRDefault="003D4104"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345705" w:rsidRPr="00345705">
        <w:rPr>
          <w:rFonts w:ascii="Consolas" w:hAnsi="Consolas" w:cs="Times New Roman"/>
          <w:sz w:val="20"/>
          <w:szCs w:val="20"/>
        </w:rPr>
        <w:t># Load required R packages</w:t>
      </w:r>
    </w:p>
    <w:p w14:paraId="6B6D3675"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LandsatTS)</w:t>
      </w:r>
    </w:p>
    <w:p w14:paraId="57CF10E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sf)</w:t>
      </w:r>
    </w:p>
    <w:p w14:paraId="3DC8450F"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rgee)</w:t>
      </w:r>
    </w:p>
    <w:p w14:paraId="470E33C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tidyverse)</w:t>
      </w:r>
    </w:p>
    <w:p w14:paraId="06E63A22" w14:textId="37B91A76"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r w:rsidR="00CF010A">
        <w:rPr>
          <w:rFonts w:ascii="Consolas" w:hAnsi="Consolas" w:cs="Times New Roman"/>
          <w:sz w:val="20"/>
          <w:szCs w:val="20"/>
        </w:rPr>
        <w:t>leaflet</w:t>
      </w:r>
      <w:r w:rsidRPr="00345705">
        <w:rPr>
          <w:rFonts w:ascii="Consolas" w:hAnsi="Consolas" w:cs="Times New Roman"/>
          <w:sz w:val="20"/>
          <w:szCs w:val="20"/>
        </w:rPr>
        <w:t>)</w:t>
      </w:r>
    </w:p>
    <w:p w14:paraId="4950EB1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057A8C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Load the Noatak National Preserve simple feature polygon</w:t>
      </w:r>
    </w:p>
    <w:p w14:paraId="7DF372F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data(noatak.sf)</w:t>
      </w:r>
    </w:p>
    <w:p w14:paraId="7F8EA4A0"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E4E9D2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Create n random sample points within the Noatak National Preserve </w:t>
      </w:r>
    </w:p>
    <w:p w14:paraId="48F024A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n.pts &lt;- 3</w:t>
      </w:r>
    </w:p>
    <w:p w14:paraId="3FBB170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noatak.pts.sf &lt;- st_sample(x = noatak.sf, size = n.pts) %&gt;% st_sf()</w:t>
      </w:r>
    </w:p>
    <w:p w14:paraId="0770154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1ED308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Add unique identifier to each point</w:t>
      </w:r>
    </w:p>
    <w:p w14:paraId="336BFF9E" w14:textId="7B9EFFF5"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noatak.pts.sf$sample_id </w:t>
      </w:r>
      <w:r w:rsidR="00285994">
        <w:rPr>
          <w:rFonts w:ascii="Consolas" w:hAnsi="Consolas" w:cs="Times New Roman"/>
          <w:sz w:val="20"/>
          <w:szCs w:val="20"/>
        </w:rPr>
        <w:t>&lt;-</w:t>
      </w:r>
      <w:r w:rsidRPr="00345705">
        <w:rPr>
          <w:rFonts w:ascii="Consolas" w:hAnsi="Consolas" w:cs="Times New Roman"/>
          <w:sz w:val="20"/>
          <w:szCs w:val="20"/>
        </w:rPr>
        <w:t xml:space="preserve"> paste0('S_', 1:n.pts)</w:t>
      </w:r>
    </w:p>
    <w:p w14:paraId="513A1003" w14:textId="09E3FF00" w:rsid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ABA464B" w14:textId="6C7BC8A3" w:rsidR="00FC4D5F" w:rsidRPr="00345705" w:rsidRDefault="00FC4D5F"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Make interactive map showing Noatak National Preserve and sample points</w:t>
      </w:r>
      <w:r w:rsidR="00265C35">
        <w:rPr>
          <w:rFonts w:ascii="Consolas" w:hAnsi="Consolas" w:cs="Times New Roman"/>
          <w:sz w:val="20"/>
          <w:szCs w:val="20"/>
        </w:rPr>
        <w:t xml:space="preserve"> (Figure 2)</w:t>
      </w:r>
    </w:p>
    <w:p w14:paraId="7AD249A6"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leaflet() %&gt;%</w:t>
      </w:r>
    </w:p>
    <w:p w14:paraId="70605FCF"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addProviderTiles('Esri.WorldImagery') %&gt;% </w:t>
      </w:r>
    </w:p>
    <w:p w14:paraId="3C4887C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addCircleMarkers(data = noatak.pts.sf, </w:t>
      </w:r>
    </w:p>
    <w:p w14:paraId="458EAA33"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color = 'white', </w:t>
      </w:r>
    </w:p>
    <w:p w14:paraId="0D24417E"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opacity = 0.9,</w:t>
      </w:r>
    </w:p>
    <w:p w14:paraId="42F145E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fillColor = 'fuchsia', </w:t>
      </w:r>
    </w:p>
    <w:p w14:paraId="3D12B10A"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fillOpacity = 0.75, </w:t>
      </w:r>
    </w:p>
    <w:p w14:paraId="111EA07B"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eight = 1, </w:t>
      </w:r>
    </w:p>
    <w:p w14:paraId="5EFF4BF9"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radius = 5) %&gt;% </w:t>
      </w:r>
    </w:p>
    <w:p w14:paraId="03127FA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addPolygons(data = noatak.sf, </w:t>
      </w:r>
    </w:p>
    <w:p w14:paraId="77B6F3B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color = 'white', </w:t>
      </w:r>
    </w:p>
    <w:p w14:paraId="40B198F7"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eight = 3) %&gt;%</w:t>
      </w:r>
    </w:p>
    <w:p w14:paraId="3C8F62DF" w14:textId="1DFC8240" w:rsidR="00FC4D5F"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addScaleBar(options = scaleBarOptions(imperial = F))</w:t>
      </w:r>
    </w:p>
    <w:p w14:paraId="7B1D961B" w14:textId="77777777" w:rsid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7AD0986" w14:textId="093B8792"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Initialize Earth Engine</w:t>
      </w:r>
    </w:p>
    <w:p w14:paraId="3453267B"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ee_Initialize()</w:t>
      </w:r>
    </w:p>
    <w:p w14:paraId="74F81D7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D90385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Extract a time-series of surface reflectance measurements for each Landsat pixel</w:t>
      </w:r>
    </w:p>
    <w:p w14:paraId="50CDA1FE" w14:textId="3C73C70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task_list &lt;- lsat_export_ts(pixel_coords_sf = </w:t>
      </w:r>
      <w:r w:rsidR="00C91506">
        <w:rPr>
          <w:rFonts w:ascii="Consolas" w:hAnsi="Consolas" w:cs="Times New Roman"/>
          <w:sz w:val="20"/>
          <w:szCs w:val="20"/>
        </w:rPr>
        <w:t>noatak.</w:t>
      </w:r>
      <w:r w:rsidRPr="00345705">
        <w:rPr>
          <w:rFonts w:ascii="Consolas" w:hAnsi="Consolas" w:cs="Times New Roman"/>
          <w:sz w:val="20"/>
          <w:szCs w:val="20"/>
        </w:rPr>
        <w:t>pts.sf,</w:t>
      </w:r>
    </w:p>
    <w:p w14:paraId="7BCC5F0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start_date = "1985-06-01", </w:t>
      </w:r>
    </w:p>
    <w:p w14:paraId="6A66232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end_date = "2022-09-30",</w:t>
      </w:r>
    </w:p>
    <w:p w14:paraId="6B603F9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start_doy = 152, </w:t>
      </w:r>
    </w:p>
    <w:p w14:paraId="6674D10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end_doy = 273,</w:t>
      </w:r>
    </w:p>
    <w:p w14:paraId="2A83207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file_prefix = 'noatak', </w:t>
      </w:r>
    </w:p>
    <w:p w14:paraId="0EAF1905" w14:textId="0380DD1C" w:rsidR="003D4104" w:rsidRPr="003D4104"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drive_export_dir = 'earth_engine')</w:t>
      </w:r>
    </w:p>
    <w:p w14:paraId="00214E95" w14:textId="79EEFE1E" w:rsidR="00731521" w:rsidRDefault="00731521" w:rsidP="00F751FB">
      <w:pPr>
        <w:pStyle w:val="NoSpacing"/>
        <w:rPr>
          <w:rFonts w:ascii="Times New Roman" w:hAnsi="Times New Roman" w:cs="Times New Roman"/>
          <w:sz w:val="24"/>
          <w:szCs w:val="24"/>
        </w:rPr>
      </w:pPr>
    </w:p>
    <w:p w14:paraId="02013074" w14:textId="57FAF96B" w:rsidR="003D7172" w:rsidRDefault="00AD0531" w:rsidP="00AD0531">
      <w:pPr>
        <w:pStyle w:val="Heading2"/>
      </w:pPr>
      <w:r>
        <w:t xml:space="preserve">Part 2: </w:t>
      </w:r>
      <w:r w:rsidR="00E43F0B">
        <w:t xml:space="preserve">Format, clean, and summarize Landsat data </w:t>
      </w:r>
      <w:bookmarkStart w:id="4" w:name="_Hlk121159795"/>
      <w:r w:rsidR="00E43F0B">
        <w:t>in preparation for analysis</w:t>
      </w:r>
      <w:bookmarkEnd w:id="4"/>
    </w:p>
    <w:p w14:paraId="5808640A" w14:textId="0E0A7B7C" w:rsidR="00992443" w:rsidRDefault="002911BF" w:rsidP="0094458F">
      <w:pPr>
        <w:pStyle w:val="NoSpacing"/>
        <w:rPr>
          <w:rFonts w:ascii="Times New Roman" w:hAnsi="Times New Roman" w:cs="Times New Roman"/>
          <w:sz w:val="24"/>
          <w:szCs w:val="24"/>
        </w:rPr>
      </w:pPr>
      <w:r>
        <w:rPr>
          <w:rFonts w:ascii="Times New Roman" w:hAnsi="Times New Roman" w:cs="Times New Roman"/>
          <w:sz w:val="24"/>
          <w:szCs w:val="24"/>
        </w:rPr>
        <w:t>W</w:t>
      </w:r>
      <w:r w:rsidR="00241C63">
        <w:rPr>
          <w:rFonts w:ascii="Times New Roman" w:hAnsi="Times New Roman" w:cs="Times New Roman"/>
          <w:sz w:val="24"/>
          <w:szCs w:val="24"/>
        </w:rPr>
        <w:t xml:space="preserve">e load the </w:t>
      </w:r>
      <w:r w:rsidR="0001684B">
        <w:rPr>
          <w:rFonts w:ascii="Times New Roman" w:hAnsi="Times New Roman" w:cs="Times New Roman"/>
          <w:sz w:val="24"/>
          <w:szCs w:val="24"/>
        </w:rPr>
        <w:t xml:space="preserve">Landsat data </w:t>
      </w:r>
      <w:r w:rsidR="00241C63">
        <w:rPr>
          <w:rFonts w:ascii="Times New Roman" w:hAnsi="Times New Roman" w:cs="Times New Roman"/>
          <w:sz w:val="24"/>
          <w:szCs w:val="24"/>
        </w:rPr>
        <w:t xml:space="preserve">into </w:t>
      </w:r>
      <w:r w:rsidR="00FC5166">
        <w:rPr>
          <w:rFonts w:ascii="Times New Roman" w:hAnsi="Times New Roman" w:cs="Times New Roman"/>
          <w:sz w:val="24"/>
          <w:szCs w:val="24"/>
        </w:rPr>
        <w:t>R</w:t>
      </w:r>
      <w:r w:rsidR="0076101B">
        <w:rPr>
          <w:rFonts w:ascii="Times New Roman" w:hAnsi="Times New Roman" w:cs="Times New Roman"/>
          <w:sz w:val="24"/>
          <w:szCs w:val="24"/>
        </w:rPr>
        <w:t xml:space="preserve">, format and clean the data, </w:t>
      </w:r>
      <w:r>
        <w:rPr>
          <w:rFonts w:ascii="Times New Roman" w:hAnsi="Times New Roman" w:cs="Times New Roman"/>
          <w:sz w:val="24"/>
          <w:szCs w:val="24"/>
        </w:rPr>
        <w:t xml:space="preserve">and then </w:t>
      </w:r>
      <w:r w:rsidR="005618F7">
        <w:rPr>
          <w:rFonts w:ascii="Times New Roman" w:hAnsi="Times New Roman" w:cs="Times New Roman"/>
          <w:sz w:val="24"/>
          <w:szCs w:val="24"/>
        </w:rPr>
        <w:t>examine data availability</w:t>
      </w:r>
      <w:r w:rsidR="0076101B">
        <w:rPr>
          <w:rFonts w:ascii="Times New Roman" w:hAnsi="Times New Roman" w:cs="Times New Roman"/>
          <w:sz w:val="24"/>
          <w:szCs w:val="24"/>
        </w:rPr>
        <w:t>.</w:t>
      </w:r>
      <w:r w:rsidR="0081272A">
        <w:rPr>
          <w:rFonts w:ascii="Times New Roman" w:hAnsi="Times New Roman" w:cs="Times New Roman"/>
          <w:sz w:val="24"/>
          <w:szCs w:val="24"/>
        </w:rPr>
        <w:t xml:space="preserve"> </w:t>
      </w:r>
      <w:r>
        <w:rPr>
          <w:rFonts w:ascii="Times New Roman" w:hAnsi="Times New Roman" w:cs="Times New Roman"/>
          <w:sz w:val="24"/>
          <w:szCs w:val="24"/>
        </w:rPr>
        <w:t xml:space="preserve">Here, </w:t>
      </w:r>
      <w:r w:rsidR="00C94650">
        <w:rPr>
          <w:rFonts w:ascii="Times New Roman" w:hAnsi="Times New Roman" w:cs="Times New Roman"/>
          <w:sz w:val="24"/>
          <w:szCs w:val="24"/>
        </w:rPr>
        <w:t xml:space="preserve">we provide Landsat data for the </w:t>
      </w:r>
      <w:r w:rsidR="008A2270">
        <w:rPr>
          <w:rFonts w:ascii="Times New Roman" w:hAnsi="Times New Roman" w:cs="Times New Roman"/>
          <w:sz w:val="24"/>
          <w:szCs w:val="24"/>
        </w:rPr>
        <w:t xml:space="preserve">100 sample points </w:t>
      </w:r>
      <w:r w:rsidR="00C94650">
        <w:rPr>
          <w:rFonts w:ascii="Times New Roman" w:hAnsi="Times New Roman" w:cs="Times New Roman"/>
          <w:sz w:val="24"/>
          <w:szCs w:val="24"/>
        </w:rPr>
        <w:t xml:space="preserve">as a dataset in </w:t>
      </w:r>
      <w:r w:rsidR="00C94650" w:rsidRPr="00C94650">
        <w:rPr>
          <w:rFonts w:ascii="Times New Roman" w:hAnsi="Times New Roman" w:cs="Times New Roman"/>
          <w:i/>
          <w:iCs/>
          <w:sz w:val="24"/>
          <w:szCs w:val="24"/>
        </w:rPr>
        <w:t>LandsatTS</w:t>
      </w:r>
      <w:r w:rsidR="007E6AF4">
        <w:rPr>
          <w:rFonts w:ascii="Times New Roman" w:hAnsi="Times New Roman" w:cs="Times New Roman"/>
          <w:sz w:val="24"/>
          <w:szCs w:val="24"/>
        </w:rPr>
        <w:t xml:space="preserve">; however, the </w:t>
      </w:r>
      <w:r w:rsidR="007E6AF4">
        <w:rPr>
          <w:rFonts w:ascii="Times New Roman" w:hAnsi="Times New Roman" w:cs="Times New Roman"/>
          <w:sz w:val="24"/>
          <w:szCs w:val="24"/>
        </w:rPr>
        <w:lastRenderedPageBreak/>
        <w:t xml:space="preserve">dataset alternatively could </w:t>
      </w:r>
      <w:r>
        <w:rPr>
          <w:rFonts w:ascii="Times New Roman" w:hAnsi="Times New Roman" w:cs="Times New Roman"/>
          <w:sz w:val="24"/>
          <w:szCs w:val="24"/>
        </w:rPr>
        <w:t xml:space="preserve">be </w:t>
      </w:r>
      <w:r w:rsidR="007E6AF4">
        <w:rPr>
          <w:rFonts w:ascii="Times New Roman" w:hAnsi="Times New Roman" w:cs="Times New Roman"/>
          <w:sz w:val="24"/>
          <w:szCs w:val="24"/>
        </w:rPr>
        <w:t xml:space="preserve">read into R as a data.table using the </w:t>
      </w:r>
      <w:r w:rsidR="007E6AF4" w:rsidRPr="007E6AF4">
        <w:rPr>
          <w:rFonts w:ascii="Times New Roman" w:hAnsi="Times New Roman" w:cs="Times New Roman"/>
          <w:i/>
          <w:iCs/>
          <w:sz w:val="24"/>
          <w:szCs w:val="24"/>
        </w:rPr>
        <w:t>fread()</w:t>
      </w:r>
      <w:r w:rsidR="007E6AF4">
        <w:rPr>
          <w:rFonts w:ascii="Times New Roman" w:hAnsi="Times New Roman" w:cs="Times New Roman"/>
          <w:sz w:val="24"/>
          <w:szCs w:val="24"/>
        </w:rPr>
        <w:t xml:space="preserve"> function from the </w:t>
      </w:r>
      <w:r w:rsidR="007E6AF4" w:rsidRPr="008A2270">
        <w:rPr>
          <w:rFonts w:ascii="Times New Roman" w:hAnsi="Times New Roman" w:cs="Times New Roman"/>
          <w:i/>
          <w:iCs/>
          <w:sz w:val="24"/>
          <w:szCs w:val="24"/>
        </w:rPr>
        <w:t>data.table</w:t>
      </w:r>
      <w:r w:rsidR="007E6AF4">
        <w:rPr>
          <w:rFonts w:ascii="Times New Roman" w:hAnsi="Times New Roman" w:cs="Times New Roman"/>
          <w:sz w:val="24"/>
          <w:szCs w:val="24"/>
        </w:rPr>
        <w:t xml:space="preserve"> package </w:t>
      </w:r>
      <w:r w:rsidR="007E6AF4">
        <w:rPr>
          <w:rFonts w:ascii="Times New Roman" w:hAnsi="Times New Roman" w:cs="Times New Roman"/>
          <w:sz w:val="24"/>
          <w:szCs w:val="24"/>
        </w:rPr>
        <w:fldChar w:fldCharType="begin"/>
      </w:r>
      <w:r w:rsidR="007E6AF4">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7E6AF4">
        <w:rPr>
          <w:rFonts w:ascii="Times New Roman" w:hAnsi="Times New Roman" w:cs="Times New Roman"/>
          <w:sz w:val="24"/>
          <w:szCs w:val="24"/>
        </w:rPr>
        <w:fldChar w:fldCharType="separate"/>
      </w:r>
      <w:r w:rsidR="007E6AF4">
        <w:rPr>
          <w:rFonts w:ascii="Times New Roman" w:hAnsi="Times New Roman" w:cs="Times New Roman"/>
          <w:noProof/>
          <w:sz w:val="24"/>
          <w:szCs w:val="24"/>
        </w:rPr>
        <w:t>(Dowle and Srinivasan 2021)</w:t>
      </w:r>
      <w:r w:rsidR="007E6AF4">
        <w:rPr>
          <w:rFonts w:ascii="Times New Roman" w:hAnsi="Times New Roman" w:cs="Times New Roman"/>
          <w:sz w:val="24"/>
          <w:szCs w:val="24"/>
        </w:rPr>
        <w:fldChar w:fldCharType="end"/>
      </w:r>
      <w:r w:rsidR="007E6AF4">
        <w:rPr>
          <w:rFonts w:ascii="Times New Roman" w:hAnsi="Times New Roman" w:cs="Times New Roman"/>
          <w:sz w:val="24"/>
          <w:szCs w:val="24"/>
        </w:rPr>
        <w:t>.</w:t>
      </w:r>
      <w:r w:rsidR="005618F7">
        <w:rPr>
          <w:rFonts w:ascii="Times New Roman" w:hAnsi="Times New Roman" w:cs="Times New Roman"/>
          <w:sz w:val="24"/>
          <w:szCs w:val="24"/>
        </w:rPr>
        <w:t xml:space="preserve"> </w:t>
      </w:r>
      <w:r w:rsidR="0076101B">
        <w:rPr>
          <w:rFonts w:ascii="Times New Roman" w:hAnsi="Times New Roman" w:cs="Times New Roman"/>
          <w:sz w:val="24"/>
          <w:szCs w:val="24"/>
        </w:rPr>
        <w:t xml:space="preserve">Once loaded into R, we format the dataset for analysis using </w:t>
      </w:r>
      <w:r w:rsidR="0094458F" w:rsidRPr="002F458E">
        <w:rPr>
          <w:rFonts w:ascii="Times New Roman" w:hAnsi="Times New Roman" w:cs="Times New Roman"/>
          <w:i/>
          <w:iCs/>
          <w:sz w:val="24"/>
          <w:szCs w:val="24"/>
        </w:rPr>
        <w:t>lsat_</w:t>
      </w:r>
      <w:r w:rsidR="00A66F6B">
        <w:rPr>
          <w:rFonts w:ascii="Times New Roman" w:hAnsi="Times New Roman" w:cs="Times New Roman"/>
          <w:i/>
          <w:iCs/>
          <w:sz w:val="24"/>
          <w:szCs w:val="24"/>
        </w:rPr>
        <w:t>format_data</w:t>
      </w:r>
      <w:r w:rsidR="0094458F" w:rsidRPr="002F458E">
        <w:rPr>
          <w:rFonts w:ascii="Times New Roman" w:hAnsi="Times New Roman" w:cs="Times New Roman"/>
          <w:i/>
          <w:iCs/>
          <w:sz w:val="24"/>
          <w:szCs w:val="24"/>
        </w:rPr>
        <w:t>()</w:t>
      </w:r>
      <w:r w:rsidR="004F6A7A">
        <w:rPr>
          <w:rFonts w:ascii="Times New Roman" w:hAnsi="Times New Roman" w:cs="Times New Roman"/>
          <w:sz w:val="24"/>
          <w:szCs w:val="24"/>
        </w:rPr>
        <w:t xml:space="preserve">, which </w:t>
      </w:r>
      <w:r w:rsidR="00A113CD">
        <w:rPr>
          <w:rFonts w:ascii="Times New Roman" w:hAnsi="Times New Roman" w:cs="Times New Roman"/>
          <w:sz w:val="24"/>
          <w:szCs w:val="24"/>
        </w:rPr>
        <w:t xml:space="preserve">formats column names and scales the band values, among other </w:t>
      </w:r>
      <w:r w:rsidR="006253AC">
        <w:rPr>
          <w:rFonts w:ascii="Times New Roman" w:hAnsi="Times New Roman" w:cs="Times New Roman"/>
          <w:sz w:val="24"/>
          <w:szCs w:val="24"/>
        </w:rPr>
        <w:t xml:space="preserve">necessary </w:t>
      </w:r>
      <w:r w:rsidR="00A113CD">
        <w:rPr>
          <w:rFonts w:ascii="Times New Roman" w:hAnsi="Times New Roman" w:cs="Times New Roman"/>
          <w:sz w:val="24"/>
          <w:szCs w:val="24"/>
        </w:rPr>
        <w:t xml:space="preserve">formatting. </w:t>
      </w:r>
      <w:r w:rsidR="0076101B">
        <w:rPr>
          <w:rFonts w:ascii="Times New Roman" w:hAnsi="Times New Roman" w:cs="Times New Roman"/>
          <w:sz w:val="24"/>
          <w:szCs w:val="24"/>
        </w:rPr>
        <w:t xml:space="preserve">We then </w:t>
      </w:r>
      <w:r w:rsidR="0094458F">
        <w:rPr>
          <w:rFonts w:ascii="Times New Roman" w:hAnsi="Times New Roman" w:cs="Times New Roman"/>
          <w:sz w:val="24"/>
          <w:szCs w:val="24"/>
        </w:rPr>
        <w:t>clean</w:t>
      </w:r>
      <w:r w:rsidR="0076101B">
        <w:rPr>
          <w:rFonts w:ascii="Times New Roman" w:hAnsi="Times New Roman" w:cs="Times New Roman"/>
          <w:sz w:val="24"/>
          <w:szCs w:val="24"/>
        </w:rPr>
        <w:t xml:space="preserve"> the dataset using </w:t>
      </w:r>
      <w:r w:rsidR="0094458F" w:rsidRPr="002F458E">
        <w:rPr>
          <w:rFonts w:ascii="Times New Roman" w:hAnsi="Times New Roman" w:cs="Times New Roman"/>
          <w:i/>
          <w:iCs/>
          <w:sz w:val="24"/>
          <w:szCs w:val="24"/>
        </w:rPr>
        <w:t>lsat_clean_data()</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w:t>
      </w:r>
      <w:r w:rsidR="00EF6F4B">
        <w:rPr>
          <w:rFonts w:ascii="Times New Roman" w:hAnsi="Times New Roman" w:cs="Times New Roman"/>
          <w:sz w:val="24"/>
          <w:szCs w:val="24"/>
        </w:rPr>
        <w:t xml:space="preserve"> </w:t>
      </w:r>
      <w:r w:rsidR="00FC5166">
        <w:rPr>
          <w:rFonts w:ascii="Times New Roman" w:hAnsi="Times New Roman" w:cs="Times New Roman"/>
          <w:sz w:val="24"/>
          <w:szCs w:val="24"/>
        </w:rPr>
        <w:t>For the</w:t>
      </w:r>
      <w:r w:rsidR="005618F7">
        <w:rPr>
          <w:rFonts w:ascii="Times New Roman" w:hAnsi="Times New Roman" w:cs="Times New Roman"/>
          <w:sz w:val="24"/>
          <w:szCs w:val="24"/>
        </w:rPr>
        <w:t xml:space="preserve">se field sites, </w:t>
      </w:r>
      <w:r w:rsidR="00FC5166" w:rsidRPr="008A57B2">
        <w:rPr>
          <w:rFonts w:ascii="Times New Roman" w:hAnsi="Times New Roman" w:cs="Times New Roman"/>
          <w:i/>
          <w:iCs/>
          <w:sz w:val="24"/>
          <w:szCs w:val="24"/>
        </w:rPr>
        <w:t>lsat_clean_data()</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6253AC" w:rsidRPr="006253AC">
        <w:rPr>
          <w:rFonts w:ascii="Times New Roman" w:hAnsi="Times New Roman" w:cs="Times New Roman"/>
          <w:sz w:val="24"/>
          <w:szCs w:val="24"/>
        </w:rPr>
        <w:t>78</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25 of 99</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00 observations (78.94%)</w:t>
      </w:r>
      <w:r w:rsidR="006253AC">
        <w:rPr>
          <w:rFonts w:ascii="Times New Roman" w:hAnsi="Times New Roman" w:cs="Times New Roman"/>
          <w:sz w:val="24"/>
          <w:szCs w:val="24"/>
        </w:rPr>
        <w:t xml:space="preserve">, including one sample point located in water. </w:t>
      </w:r>
      <w:r w:rsidR="00FF200B">
        <w:rPr>
          <w:rFonts w:ascii="Times New Roman" w:hAnsi="Times New Roman" w:cs="Times New Roman"/>
          <w:sz w:val="24"/>
          <w:szCs w:val="24"/>
        </w:rPr>
        <w:t xml:space="preserve">We then check the </w:t>
      </w:r>
      <w:r w:rsidR="0055286D">
        <w:rPr>
          <w:rFonts w:ascii="Times New Roman" w:hAnsi="Times New Roman" w:cs="Times New Roman"/>
          <w:sz w:val="24"/>
          <w:szCs w:val="24"/>
        </w:rPr>
        <w:t xml:space="preserve">availability of </w:t>
      </w:r>
      <w:r w:rsidR="00FF200B">
        <w:rPr>
          <w:rFonts w:ascii="Times New Roman" w:hAnsi="Times New Roman" w:cs="Times New Roman"/>
          <w:sz w:val="24"/>
          <w:szCs w:val="24"/>
        </w:rPr>
        <w:t xml:space="preserve">clear-sky </w:t>
      </w:r>
      <w:r w:rsidR="0055286D">
        <w:rPr>
          <w:rFonts w:ascii="Times New Roman" w:hAnsi="Times New Roman" w:cs="Times New Roman"/>
          <w:sz w:val="24"/>
          <w:szCs w:val="24"/>
        </w:rPr>
        <w:t xml:space="preserve">Landsat observations for </w:t>
      </w:r>
      <w:r w:rsidR="00FF200B">
        <w:rPr>
          <w:rFonts w:ascii="Times New Roman" w:hAnsi="Times New Roman" w:cs="Times New Roman"/>
          <w:sz w:val="24"/>
          <w:szCs w:val="24"/>
        </w:rPr>
        <w:t xml:space="preserve">the remaining </w:t>
      </w:r>
      <w:r w:rsidR="006253AC">
        <w:rPr>
          <w:rFonts w:ascii="Times New Roman" w:hAnsi="Times New Roman" w:cs="Times New Roman"/>
          <w:sz w:val="24"/>
          <w:szCs w:val="24"/>
        </w:rPr>
        <w:t>99 sample points</w:t>
      </w:r>
      <w:r w:rsidR="00FF200B">
        <w:rPr>
          <w:rFonts w:ascii="Times New Roman" w:hAnsi="Times New Roman" w:cs="Times New Roman"/>
          <w:sz w:val="24"/>
          <w:szCs w:val="24"/>
        </w:rPr>
        <w:t xml:space="preserve"> </w:t>
      </w:r>
      <w:r w:rsidR="0055286D">
        <w:rPr>
          <w:rFonts w:ascii="Times New Roman" w:hAnsi="Times New Roman" w:cs="Times New Roman"/>
          <w:sz w:val="24"/>
          <w:szCs w:val="24"/>
        </w:rPr>
        <w:t xml:space="preserve">using </w:t>
      </w:r>
      <w:r w:rsidR="0055286D" w:rsidRPr="002F458E">
        <w:rPr>
          <w:rFonts w:ascii="Times New Roman" w:hAnsi="Times New Roman" w:cs="Times New Roman"/>
          <w:i/>
          <w:iCs/>
          <w:sz w:val="24"/>
          <w:szCs w:val="24"/>
        </w:rPr>
        <w:t>lsat_summarize_data</w:t>
      </w:r>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w:t>
      </w:r>
      <w:r w:rsidR="00B0237C">
        <w:rPr>
          <w:rFonts w:ascii="Times New Roman" w:hAnsi="Times New Roman" w:cs="Times New Roman"/>
          <w:sz w:val="24"/>
          <w:szCs w:val="24"/>
        </w:rPr>
        <w:t xml:space="preserve">On average (± 1 SD), each </w:t>
      </w:r>
      <w:r w:rsidR="006253AC">
        <w:rPr>
          <w:rFonts w:ascii="Times New Roman" w:hAnsi="Times New Roman" w:cs="Times New Roman"/>
          <w:sz w:val="24"/>
          <w:szCs w:val="24"/>
        </w:rPr>
        <w:t>sample point had 212</w:t>
      </w:r>
      <w:r w:rsidR="00B0237C">
        <w:rPr>
          <w:rFonts w:ascii="Times New Roman" w:hAnsi="Times New Roman" w:cs="Times New Roman"/>
          <w:sz w:val="24"/>
          <w:szCs w:val="24"/>
        </w:rPr>
        <w:t>±</w:t>
      </w:r>
      <w:r w:rsidR="006253AC">
        <w:rPr>
          <w:rFonts w:ascii="Times New Roman" w:hAnsi="Times New Roman" w:cs="Times New Roman"/>
          <w:sz w:val="24"/>
          <w:szCs w:val="24"/>
        </w:rPr>
        <w:t>48</w:t>
      </w:r>
      <w:r w:rsidR="00B0237C">
        <w:rPr>
          <w:rFonts w:ascii="Times New Roman" w:hAnsi="Times New Roman" w:cs="Times New Roman"/>
          <w:sz w:val="24"/>
          <w:szCs w:val="24"/>
        </w:rPr>
        <w:t xml:space="preserve"> clear-sky observations </w:t>
      </w:r>
      <w:r w:rsidR="006253AC">
        <w:rPr>
          <w:rFonts w:ascii="Times New Roman" w:hAnsi="Times New Roman" w:cs="Times New Roman"/>
          <w:sz w:val="24"/>
          <w:szCs w:val="24"/>
        </w:rPr>
        <w:t xml:space="preserve">made between 1985 and 2022. </w:t>
      </w:r>
      <w:r w:rsidR="00B0237C">
        <w:rPr>
          <w:rFonts w:ascii="Times New Roman" w:hAnsi="Times New Roman" w:cs="Times New Roman"/>
          <w:sz w:val="24"/>
          <w:szCs w:val="24"/>
        </w:rPr>
        <w:t>T</w:t>
      </w:r>
      <w:r w:rsidR="0055286D">
        <w:rPr>
          <w:rFonts w:ascii="Times New Roman" w:hAnsi="Times New Roman" w:cs="Times New Roman"/>
          <w:sz w:val="24"/>
          <w:szCs w:val="24"/>
        </w:rPr>
        <w:t xml:space="preserve">he </w:t>
      </w:r>
      <w:r w:rsidR="00B0237C">
        <w:rPr>
          <w:rFonts w:ascii="Times New Roman" w:hAnsi="Times New Roman" w:cs="Times New Roman"/>
          <w:sz w:val="24"/>
          <w:szCs w:val="24"/>
        </w:rPr>
        <w:t xml:space="preserve">annual </w:t>
      </w:r>
      <w:r w:rsidR="00605B35">
        <w:rPr>
          <w:rFonts w:ascii="Times New Roman" w:hAnsi="Times New Roman" w:cs="Times New Roman"/>
          <w:sz w:val="24"/>
          <w:szCs w:val="24"/>
        </w:rPr>
        <w:t xml:space="preserve">number of observations </w:t>
      </w:r>
      <w:r w:rsidR="00B0237C">
        <w:rPr>
          <w:rFonts w:ascii="Times New Roman" w:hAnsi="Times New Roman" w:cs="Times New Roman"/>
          <w:sz w:val="24"/>
          <w:szCs w:val="24"/>
        </w:rPr>
        <w:t xml:space="preserve">is typically small </w:t>
      </w:r>
      <w:r w:rsidR="0055286D">
        <w:rPr>
          <w:rFonts w:ascii="Times New Roman" w:hAnsi="Times New Roman" w:cs="Times New Roman"/>
          <w:sz w:val="24"/>
          <w:szCs w:val="24"/>
        </w:rPr>
        <w:t>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 xml:space="preserve">as highlighted by the </w:t>
      </w:r>
      <w:r w:rsidR="003E3399">
        <w:rPr>
          <w:rFonts w:ascii="Times New Roman" w:hAnsi="Times New Roman" w:cs="Times New Roman"/>
          <w:sz w:val="24"/>
          <w:szCs w:val="24"/>
        </w:rPr>
        <w:t xml:space="preserve">figure </w:t>
      </w:r>
      <w:r w:rsidR="00605B35">
        <w:rPr>
          <w:rFonts w:ascii="Times New Roman" w:hAnsi="Times New Roman" w:cs="Times New Roman"/>
          <w:sz w:val="24"/>
          <w:szCs w:val="24"/>
        </w:rPr>
        <w:t>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5F824310"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sidR="005F1EF6">
        <w:rPr>
          <w:rFonts w:ascii="Times New Roman" w:hAnsi="Times New Roman" w:cs="Times New Roman"/>
          <w:sz w:val="24"/>
          <w:szCs w:val="24"/>
        </w:rPr>
        <w:t>Format, clean, and summarize Landsat data</w:t>
      </w:r>
      <w:r w:rsidR="005778D5" w:rsidRPr="005778D5">
        <w:t xml:space="preserve"> </w:t>
      </w:r>
      <w:r w:rsidR="005778D5" w:rsidRPr="005778D5">
        <w:rPr>
          <w:rFonts w:ascii="Times New Roman" w:hAnsi="Times New Roman" w:cs="Times New Roman"/>
          <w:sz w:val="24"/>
          <w:szCs w:val="24"/>
        </w:rPr>
        <w:t>in preparation for analysis</w:t>
      </w:r>
      <w:r w:rsidR="005778D5">
        <w:rPr>
          <w:rFonts w:ascii="Times New Roman" w:hAnsi="Times New Roman" w:cs="Times New Roman"/>
          <w:sz w:val="24"/>
          <w:szCs w:val="24"/>
        </w:rPr>
        <w:t xml:space="preserve"> </w:t>
      </w:r>
    </w:p>
    <w:p w14:paraId="311097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Load required R packages</w:t>
      </w:r>
    </w:p>
    <w:p w14:paraId="6DDA9460"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LandsatTS)</w:t>
      </w:r>
    </w:p>
    <w:p w14:paraId="757B0C66"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data.table)</w:t>
      </w:r>
    </w:p>
    <w:p w14:paraId="0C97AA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tidyverse)</w:t>
      </w:r>
    </w:p>
    <w:p w14:paraId="31639E73"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sf)</w:t>
      </w:r>
    </w:p>
    <w:p w14:paraId="55C2609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leaflet)</w:t>
      </w:r>
    </w:p>
    <w:p w14:paraId="1CFF7CC2"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mapview)</w:t>
      </w:r>
    </w:p>
    <w:p w14:paraId="1061EF6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1829FC7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xml:space="preserve"># Load Landsat data for Noatak sites, or read in file using data.table::fread(). </w:t>
      </w:r>
    </w:p>
    <w:p w14:paraId="1DC8187C"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data(noatak.dt)</w:t>
      </w:r>
    </w:p>
    <w:p w14:paraId="206015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11482EB"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Format the exported data</w:t>
      </w:r>
    </w:p>
    <w:p w14:paraId="2AEF3A2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noatak.dt &lt;- lsat_format_data(noatak.dt)</w:t>
      </w:r>
    </w:p>
    <w:p w14:paraId="3695C5C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AD129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Clean the data by filtering out clouds, snow, water, etc.</w:t>
      </w:r>
    </w:p>
    <w:p w14:paraId="3526756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noatak.dt &lt;- lsat_clean_data(noatak.dt)</w:t>
      </w:r>
    </w:p>
    <w:p w14:paraId="1F739FA8"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1C0A754" w14:textId="447B9CFD"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Summarize the availability of Landsat data for each pixel</w:t>
      </w:r>
      <w:r w:rsidR="00265C35">
        <w:rPr>
          <w:rFonts w:ascii="Consolas" w:hAnsi="Consolas" w:cs="Times New Roman"/>
          <w:sz w:val="20"/>
          <w:szCs w:val="20"/>
          <w:lang w:val="en-GB"/>
        </w:rPr>
        <w:t xml:space="preserve"> (Figure 3)</w:t>
      </w:r>
    </w:p>
    <w:p w14:paraId="4E27C2E7" w14:textId="48E45C44"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lsat_summarize_data(noatak.dt)</w:t>
      </w:r>
    </w:p>
    <w:p w14:paraId="7BB4818E" w14:textId="0FE88E97"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7B2F98A" w14:textId="4B596D1B" w:rsidR="006253AC" w:rsidRPr="005103C4"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5103C4">
        <w:rPr>
          <w:rFonts w:ascii="Consolas" w:hAnsi="Consolas" w:cs="Times New Roman"/>
          <w:sz w:val="20"/>
          <w:szCs w:val="20"/>
          <w:lang w:val="en-GB"/>
        </w:rPr>
        <w:t xml:space="preserve"># Continue to </w:t>
      </w:r>
      <w:r w:rsidR="005103C4">
        <w:rPr>
          <w:rFonts w:ascii="Consolas" w:hAnsi="Consolas" w:cs="Times New Roman"/>
          <w:sz w:val="20"/>
          <w:szCs w:val="20"/>
          <w:lang w:val="en-GB"/>
        </w:rPr>
        <w:t>C</w:t>
      </w:r>
      <w:r w:rsidRPr="005103C4">
        <w:rPr>
          <w:rFonts w:ascii="Consolas" w:hAnsi="Consolas" w:cs="Times New Roman"/>
          <w:sz w:val="20"/>
          <w:szCs w:val="20"/>
          <w:lang w:val="en-GB"/>
        </w:rPr>
        <w:t xml:space="preserve">ode </w:t>
      </w:r>
      <w:r w:rsidR="005103C4">
        <w:rPr>
          <w:rFonts w:ascii="Consolas" w:hAnsi="Consolas" w:cs="Times New Roman"/>
          <w:sz w:val="20"/>
          <w:szCs w:val="20"/>
          <w:lang w:val="en-GB"/>
        </w:rPr>
        <w:t>B</w:t>
      </w:r>
      <w:r w:rsidRPr="005103C4">
        <w:rPr>
          <w:rFonts w:ascii="Consolas" w:hAnsi="Consolas" w:cs="Times New Roman"/>
          <w:sz w:val="20"/>
          <w:szCs w:val="20"/>
          <w:lang w:val="en-GB"/>
        </w:rPr>
        <w:t>ox</w:t>
      </w:r>
      <w:r w:rsidR="005103C4">
        <w:rPr>
          <w:rFonts w:ascii="Consolas" w:hAnsi="Consolas" w:cs="Times New Roman"/>
          <w:sz w:val="20"/>
          <w:szCs w:val="20"/>
          <w:lang w:val="en-GB"/>
        </w:rPr>
        <w:t xml:space="preserve"> 3...</w:t>
      </w:r>
    </w:p>
    <w:p w14:paraId="68ED6437" w14:textId="77777777" w:rsidR="00552762" w:rsidRDefault="00552762" w:rsidP="006E6ACB">
      <w:pPr>
        <w:pStyle w:val="NoSpacing"/>
        <w:rPr>
          <w:rFonts w:ascii="Times New Roman" w:hAnsi="Times New Roman" w:cs="Times New Roman"/>
          <w:sz w:val="24"/>
          <w:szCs w:val="24"/>
        </w:rPr>
      </w:pPr>
    </w:p>
    <w:p w14:paraId="2ACE8532" w14:textId="240BB125"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 xml:space="preserve">Part 3: </w:t>
      </w:r>
      <w:r w:rsidR="0000064D">
        <w:rPr>
          <w:rFonts w:ascii="Times New Roman" w:hAnsi="Times New Roman" w:cs="Times New Roman"/>
          <w:i/>
          <w:iCs/>
          <w:sz w:val="24"/>
          <w:szCs w:val="24"/>
        </w:rPr>
        <w:t>Generate cross-calibrated time series of annual maximum vegetation greenness</w:t>
      </w:r>
    </w:p>
    <w:p w14:paraId="667E608A" w14:textId="13DC992B" w:rsidR="0001684B" w:rsidRDefault="00583415" w:rsidP="003A6063">
      <w:pPr>
        <w:pStyle w:val="NoSpacing"/>
        <w:rPr>
          <w:rFonts w:ascii="Times New Roman" w:hAnsi="Times New Roman" w:cs="Times New Roman"/>
          <w:sz w:val="24"/>
          <w:szCs w:val="24"/>
        </w:rPr>
      </w:pPr>
      <w:r w:rsidRPr="00583415">
        <w:rPr>
          <w:rFonts w:ascii="Times New Roman" w:hAnsi="Times New Roman" w:cs="Times New Roman"/>
          <w:sz w:val="24"/>
          <w:szCs w:val="24"/>
        </w:rPr>
        <w:t>To generate time series of annual maximum vegetation greenness</w:t>
      </w:r>
      <w:r>
        <w:rPr>
          <w:rFonts w:ascii="Times New Roman" w:hAnsi="Times New Roman" w:cs="Times New Roman"/>
          <w:sz w:val="24"/>
          <w:szCs w:val="24"/>
        </w:rPr>
        <w:t xml:space="preserve"> for each </w:t>
      </w:r>
      <w:r w:rsidR="0011007E">
        <w:rPr>
          <w:rFonts w:ascii="Times New Roman" w:hAnsi="Times New Roman" w:cs="Times New Roman"/>
          <w:sz w:val="24"/>
          <w:szCs w:val="24"/>
        </w:rPr>
        <w:t>sample point</w:t>
      </w:r>
      <w:r>
        <w:rPr>
          <w:rFonts w:ascii="Times New Roman" w:hAnsi="Times New Roman" w:cs="Times New Roman"/>
          <w:sz w:val="24"/>
          <w:szCs w:val="24"/>
        </w:rPr>
        <w:t>, we (1) compute NDVI, (2) cross-calibrate NDVI among Landsat sensors, and then (3) estimate annual maximum NDVI (NDVImax)</w:t>
      </w:r>
      <w:r w:rsidR="005452AD">
        <w:rPr>
          <w:rFonts w:ascii="Times New Roman" w:hAnsi="Times New Roman" w:cs="Times New Roman"/>
          <w:sz w:val="24"/>
          <w:szCs w:val="24"/>
        </w:rPr>
        <w:t xml:space="preserve"> using phenological modeling. </w:t>
      </w:r>
      <w:r w:rsidR="00753C46">
        <w:rPr>
          <w:rFonts w:ascii="Times New Roman" w:hAnsi="Times New Roman" w:cs="Times New Roman"/>
          <w:sz w:val="24"/>
          <w:szCs w:val="24"/>
        </w:rPr>
        <w:t>Fi</w:t>
      </w:r>
      <w:r w:rsidR="005452AD">
        <w:rPr>
          <w:rFonts w:ascii="Times New Roman" w:hAnsi="Times New Roman" w:cs="Times New Roman"/>
          <w:sz w:val="24"/>
          <w:szCs w:val="24"/>
        </w:rPr>
        <w:t>rst</w:t>
      </w:r>
      <w:r w:rsidR="00753C46">
        <w:rPr>
          <w:rFonts w:ascii="Times New Roman" w:hAnsi="Times New Roman" w:cs="Times New Roman"/>
          <w:sz w:val="24"/>
          <w:szCs w:val="24"/>
        </w:rPr>
        <w:t xml:space="preserve">, we calculate NDVI using </w:t>
      </w:r>
      <w:r w:rsidR="00753C46" w:rsidRPr="00924DE1">
        <w:rPr>
          <w:rFonts w:ascii="Times New Roman" w:hAnsi="Times New Roman" w:cs="Times New Roman"/>
          <w:i/>
          <w:iCs/>
          <w:sz w:val="24"/>
          <w:szCs w:val="24"/>
        </w:rPr>
        <w:t>lsat_calc_spec</w:t>
      </w:r>
      <w:r w:rsidR="00753C46">
        <w:rPr>
          <w:rFonts w:ascii="Times New Roman" w:hAnsi="Times New Roman" w:cs="Times New Roman"/>
          <w:i/>
          <w:iCs/>
          <w:sz w:val="24"/>
          <w:szCs w:val="24"/>
        </w:rPr>
        <w:t>tral</w:t>
      </w:r>
      <w:r w:rsidR="00753C46" w:rsidRPr="00924DE1">
        <w:rPr>
          <w:rFonts w:ascii="Times New Roman" w:hAnsi="Times New Roman" w:cs="Times New Roman"/>
          <w:i/>
          <w:iCs/>
          <w:sz w:val="24"/>
          <w:szCs w:val="24"/>
        </w:rPr>
        <w:t>_index()</w:t>
      </w:r>
      <w:r w:rsidR="005452AD">
        <w:rPr>
          <w:rFonts w:ascii="Times New Roman" w:hAnsi="Times New Roman" w:cs="Times New Roman"/>
          <w:sz w:val="24"/>
          <w:szCs w:val="24"/>
        </w:rPr>
        <w:t xml:space="preserve">, which supports calculating </w:t>
      </w:r>
      <w:r w:rsidR="00DC1D34">
        <w:rPr>
          <w:rFonts w:ascii="Times New Roman" w:hAnsi="Times New Roman" w:cs="Times New Roman"/>
          <w:sz w:val="24"/>
          <w:szCs w:val="24"/>
        </w:rPr>
        <w:t xml:space="preserve">a variety of </w:t>
      </w:r>
      <w:r w:rsidR="005452AD">
        <w:rPr>
          <w:rFonts w:ascii="Times New Roman" w:hAnsi="Times New Roman" w:cs="Times New Roman"/>
          <w:sz w:val="24"/>
          <w:szCs w:val="24"/>
        </w:rPr>
        <w:t>commonly used spectral indices.</w:t>
      </w:r>
      <w:r w:rsidR="00364DE9">
        <w:rPr>
          <w:rFonts w:ascii="Times New Roman" w:hAnsi="Times New Roman" w:cs="Times New Roman"/>
          <w:sz w:val="24"/>
          <w:szCs w:val="24"/>
        </w:rPr>
        <w:t xml:space="preserve"> T</w:t>
      </w:r>
      <w:r w:rsidR="005452AD">
        <w:rPr>
          <w:rFonts w:ascii="Times New Roman" w:hAnsi="Times New Roman" w:cs="Times New Roman"/>
          <w:sz w:val="24"/>
          <w:szCs w:val="24"/>
        </w:rPr>
        <w:t xml:space="preserve">here are systematic differences in NDVI among Landsat sensors, so next we calibrate NDVI from Landsat 5 TM and Landsat 8 OLI </w:t>
      </w:r>
      <w:r w:rsidR="00375C03">
        <w:rPr>
          <w:rFonts w:ascii="Times New Roman" w:hAnsi="Times New Roman" w:cs="Times New Roman"/>
          <w:sz w:val="24"/>
          <w:szCs w:val="24"/>
        </w:rPr>
        <w:t xml:space="preserve">to </w:t>
      </w:r>
      <w:r w:rsidR="005452AD">
        <w:rPr>
          <w:rFonts w:ascii="Times New Roman" w:hAnsi="Times New Roman" w:cs="Times New Roman"/>
          <w:sz w:val="24"/>
          <w:szCs w:val="24"/>
        </w:rPr>
        <w:t>match</w:t>
      </w:r>
      <w:r w:rsidR="00375C03">
        <w:rPr>
          <w:rFonts w:ascii="Times New Roman" w:hAnsi="Times New Roman" w:cs="Times New Roman"/>
          <w:sz w:val="24"/>
          <w:szCs w:val="24"/>
        </w:rPr>
        <w:t xml:space="preserve"> Landsat 7 ETM+</w:t>
      </w:r>
      <w:r w:rsidR="00A7684B">
        <w:rPr>
          <w:rFonts w:ascii="Times New Roman" w:hAnsi="Times New Roman" w:cs="Times New Roman"/>
          <w:sz w:val="24"/>
          <w:szCs w:val="24"/>
        </w:rPr>
        <w:t>, which has measurements that temporally overlap with the other two sensors. W</w:t>
      </w:r>
      <w:r w:rsidR="005452AD">
        <w:rPr>
          <w:rFonts w:ascii="Times New Roman" w:hAnsi="Times New Roman" w:cs="Times New Roman"/>
          <w:sz w:val="24"/>
          <w:szCs w:val="24"/>
        </w:rPr>
        <w:t xml:space="preserve">e </w:t>
      </w:r>
      <w:r w:rsidR="00A7684B">
        <w:rPr>
          <w:rFonts w:ascii="Times New Roman" w:hAnsi="Times New Roman" w:cs="Times New Roman"/>
          <w:sz w:val="24"/>
          <w:szCs w:val="24"/>
        </w:rPr>
        <w:t xml:space="preserve">cross-calibrate </w:t>
      </w:r>
      <w:r w:rsidR="005452AD">
        <w:rPr>
          <w:rFonts w:ascii="Times New Roman" w:hAnsi="Times New Roman" w:cs="Times New Roman"/>
          <w:sz w:val="24"/>
          <w:szCs w:val="24"/>
        </w:rPr>
        <w:t xml:space="preserve">NDVI </w:t>
      </w:r>
      <w:r w:rsidR="00A7684B">
        <w:rPr>
          <w:rFonts w:ascii="Times New Roman" w:hAnsi="Times New Roman" w:cs="Times New Roman"/>
          <w:sz w:val="24"/>
          <w:szCs w:val="24"/>
        </w:rPr>
        <w:t xml:space="preserve">among sensors using </w:t>
      </w:r>
      <w:r w:rsidR="00A7684B">
        <w:rPr>
          <w:rFonts w:ascii="Times New Roman" w:hAnsi="Times New Roman" w:cs="Times New Roman"/>
          <w:i/>
          <w:iCs/>
          <w:sz w:val="24"/>
          <w:szCs w:val="24"/>
        </w:rPr>
        <w:t xml:space="preserve">lsat_calibrate_poly() </w:t>
      </w:r>
      <w:r w:rsidR="00A7684B">
        <w:rPr>
          <w:rFonts w:ascii="Times New Roman" w:hAnsi="Times New Roman" w:cs="Times New Roman"/>
          <w:sz w:val="24"/>
          <w:szCs w:val="24"/>
        </w:rPr>
        <w:t xml:space="preserve">to </w:t>
      </w:r>
      <w:r w:rsidR="00A7684B">
        <w:rPr>
          <w:rFonts w:ascii="Times New Roman" w:hAnsi="Times New Roman" w:cs="Times New Roman"/>
          <w:iCs/>
          <w:sz w:val="24"/>
          <w:szCs w:val="24"/>
        </w:rPr>
        <w:t>fit and apply polynomial regression models.</w:t>
      </w:r>
      <w:r w:rsidR="00FF2189">
        <w:rPr>
          <w:rFonts w:ascii="Times New Roman" w:hAnsi="Times New Roman" w:cs="Times New Roman"/>
          <w:iCs/>
          <w:sz w:val="24"/>
          <w:szCs w:val="24"/>
        </w:rPr>
        <w:t xml:space="preserve"> </w:t>
      </w:r>
      <w:r w:rsidR="000F793A">
        <w:rPr>
          <w:rFonts w:ascii="Times New Roman" w:hAnsi="Times New Roman" w:cs="Times New Roman"/>
          <w:sz w:val="24"/>
          <w:szCs w:val="24"/>
        </w:rPr>
        <w:t xml:space="preserve">As the number of </w:t>
      </w:r>
      <w:r w:rsidR="00F12CE1">
        <w:rPr>
          <w:rFonts w:ascii="Times New Roman" w:hAnsi="Times New Roman" w:cs="Times New Roman"/>
          <w:sz w:val="24"/>
          <w:szCs w:val="24"/>
        </w:rPr>
        <w:t xml:space="preserve">field sites </w:t>
      </w:r>
      <w:r w:rsidR="000F793A">
        <w:rPr>
          <w:rFonts w:ascii="Times New Roman" w:hAnsi="Times New Roman" w:cs="Times New Roman"/>
          <w:sz w:val="24"/>
          <w:szCs w:val="24"/>
        </w:rPr>
        <w:t xml:space="preserve">in </w:t>
      </w:r>
      <w:r w:rsidR="00675873">
        <w:rPr>
          <w:rFonts w:ascii="Times New Roman" w:hAnsi="Times New Roman" w:cs="Times New Roman"/>
          <w:sz w:val="24"/>
          <w:szCs w:val="24"/>
        </w:rPr>
        <w:t xml:space="preserve">this </w:t>
      </w:r>
      <w:r w:rsidR="000F793A">
        <w:rPr>
          <w:rFonts w:ascii="Times New Roman" w:hAnsi="Times New Roman" w:cs="Times New Roman"/>
          <w:sz w:val="24"/>
          <w:szCs w:val="24"/>
        </w:rPr>
        <w:t xml:space="preserve">dataset is </w:t>
      </w:r>
      <w:r w:rsidR="00F12CE1">
        <w:rPr>
          <w:rFonts w:ascii="Times New Roman" w:hAnsi="Times New Roman" w:cs="Times New Roman"/>
          <w:sz w:val="24"/>
          <w:szCs w:val="24"/>
        </w:rPr>
        <w:t xml:space="preserve">rather </w:t>
      </w:r>
      <w:r w:rsidR="00CB3897">
        <w:rPr>
          <w:rFonts w:ascii="Times New Roman" w:hAnsi="Times New Roman" w:cs="Times New Roman"/>
          <w:sz w:val="24"/>
          <w:szCs w:val="24"/>
        </w:rPr>
        <w:t xml:space="preserve">small, </w:t>
      </w:r>
      <w:r w:rsidR="000F793A">
        <w:rPr>
          <w:rFonts w:ascii="Times New Roman" w:hAnsi="Times New Roman" w:cs="Times New Roman"/>
          <w:sz w:val="24"/>
          <w:szCs w:val="24"/>
        </w:rPr>
        <w:t xml:space="preserve">we use </w:t>
      </w:r>
      <w:r w:rsidR="00CB3897">
        <w:rPr>
          <w:rFonts w:ascii="Times New Roman" w:hAnsi="Times New Roman" w:cs="Times New Roman"/>
          <w:sz w:val="24"/>
          <w:szCs w:val="24"/>
        </w:rPr>
        <w:t xml:space="preserve">a </w:t>
      </w:r>
      <w:r w:rsidR="00EC1406">
        <w:rPr>
          <w:rFonts w:ascii="Times New Roman" w:hAnsi="Times New Roman" w:cs="Times New Roman"/>
          <w:sz w:val="24"/>
          <w:szCs w:val="24"/>
        </w:rPr>
        <w:t xml:space="preserve">pre-processed </w:t>
      </w:r>
      <w:r w:rsidR="000F793A">
        <w:rPr>
          <w:rFonts w:ascii="Times New Roman" w:hAnsi="Times New Roman" w:cs="Times New Roman"/>
          <w:sz w:val="24"/>
          <w:szCs w:val="24"/>
        </w:rPr>
        <w:t xml:space="preserve">dataset of </w:t>
      </w:r>
      <w:r w:rsidR="00CB3897">
        <w:rPr>
          <w:rFonts w:ascii="Times New Roman" w:hAnsi="Times New Roman" w:cs="Times New Roman"/>
          <w:sz w:val="24"/>
          <w:szCs w:val="24"/>
        </w:rPr>
        <w:t xml:space="preserve">Landsat observations that were randomly sampled </w:t>
      </w:r>
      <w:r w:rsidR="00A22424">
        <w:rPr>
          <w:rFonts w:ascii="Times New Roman" w:hAnsi="Times New Roman" w:cs="Times New Roman"/>
          <w:sz w:val="24"/>
          <w:szCs w:val="24"/>
        </w:rPr>
        <w:t xml:space="preserve">from </w:t>
      </w:r>
      <w:r w:rsidR="00CB3897">
        <w:rPr>
          <w:rFonts w:ascii="Times New Roman" w:hAnsi="Times New Roman" w:cs="Times New Roman"/>
          <w:sz w:val="24"/>
          <w:szCs w:val="24"/>
        </w:rPr>
        <w:t xml:space="preserve">across northern </w:t>
      </w:r>
      <w:r w:rsidR="000F793A">
        <w:rPr>
          <w:rFonts w:ascii="Times New Roman" w:hAnsi="Times New Roman" w:cs="Times New Roman"/>
          <w:sz w:val="24"/>
          <w:szCs w:val="24"/>
        </w:rPr>
        <w:t>high</w:t>
      </w:r>
      <w:r w:rsidR="00CB3897">
        <w:rPr>
          <w:rFonts w:ascii="Times New Roman" w:hAnsi="Times New Roman" w:cs="Times New Roman"/>
          <w:sz w:val="24"/>
          <w:szCs w:val="24"/>
        </w:rPr>
        <w:t>-</w:t>
      </w:r>
      <w:r w:rsidR="000F793A">
        <w:rPr>
          <w:rFonts w:ascii="Times New Roman" w:hAnsi="Times New Roman" w:cs="Times New Roman"/>
          <w:sz w:val="24"/>
          <w:szCs w:val="24"/>
        </w:rPr>
        <w:t>latitude</w:t>
      </w:r>
      <w:r w:rsidR="00CB3897">
        <w:rPr>
          <w:rFonts w:ascii="Times New Roman" w:hAnsi="Times New Roman" w:cs="Times New Roman"/>
          <w:sz w:val="24"/>
          <w:szCs w:val="24"/>
        </w:rPr>
        <w:t>s</w:t>
      </w:r>
      <w:r w:rsidR="000F793A">
        <w:rPr>
          <w:rFonts w:ascii="Times New Roman" w:hAnsi="Times New Roman" w:cs="Times New Roman"/>
          <w:sz w:val="24"/>
          <w:szCs w:val="24"/>
        </w:rPr>
        <w:t xml:space="preserve"> </w:t>
      </w:r>
      <w:r w:rsidR="00A22424">
        <w:rPr>
          <w:rFonts w:ascii="Times New Roman" w:hAnsi="Times New Roman" w:cs="Times New Roman"/>
          <w:sz w:val="24"/>
          <w:szCs w:val="24"/>
        </w:rPr>
        <w:t xml:space="preserve">ecosystems </w:t>
      </w:r>
      <w:r w:rsidR="00CB3897">
        <w:rPr>
          <w:rFonts w:ascii="Times New Roman" w:hAnsi="Times New Roman" w:cs="Times New Roman"/>
          <w:sz w:val="24"/>
          <w:szCs w:val="24"/>
        </w:rPr>
        <w:t xml:space="preserve">and </w:t>
      </w:r>
      <w:r w:rsidR="00F12CE1">
        <w:rPr>
          <w:rFonts w:ascii="Times New Roman" w:hAnsi="Times New Roman" w:cs="Times New Roman"/>
          <w:sz w:val="24"/>
          <w:szCs w:val="24"/>
        </w:rPr>
        <w:t xml:space="preserve">are </w:t>
      </w:r>
      <w:r w:rsidR="00EC1406">
        <w:rPr>
          <w:rFonts w:ascii="Times New Roman" w:hAnsi="Times New Roman" w:cs="Times New Roman"/>
          <w:sz w:val="24"/>
          <w:szCs w:val="24"/>
        </w:rPr>
        <w:t>included</w:t>
      </w:r>
      <w:r w:rsidR="000F793A">
        <w:rPr>
          <w:rFonts w:ascii="Times New Roman" w:hAnsi="Times New Roman" w:cs="Times New Roman"/>
          <w:sz w:val="24"/>
          <w:szCs w:val="24"/>
        </w:rPr>
        <w:t xml:space="preserve"> </w:t>
      </w:r>
      <w:r w:rsidR="00FF2189">
        <w:rPr>
          <w:rFonts w:ascii="Times New Roman" w:hAnsi="Times New Roman" w:cs="Times New Roman"/>
          <w:sz w:val="24"/>
          <w:szCs w:val="24"/>
        </w:rPr>
        <w:t xml:space="preserve">for this purpose </w:t>
      </w:r>
      <w:r w:rsidR="000F793A">
        <w:rPr>
          <w:rFonts w:ascii="Times New Roman" w:hAnsi="Times New Roman" w:cs="Times New Roman"/>
          <w:sz w:val="24"/>
          <w:szCs w:val="24"/>
        </w:rPr>
        <w:t xml:space="preserve">with </w:t>
      </w:r>
      <w:r w:rsidR="00FC287F">
        <w:rPr>
          <w:rFonts w:ascii="Times New Roman" w:hAnsi="Times New Roman" w:cs="Times New Roman"/>
          <w:i/>
          <w:iCs/>
          <w:sz w:val="24"/>
          <w:szCs w:val="24"/>
        </w:rPr>
        <w:t>LandsatTS</w:t>
      </w:r>
      <w:r w:rsidR="000F793A">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generates </w:t>
      </w:r>
      <w:r w:rsidR="00604930">
        <w:rPr>
          <w:rFonts w:ascii="Times New Roman" w:hAnsi="Times New Roman" w:cs="Times New Roman"/>
          <w:sz w:val="24"/>
          <w:szCs w:val="24"/>
        </w:rPr>
        <w:t xml:space="preserve">and returns </w:t>
      </w:r>
      <w:r w:rsidR="00695F3C">
        <w:rPr>
          <w:rFonts w:ascii="Times New Roman" w:hAnsi="Times New Roman" w:cs="Times New Roman"/>
          <w:sz w:val="24"/>
          <w:szCs w:val="24"/>
        </w:rPr>
        <w:t xml:space="preserve">a series of graphs (Figure 4) and tabular data (Table </w:t>
      </w:r>
      <w:r w:rsidR="00AF6A17">
        <w:rPr>
          <w:rFonts w:ascii="Times New Roman" w:hAnsi="Times New Roman" w:cs="Times New Roman"/>
          <w:sz w:val="24"/>
          <w:szCs w:val="24"/>
        </w:rPr>
        <w:t>2</w:t>
      </w:r>
      <w:r w:rsidR="00695F3C">
        <w:rPr>
          <w:rFonts w:ascii="Times New Roman" w:hAnsi="Times New Roman" w:cs="Times New Roman"/>
          <w:sz w:val="24"/>
          <w:szCs w:val="24"/>
        </w:rPr>
        <w:t>) that help with evaluating model performance</w:t>
      </w:r>
      <w:r w:rsidR="00604930">
        <w:rPr>
          <w:rFonts w:ascii="Times New Roman" w:hAnsi="Times New Roman" w:cs="Times New Roman"/>
          <w:sz w:val="24"/>
          <w:szCs w:val="24"/>
        </w:rPr>
        <w:t xml:space="preserve"> and can </w:t>
      </w:r>
      <w:r w:rsidR="00604930">
        <w:rPr>
          <w:rFonts w:ascii="Times New Roman" w:hAnsi="Times New Roman" w:cs="Times New Roman"/>
          <w:sz w:val="24"/>
          <w:szCs w:val="24"/>
        </w:rPr>
        <w:lastRenderedPageBreak/>
        <w:t>optionally be written to a user-specified directory.</w:t>
      </w:r>
      <w:r w:rsidR="00921933">
        <w:rPr>
          <w:rFonts w:ascii="Times New Roman" w:hAnsi="Times New Roman" w:cs="Times New Roman"/>
          <w:sz w:val="24"/>
          <w:szCs w:val="24"/>
        </w:rPr>
        <w:t xml:space="preserve"> </w:t>
      </w:r>
      <w:r w:rsidR="00695F3C">
        <w:rPr>
          <w:rFonts w:ascii="Times New Roman" w:hAnsi="Times New Roman" w:cs="Times New Roman"/>
          <w:sz w:val="24"/>
          <w:szCs w:val="24"/>
        </w:rPr>
        <w:t xml:space="preserve">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w:t>
      </w:r>
      <w:r w:rsidR="00EC0F30">
        <w:rPr>
          <w:rFonts w:ascii="Times New Roman" w:hAnsi="Times New Roman" w:cs="Times New Roman"/>
          <w:sz w:val="24"/>
          <w:szCs w:val="24"/>
        </w:rPr>
        <w:t xml:space="preserve">calibration </w:t>
      </w:r>
      <w:r w:rsidR="00863128">
        <w:rPr>
          <w:rFonts w:ascii="Times New Roman" w:hAnsi="Times New Roman" w:cs="Times New Roman"/>
          <w:sz w:val="24"/>
          <w:szCs w:val="24"/>
        </w:rPr>
        <w:t xml:space="preserve">visually (Figure 4) and statistically (Table </w:t>
      </w:r>
      <w:r w:rsidR="00AF6A17">
        <w:rPr>
          <w:rFonts w:ascii="Times New Roman" w:hAnsi="Times New Roman" w:cs="Times New Roman"/>
          <w:sz w:val="24"/>
          <w:szCs w:val="24"/>
        </w:rPr>
        <w:t>2</w:t>
      </w:r>
      <w:r w:rsidR="00863128">
        <w:rPr>
          <w:rFonts w:ascii="Times New Roman" w:hAnsi="Times New Roman" w:cs="Times New Roman"/>
          <w:sz w:val="24"/>
          <w:szCs w:val="24"/>
        </w:rPr>
        <w:t xml:space="preserve">) </w:t>
      </w:r>
      <w:r w:rsidR="00EC0F30">
        <w:rPr>
          <w:rFonts w:ascii="Times New Roman" w:hAnsi="Times New Roman" w:cs="Times New Roman"/>
          <w:sz w:val="24"/>
          <w:szCs w:val="24"/>
        </w:rPr>
        <w:t>reduced the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w:t>
      </w:r>
      <w:r w:rsidR="00143A07">
        <w:rPr>
          <w:rFonts w:ascii="Times New Roman" w:hAnsi="Times New Roman" w:cs="Times New Roman"/>
          <w:sz w:val="24"/>
          <w:szCs w:val="24"/>
        </w:rPr>
        <w:t>Landsat 7</w:t>
      </w:r>
      <w:r w:rsidR="00EC0F30">
        <w:rPr>
          <w:rFonts w:ascii="Times New Roman" w:hAnsi="Times New Roman" w:cs="Times New Roman"/>
          <w:sz w:val="24"/>
          <w:szCs w:val="24"/>
        </w:rPr>
        <w:t xml:space="preserve"> </w:t>
      </w:r>
      <w:r w:rsidR="00A22424">
        <w:rPr>
          <w:rFonts w:ascii="Times New Roman" w:hAnsi="Times New Roman" w:cs="Times New Roman"/>
          <w:sz w:val="24"/>
          <w:szCs w:val="24"/>
        </w:rPr>
        <w:t xml:space="preserve">NDVI </w:t>
      </w:r>
      <w:r w:rsidR="00143A07">
        <w:rPr>
          <w:rFonts w:ascii="Times New Roman" w:hAnsi="Times New Roman" w:cs="Times New Roman"/>
          <w:sz w:val="24"/>
          <w:szCs w:val="24"/>
        </w:rPr>
        <w:t xml:space="preserve">and Landsat 5 and 8 </w:t>
      </w:r>
      <w:r w:rsidR="00A22424">
        <w:rPr>
          <w:rFonts w:ascii="Times New Roman" w:hAnsi="Times New Roman" w:cs="Times New Roman"/>
          <w:sz w:val="24"/>
          <w:szCs w:val="24"/>
        </w:rPr>
        <w:t>NDVI</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w:t>
      </w:r>
    </w:p>
    <w:p w14:paraId="6E20E907" w14:textId="25068D7B" w:rsidR="00EC0F30" w:rsidRPr="006B0E2B" w:rsidRDefault="005D5455" w:rsidP="00826DD0">
      <w:pPr>
        <w:pStyle w:val="NoSpacing"/>
        <w:ind w:firstLine="720"/>
        <w:rPr>
          <w:rFonts w:ascii="Times New Roman" w:hAnsi="Times New Roman" w:cs="Times New Roman"/>
          <w:sz w:val="24"/>
          <w:szCs w:val="24"/>
        </w:rPr>
      </w:pPr>
      <w:r>
        <w:rPr>
          <w:rFonts w:ascii="Times New Roman" w:hAnsi="Times New Roman" w:cs="Times New Roman"/>
          <w:sz w:val="24"/>
          <w:szCs w:val="24"/>
        </w:rPr>
        <w:t>A</w:t>
      </w:r>
      <w:r w:rsidR="00F43EA9">
        <w:rPr>
          <w:rFonts w:ascii="Times New Roman" w:hAnsi="Times New Roman" w:cs="Times New Roman"/>
          <w:sz w:val="24"/>
          <w:szCs w:val="24"/>
        </w:rPr>
        <w:t xml:space="preserve">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r w:rsidR="00B35AFF" w:rsidRPr="0088022B">
        <w:rPr>
          <w:rFonts w:ascii="Times New Roman" w:hAnsi="Times New Roman" w:cs="Times New Roman"/>
          <w:i/>
          <w:iCs/>
          <w:sz w:val="24"/>
          <w:szCs w:val="24"/>
        </w:rPr>
        <w:t>lsat_fit_phenological_curves()</w:t>
      </w:r>
      <w:r w:rsidR="00B35AFF">
        <w:rPr>
          <w:rFonts w:ascii="Times New Roman" w:hAnsi="Times New Roman" w:cs="Times New Roman"/>
          <w:sz w:val="24"/>
          <w:szCs w:val="24"/>
        </w:rPr>
        <w:t xml:space="preserve">. The function automatically 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 </w:t>
      </w:r>
      <w:r>
        <w:rPr>
          <w:rFonts w:ascii="Times New Roman" w:hAnsi="Times New Roman" w:cs="Times New Roman"/>
          <w:sz w:val="24"/>
          <w:szCs w:val="24"/>
        </w:rPr>
        <w:t>7-</w:t>
      </w:r>
      <w:r w:rsidR="00455540">
        <w:rPr>
          <w:rFonts w:ascii="Times New Roman" w:hAnsi="Times New Roman" w:cs="Times New Roman"/>
          <w:sz w:val="24"/>
          <w:szCs w:val="24"/>
        </w:rPr>
        <w:t>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4025C8">
        <w:rPr>
          <w:rFonts w:ascii="Times New Roman" w:hAnsi="Times New Roman" w:cs="Times New Roman"/>
          <w:sz w:val="24"/>
          <w:szCs w:val="24"/>
        </w:rPr>
        <w:t xml:space="preserve">Phenological models were not fit for three sites </w:t>
      </w:r>
      <w:r w:rsidR="00174810">
        <w:rPr>
          <w:rFonts w:ascii="Times New Roman" w:hAnsi="Times New Roman" w:cs="Times New Roman"/>
          <w:sz w:val="24"/>
          <w:szCs w:val="24"/>
        </w:rPr>
        <w:t xml:space="preserve">that were minimally vegetated </w:t>
      </w:r>
      <w:r w:rsidR="00244606">
        <w:rPr>
          <w:rFonts w:ascii="Times New Roman" w:hAnsi="Times New Roman" w:cs="Times New Roman"/>
          <w:sz w:val="24"/>
          <w:szCs w:val="24"/>
        </w:rPr>
        <w:t>(</w:t>
      </w:r>
      <w:r w:rsidR="00174810">
        <w:rPr>
          <w:rFonts w:ascii="Times New Roman" w:hAnsi="Times New Roman" w:cs="Times New Roman"/>
          <w:sz w:val="24"/>
          <w:szCs w:val="24"/>
        </w:rPr>
        <w:t>NDVI &lt; 0.15</w:t>
      </w:r>
      <w:r w:rsidR="00244606">
        <w:rPr>
          <w:rFonts w:ascii="Times New Roman" w:hAnsi="Times New Roman" w:cs="Times New Roman"/>
          <w:sz w:val="24"/>
          <w:szCs w:val="24"/>
        </w:rPr>
        <w:t>) because it is challenging to extract a meaningful vegetation phenology signal under these conditions.</w:t>
      </w:r>
      <w:r w:rsidR="0038379C">
        <w:rPr>
          <w:rFonts w:ascii="Times New Roman" w:hAnsi="Times New Roman" w:cs="Times New Roman"/>
          <w:sz w:val="24"/>
          <w:szCs w:val="24"/>
        </w:rPr>
        <w:t xml:space="preserve"> </w:t>
      </w:r>
      <w:r w:rsidR="00244606">
        <w:rPr>
          <w:rFonts w:ascii="Times New Roman" w:hAnsi="Times New Roman" w:cs="Times New Roman"/>
          <w:sz w:val="24"/>
          <w:szCs w:val="24"/>
        </w:rPr>
        <w:t xml:space="preserve">After fitting phenological </w:t>
      </w:r>
      <w:r w:rsidR="006B0E2B">
        <w:rPr>
          <w:rFonts w:ascii="Times New Roman" w:hAnsi="Times New Roman" w:cs="Times New Roman"/>
          <w:sz w:val="24"/>
          <w:szCs w:val="24"/>
        </w:rPr>
        <w:t>model</w:t>
      </w:r>
      <w:r w:rsidR="00244606">
        <w:rPr>
          <w:rFonts w:ascii="Times New Roman" w:hAnsi="Times New Roman" w:cs="Times New Roman"/>
          <w:sz w:val="24"/>
          <w:szCs w:val="24"/>
        </w:rPr>
        <w:t>s for 22 field sites</w:t>
      </w:r>
      <w:r w:rsidR="006B0E2B">
        <w:rPr>
          <w:rFonts w:ascii="Times New Roman" w:hAnsi="Times New Roman" w:cs="Times New Roman"/>
          <w:sz w:val="24"/>
          <w:szCs w:val="24"/>
        </w:rPr>
        <w:t xml:space="preserve">, </w:t>
      </w:r>
      <w:r w:rsidR="00244606">
        <w:rPr>
          <w:rFonts w:ascii="Times New Roman" w:hAnsi="Times New Roman" w:cs="Times New Roman"/>
          <w:sz w:val="24"/>
          <w:szCs w:val="24"/>
        </w:rPr>
        <w:t xml:space="preserve">we then generated growing season </w:t>
      </w:r>
      <w:r w:rsidR="006B0E2B">
        <w:rPr>
          <w:rFonts w:ascii="Times New Roman" w:hAnsi="Times New Roman" w:cs="Times New Roman"/>
          <w:sz w:val="24"/>
          <w:szCs w:val="24"/>
        </w:rPr>
        <w:t>summary statistics</w:t>
      </w:r>
      <w:r w:rsidR="00244606">
        <w:rPr>
          <w:rFonts w:ascii="Times New Roman" w:hAnsi="Times New Roman" w:cs="Times New Roman"/>
          <w:sz w:val="24"/>
          <w:szCs w:val="24"/>
        </w:rPr>
        <w:t>,</w:t>
      </w:r>
      <w:r w:rsidR="006B0E2B">
        <w:rPr>
          <w:rFonts w:ascii="Times New Roman" w:hAnsi="Times New Roman" w:cs="Times New Roman"/>
          <w:sz w:val="24"/>
          <w:szCs w:val="24"/>
        </w:rPr>
        <w:t xml:space="preserve"> including estimate</w:t>
      </w:r>
      <w:r w:rsidR="00826DD0">
        <w:rPr>
          <w:rFonts w:ascii="Times New Roman" w:hAnsi="Times New Roman" w:cs="Times New Roman"/>
          <w:sz w:val="24"/>
          <w:szCs w:val="24"/>
        </w:rPr>
        <w:t>s of</w:t>
      </w:r>
      <w:r w:rsidR="006B0E2B">
        <w:rPr>
          <w:rFonts w:ascii="Times New Roman" w:hAnsi="Times New Roman" w:cs="Times New Roman"/>
          <w:sz w:val="24"/>
          <w:szCs w:val="24"/>
        </w:rPr>
        <w:t xml:space="preserve"> NDVI</w:t>
      </w:r>
      <w:r w:rsidR="00455540" w:rsidRPr="00455540">
        <w:rPr>
          <w:rFonts w:ascii="Times New Roman" w:hAnsi="Times New Roman" w:cs="Times New Roman"/>
          <w:sz w:val="24"/>
          <w:szCs w:val="24"/>
          <w:vertAlign w:val="subscript"/>
        </w:rPr>
        <w:t>max</w:t>
      </w:r>
      <w:r w:rsidR="00244606">
        <w:rPr>
          <w:rFonts w:ascii="Times New Roman" w:hAnsi="Times New Roman" w:cs="Times New Roman"/>
          <w:sz w:val="24"/>
          <w:szCs w:val="24"/>
        </w:rPr>
        <w:t xml:space="preserve">, </w:t>
      </w:r>
      <w:r w:rsidR="006B0E2B">
        <w:rPr>
          <w:rFonts w:ascii="Times New Roman" w:hAnsi="Times New Roman" w:cs="Times New Roman"/>
          <w:sz w:val="24"/>
          <w:szCs w:val="24"/>
        </w:rPr>
        <w:t xml:space="preserve">using </w:t>
      </w:r>
      <w:r w:rsidR="006B0E2B" w:rsidRPr="0088022B">
        <w:rPr>
          <w:rFonts w:ascii="Times New Roman" w:hAnsi="Times New Roman" w:cs="Times New Roman"/>
          <w:i/>
          <w:iCs/>
          <w:sz w:val="24"/>
          <w:szCs w:val="24"/>
        </w:rPr>
        <w:t>lsat_summarize_growing_seasons()</w:t>
      </w:r>
      <w:r w:rsidR="006B0E2B">
        <w:rPr>
          <w:rFonts w:ascii="Times New Roman" w:hAnsi="Times New Roman" w:cs="Times New Roman"/>
          <w:sz w:val="24"/>
          <w:szCs w:val="24"/>
        </w:rPr>
        <w:t xml:space="preserve">. The </w:t>
      </w:r>
      <w:r w:rsidR="006B0E2B" w:rsidRPr="0088022B">
        <w:rPr>
          <w:rFonts w:ascii="Times New Roman" w:hAnsi="Times New Roman" w:cs="Times New Roman"/>
          <w:i/>
          <w:iCs/>
          <w:sz w:val="24"/>
          <w:szCs w:val="24"/>
        </w:rPr>
        <w:t>lsat_evaluate_phenological_max()</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w:t>
      </w:r>
      <w:r w:rsidR="005103C4">
        <w:rPr>
          <w:rFonts w:ascii="Times New Roman" w:hAnsi="Times New Roman" w:cs="Times New Roman"/>
          <w:sz w:val="24"/>
          <w:szCs w:val="24"/>
        </w:rPr>
        <w:t>the Noatak example</w:t>
      </w:r>
      <w:r w:rsidR="00B80FD6">
        <w:rPr>
          <w:rFonts w:ascii="Times New Roman" w:hAnsi="Times New Roman" w:cs="Times New Roman"/>
          <w:sz w:val="24"/>
          <w:szCs w:val="24"/>
        </w:rPr>
        <w:t xml:space="preserve"> dataset</w:t>
      </w:r>
      <w:r w:rsidR="00DC3F02">
        <w:rPr>
          <w:rFonts w:ascii="Times New Roman" w:hAnsi="Times New Roman" w:cs="Times New Roman"/>
          <w:sz w:val="24"/>
          <w:szCs w:val="24"/>
        </w:rPr>
        <w:t xml:space="preserve">,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estimates of NDVI</w:t>
      </w:r>
      <w:r w:rsidR="00DC3F02" w:rsidRPr="00DC3F02">
        <w:rPr>
          <w:rFonts w:ascii="Times New Roman" w:hAnsi="Times New Roman" w:cs="Times New Roman"/>
          <w:sz w:val="24"/>
          <w:szCs w:val="24"/>
          <w:vertAlign w:val="subscript"/>
        </w:rPr>
        <w:t>max</w:t>
      </w:r>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only one or two observations are available from a growing season (Figure 6), yet there were rarely such few observations during the period from 2000 to 202</w:t>
      </w:r>
      <w:r w:rsidR="00A90C1E">
        <w:rPr>
          <w:rFonts w:ascii="Times New Roman" w:hAnsi="Times New Roman" w:cs="Times New Roman"/>
          <w:sz w:val="24"/>
          <w:szCs w:val="24"/>
        </w:rPr>
        <w:t>1</w:t>
      </w:r>
      <w:r w:rsidR="005D0F3A">
        <w:rPr>
          <w:rFonts w:ascii="Times New Roman" w:hAnsi="Times New Roman" w:cs="Times New Roman"/>
          <w:sz w:val="24"/>
          <w:szCs w:val="24"/>
        </w:rPr>
        <w:t xml:space="preserve"> (Figure 3).</w:t>
      </w:r>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01F882CA" w14:textId="4C349F0A" w:rsidR="00583415"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2</w:t>
      </w:r>
    </w:p>
    <w:p w14:paraId="71E82DB8" w14:textId="77777777" w:rsidR="00583415" w:rsidRDefault="0058341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3DADD0"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ompute the Normalized Difference Vegetation Index (NDVI)</w:t>
      </w:r>
    </w:p>
    <w:p w14:paraId="7141F627" w14:textId="1F1C76D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dt</w:t>
      </w:r>
      <w:r w:rsidR="00F93A04" w:rsidRPr="00F93A04">
        <w:rPr>
          <w:rFonts w:ascii="Consolas" w:hAnsi="Consolas" w:cs="Times New Roman"/>
          <w:sz w:val="20"/>
          <w:szCs w:val="20"/>
        </w:rPr>
        <w:t xml:space="preserve"> &lt;- lsat_calc_spectral_index(</w:t>
      </w:r>
      <w:r>
        <w:rPr>
          <w:rFonts w:ascii="Consolas" w:hAnsi="Consolas" w:cs="Times New Roman"/>
          <w:sz w:val="20"/>
          <w:szCs w:val="20"/>
        </w:rPr>
        <w:t>noatak.dt</w:t>
      </w:r>
      <w:r w:rsidR="00F93A04" w:rsidRPr="00F93A04">
        <w:rPr>
          <w:rFonts w:ascii="Consolas" w:hAnsi="Consolas" w:cs="Times New Roman"/>
          <w:sz w:val="20"/>
          <w:szCs w:val="20"/>
        </w:rPr>
        <w:t>, si = 'ndvi')</w:t>
      </w:r>
    </w:p>
    <w:p w14:paraId="0A8D1E19"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C85629" w14:textId="48377344"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ross-calibrate NDVI among sensors using polynomial regression</w:t>
      </w:r>
      <w:r w:rsidR="00265C35">
        <w:rPr>
          <w:rFonts w:ascii="Consolas" w:hAnsi="Consolas" w:cs="Times New Roman"/>
          <w:sz w:val="20"/>
          <w:szCs w:val="20"/>
        </w:rPr>
        <w:t xml:space="preserve"> (Figure 4, Table 2)</w:t>
      </w:r>
    </w:p>
    <w:p w14:paraId="3A9E3BC3" w14:textId="290958F4"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dt</w:t>
      </w:r>
      <w:r w:rsidR="00F93A04" w:rsidRPr="00F93A04">
        <w:rPr>
          <w:rFonts w:ascii="Consolas" w:hAnsi="Consolas" w:cs="Times New Roman"/>
          <w:sz w:val="20"/>
          <w:szCs w:val="20"/>
        </w:rPr>
        <w:t xml:space="preserve"> &lt;- lsat_calibrate_poly(</w:t>
      </w:r>
      <w:r>
        <w:rPr>
          <w:rFonts w:ascii="Consolas" w:hAnsi="Consolas" w:cs="Times New Roman"/>
          <w:sz w:val="20"/>
          <w:szCs w:val="20"/>
        </w:rPr>
        <w:t>noatak.dt</w:t>
      </w:r>
      <w:r w:rsidR="00F93A04" w:rsidRPr="00F93A04">
        <w:rPr>
          <w:rFonts w:ascii="Consolas" w:hAnsi="Consolas" w:cs="Times New Roman"/>
          <w:sz w:val="20"/>
          <w:szCs w:val="20"/>
        </w:rPr>
        <w:t xml:space="preserve">, </w:t>
      </w:r>
    </w:p>
    <w:p w14:paraId="63676BA6"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band.or.si = 'ndvi', </w:t>
      </w:r>
    </w:p>
    <w:p w14:paraId="1199A7E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train.with.highlat.data = T, </w:t>
      </w:r>
    </w:p>
    <w:p w14:paraId="2D0AD945" w14:textId="74895833"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overwrite.col = T)</w:t>
      </w:r>
    </w:p>
    <w:p w14:paraId="143DF49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E8A4D58" w14:textId="76BC45D8"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Fit phenological models (cubic splines) to each time series</w:t>
      </w:r>
      <w:r w:rsidR="00265C35">
        <w:rPr>
          <w:rFonts w:ascii="Consolas" w:hAnsi="Consolas" w:cs="Times New Roman"/>
          <w:sz w:val="20"/>
          <w:szCs w:val="20"/>
        </w:rPr>
        <w:t xml:space="preserve"> (Figure 5)</w:t>
      </w:r>
    </w:p>
    <w:p w14:paraId="5AC601FB" w14:textId="07F8057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w:t>
      </w:r>
      <w:r w:rsidR="00F93A04" w:rsidRPr="00F93A04">
        <w:rPr>
          <w:rFonts w:ascii="Consolas" w:hAnsi="Consolas" w:cs="Times New Roman"/>
          <w:sz w:val="20"/>
          <w:szCs w:val="20"/>
        </w:rPr>
        <w:t>pheno.dt &lt;- lsat_fit_phenological_curves(</w:t>
      </w:r>
      <w:r>
        <w:rPr>
          <w:rFonts w:ascii="Consolas" w:hAnsi="Consolas" w:cs="Times New Roman"/>
          <w:sz w:val="20"/>
          <w:szCs w:val="20"/>
        </w:rPr>
        <w:t>noatak.dt</w:t>
      </w:r>
      <w:r w:rsidR="00F93A04" w:rsidRPr="00F93A04">
        <w:rPr>
          <w:rFonts w:ascii="Consolas" w:hAnsi="Consolas" w:cs="Times New Roman"/>
          <w:sz w:val="20"/>
          <w:szCs w:val="20"/>
        </w:rPr>
        <w:t>, si = 'ndvi')</w:t>
      </w:r>
    </w:p>
    <w:p w14:paraId="7946F24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79A6160" w14:textId="7E9FBAB0"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Summarize growing season</w:t>
      </w:r>
      <w:r>
        <w:rPr>
          <w:rFonts w:ascii="Consolas" w:hAnsi="Consolas" w:cs="Times New Roman"/>
          <w:sz w:val="20"/>
          <w:szCs w:val="20"/>
        </w:rPr>
        <w:t xml:space="preserve"> characteristics</w:t>
      </w:r>
    </w:p>
    <w:p w14:paraId="08968675" w14:textId="5F1FD183"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w:t>
      </w:r>
      <w:r w:rsidR="00F93A04" w:rsidRPr="00F93A04">
        <w:rPr>
          <w:rFonts w:ascii="Consolas" w:hAnsi="Consolas" w:cs="Times New Roman"/>
          <w:sz w:val="20"/>
          <w:szCs w:val="20"/>
        </w:rPr>
        <w:t>.gs.dt &lt;- lsat_summarize_growing_seasons(</w:t>
      </w:r>
      <w:r>
        <w:rPr>
          <w:rFonts w:ascii="Consolas" w:hAnsi="Consolas" w:cs="Times New Roman"/>
          <w:sz w:val="20"/>
          <w:szCs w:val="20"/>
        </w:rPr>
        <w:t>noatak</w:t>
      </w:r>
      <w:r w:rsidR="00F93A04" w:rsidRPr="00F93A04">
        <w:rPr>
          <w:rFonts w:ascii="Consolas" w:hAnsi="Consolas" w:cs="Times New Roman"/>
          <w:sz w:val="20"/>
          <w:szCs w:val="20"/>
        </w:rPr>
        <w:t>.pheno.dt, si = 'ndvi')</w:t>
      </w:r>
    </w:p>
    <w:p w14:paraId="11B0DD2C"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92189F8" w14:textId="6D5693FB"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Evaluate estimates of annual maximum NDVI</w:t>
      </w:r>
      <w:r w:rsidR="00265C35">
        <w:rPr>
          <w:rFonts w:ascii="Consolas" w:hAnsi="Consolas" w:cs="Times New Roman"/>
          <w:sz w:val="20"/>
          <w:szCs w:val="20"/>
        </w:rPr>
        <w:t xml:space="preserve"> (Figure 6)</w:t>
      </w:r>
    </w:p>
    <w:p w14:paraId="4F5552D4" w14:textId="03C6AF08" w:rsid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w:t>
      </w:r>
      <w:r w:rsidR="00F93A04" w:rsidRPr="00F93A04">
        <w:rPr>
          <w:rFonts w:ascii="Consolas" w:hAnsi="Consolas" w:cs="Times New Roman"/>
          <w:sz w:val="20"/>
          <w:szCs w:val="20"/>
        </w:rPr>
        <w:t>.gs.eval.dt &lt;- lsat_evaluate_phenological_max(</w:t>
      </w:r>
      <w:r>
        <w:rPr>
          <w:rFonts w:ascii="Consolas" w:hAnsi="Consolas" w:cs="Times New Roman"/>
          <w:sz w:val="20"/>
          <w:szCs w:val="20"/>
        </w:rPr>
        <w:t>noatak</w:t>
      </w:r>
      <w:r w:rsidR="00F93A04" w:rsidRPr="00F93A04">
        <w:rPr>
          <w:rFonts w:ascii="Consolas" w:hAnsi="Consolas" w:cs="Times New Roman"/>
          <w:sz w:val="20"/>
          <w:szCs w:val="20"/>
        </w:rPr>
        <w:t>.pheno.dt,</w:t>
      </w:r>
      <w:r w:rsidR="00DC5991">
        <w:rPr>
          <w:rFonts w:ascii="Consolas" w:hAnsi="Consolas" w:cs="Times New Roman"/>
          <w:sz w:val="20"/>
          <w:szCs w:val="20"/>
        </w:rPr>
        <w:t xml:space="preserve"> </w:t>
      </w:r>
      <w:r w:rsidR="00F93A04" w:rsidRPr="00F93A04">
        <w:rPr>
          <w:rFonts w:ascii="Consolas" w:hAnsi="Consolas" w:cs="Times New Roman"/>
          <w:sz w:val="20"/>
          <w:szCs w:val="20"/>
        </w:rPr>
        <w:t>si = 'ndvi'</w:t>
      </w:r>
      <w:r w:rsidR="00DC5991">
        <w:rPr>
          <w:rFonts w:ascii="Consolas" w:hAnsi="Consolas" w:cs="Times New Roman"/>
          <w:sz w:val="20"/>
          <w:szCs w:val="20"/>
        </w:rPr>
        <w:t>)</w:t>
      </w:r>
    </w:p>
    <w:p w14:paraId="142C159D" w14:textId="4A66F3C3" w:rsidR="0046624E"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A25255" w14:textId="36EC6154" w:rsidR="0046624E" w:rsidRPr="00F93A04"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Continue to Code Box </w:t>
      </w:r>
      <w:r w:rsidR="00B05DAA">
        <w:rPr>
          <w:rFonts w:ascii="Consolas" w:hAnsi="Consolas" w:cs="Times New Roman"/>
          <w:sz w:val="20"/>
          <w:szCs w:val="20"/>
        </w:rPr>
        <w:t>4...</w:t>
      </w:r>
    </w:p>
    <w:p w14:paraId="548B30CC" w14:textId="07337DBE" w:rsidR="000B304F" w:rsidRDefault="000B304F">
      <w:pPr>
        <w:rPr>
          <w:rFonts w:ascii="Times New Roman" w:hAnsi="Times New Roman" w:cs="Times New Roman"/>
          <w:sz w:val="32"/>
          <w:szCs w:val="32"/>
        </w:rPr>
      </w:pPr>
      <w:r>
        <w:rPr>
          <w:rFonts w:ascii="Times New Roman" w:hAnsi="Times New Roman" w:cs="Times New Roman"/>
          <w:sz w:val="32"/>
          <w:szCs w:val="32"/>
        </w:rPr>
        <w:br w:type="page"/>
      </w:r>
    </w:p>
    <w:p w14:paraId="722F74EA" w14:textId="79FE2A04" w:rsidR="003C7D0B" w:rsidRDefault="003C7D0B" w:rsidP="003C7D0B">
      <w:pPr>
        <w:pStyle w:val="Heading2"/>
      </w:pPr>
      <w:r>
        <w:lastRenderedPageBreak/>
        <w:t xml:space="preserve">Part </w:t>
      </w:r>
      <w:r w:rsidR="00C00669">
        <w:t>4</w:t>
      </w:r>
      <w:r>
        <w:t>: Analyze vegetation greenness time series</w:t>
      </w:r>
    </w:p>
    <w:p w14:paraId="57CF1AAA" w14:textId="2CC3CD3B" w:rsidR="00470475" w:rsidRPr="000D11A3" w:rsidRDefault="00C16839"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nally, </w:t>
      </w:r>
      <w:r w:rsidR="000D11A3">
        <w:rPr>
          <w:rFonts w:ascii="Times New Roman" w:hAnsi="Times New Roman" w:cs="Times New Roman"/>
          <w:sz w:val="24"/>
          <w:szCs w:val="24"/>
        </w:rPr>
        <w:t xml:space="preserve">we evaluate </w:t>
      </w:r>
      <w:r>
        <w:rPr>
          <w:rFonts w:ascii="Times New Roman" w:hAnsi="Times New Roman" w:cs="Times New Roman"/>
          <w:sz w:val="24"/>
          <w:szCs w:val="24"/>
        </w:rPr>
        <w:t xml:space="preserve">the </w:t>
      </w:r>
      <w:r w:rsidR="000D11A3">
        <w:rPr>
          <w:rFonts w:ascii="Times New Roman" w:hAnsi="Times New Roman" w:cs="Times New Roman"/>
          <w:sz w:val="24"/>
          <w:szCs w:val="24"/>
        </w:rPr>
        <w:t xml:space="preserve">interannual </w:t>
      </w:r>
      <w:r>
        <w:rPr>
          <w:rFonts w:ascii="Times New Roman" w:hAnsi="Times New Roman" w:cs="Times New Roman"/>
          <w:sz w:val="24"/>
          <w:szCs w:val="24"/>
        </w:rPr>
        <w:t>trend in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w:t>
      </w:r>
      <w:r w:rsidR="000D11A3">
        <w:rPr>
          <w:rFonts w:ascii="Times New Roman" w:hAnsi="Times New Roman" w:cs="Times New Roman"/>
          <w:sz w:val="24"/>
          <w:szCs w:val="24"/>
        </w:rPr>
        <w:t>from 2000 to 20</w:t>
      </w:r>
      <w:r w:rsidR="00BD39A0">
        <w:rPr>
          <w:rFonts w:ascii="Times New Roman" w:hAnsi="Times New Roman" w:cs="Times New Roman"/>
          <w:sz w:val="24"/>
          <w:szCs w:val="24"/>
        </w:rPr>
        <w:t>2</w:t>
      </w:r>
      <w:r w:rsidR="00FD3FC0">
        <w:rPr>
          <w:rFonts w:ascii="Times New Roman" w:hAnsi="Times New Roman" w:cs="Times New Roman"/>
          <w:sz w:val="24"/>
          <w:szCs w:val="24"/>
        </w:rPr>
        <w:t>2</w:t>
      </w:r>
      <w:r w:rsidR="000D11A3">
        <w:rPr>
          <w:rFonts w:ascii="Times New Roman" w:hAnsi="Times New Roman" w:cs="Times New Roman"/>
          <w:sz w:val="24"/>
          <w:szCs w:val="24"/>
        </w:rPr>
        <w:t xml:space="preserve"> </w:t>
      </w:r>
      <w:r>
        <w:rPr>
          <w:rFonts w:ascii="Times New Roman" w:hAnsi="Times New Roman" w:cs="Times New Roman"/>
          <w:sz w:val="24"/>
          <w:szCs w:val="24"/>
        </w:rPr>
        <w:t xml:space="preserve">for each </w:t>
      </w:r>
      <w:r w:rsidR="00BD39A0">
        <w:rPr>
          <w:rFonts w:ascii="Times New Roman" w:hAnsi="Times New Roman" w:cs="Times New Roman"/>
          <w:sz w:val="24"/>
          <w:szCs w:val="24"/>
        </w:rPr>
        <w:t>sample point</w:t>
      </w:r>
      <w:r w:rsidR="000D11A3">
        <w:rPr>
          <w:rFonts w:ascii="Times New Roman" w:hAnsi="Times New Roman" w:cs="Times New Roman"/>
          <w:sz w:val="24"/>
          <w:szCs w:val="24"/>
        </w:rPr>
        <w:t xml:space="preserve">. We calculate temporal trends </w:t>
      </w:r>
      <w:r>
        <w:rPr>
          <w:rFonts w:ascii="Times New Roman" w:hAnsi="Times New Roman" w:cs="Times New Roman"/>
          <w:sz w:val="24"/>
          <w:szCs w:val="24"/>
        </w:rPr>
        <w:t xml:space="preserve">using </w:t>
      </w:r>
      <w:r w:rsidR="000D11A3">
        <w:rPr>
          <w:rFonts w:ascii="Times New Roman" w:hAnsi="Times New Roman" w:cs="Times New Roman"/>
          <w:sz w:val="24"/>
          <w:szCs w:val="24"/>
        </w:rPr>
        <w:t xml:space="preserve">the </w:t>
      </w:r>
      <w:r w:rsidRPr="00BB0B2E">
        <w:rPr>
          <w:rFonts w:ascii="Times New Roman" w:hAnsi="Times New Roman" w:cs="Times New Roman"/>
          <w:i/>
          <w:iCs/>
          <w:sz w:val="24"/>
          <w:szCs w:val="24"/>
        </w:rPr>
        <w:t>lsat_calc_trend()</w:t>
      </w:r>
      <w:r>
        <w:rPr>
          <w:rFonts w:ascii="Times New Roman" w:hAnsi="Times New Roman" w:cs="Times New Roman"/>
          <w:sz w:val="24"/>
          <w:szCs w:val="24"/>
        </w:rPr>
        <w:t xml:space="preserve"> function</w:t>
      </w:r>
      <w:r w:rsidR="000D11A3">
        <w:rPr>
          <w:rFonts w:ascii="Times New Roman" w:hAnsi="Times New Roman" w:cs="Times New Roman"/>
          <w:sz w:val="24"/>
          <w:szCs w:val="24"/>
        </w:rPr>
        <w:t xml:space="preserve"> that implements and summarizes non-parametric trend assessments</w:t>
      </w:r>
      <w:r w:rsidR="00C47E18">
        <w:rPr>
          <w:rFonts w:ascii="Times New Roman" w:hAnsi="Times New Roman" w:cs="Times New Roman"/>
          <w:sz w:val="24"/>
          <w:szCs w:val="24"/>
        </w:rPr>
        <w:t xml:space="preserve"> (Table </w:t>
      </w:r>
      <w:r w:rsidR="00AF6A17">
        <w:rPr>
          <w:rFonts w:ascii="Times New Roman" w:hAnsi="Times New Roman" w:cs="Times New Roman"/>
          <w:sz w:val="24"/>
          <w:szCs w:val="24"/>
        </w:rPr>
        <w:t>3</w:t>
      </w:r>
      <w:r w:rsidR="00C47E18">
        <w:rPr>
          <w:rFonts w:ascii="Times New Roman" w:hAnsi="Times New Roman" w:cs="Times New Roman"/>
          <w:sz w:val="24"/>
          <w:szCs w:val="24"/>
        </w:rPr>
        <w:t>)</w:t>
      </w:r>
      <w:r w:rsidR="000D11A3">
        <w:rPr>
          <w:rFonts w:ascii="Times New Roman" w:hAnsi="Times New Roman" w:cs="Times New Roman"/>
          <w:sz w:val="24"/>
          <w:szCs w:val="24"/>
        </w:rPr>
        <w:t>.</w:t>
      </w:r>
      <w:r w:rsidR="00DC3EC0">
        <w:rPr>
          <w:rFonts w:ascii="Times New Roman" w:hAnsi="Times New Roman" w:cs="Times New Roman"/>
          <w:sz w:val="24"/>
          <w:szCs w:val="24"/>
        </w:rPr>
        <w:t xml:space="preserve"> </w:t>
      </w:r>
      <w:r>
        <w:rPr>
          <w:rFonts w:ascii="Times New Roman" w:hAnsi="Times New Roman" w:cs="Times New Roman"/>
          <w:sz w:val="24"/>
          <w:szCs w:val="24"/>
        </w:rPr>
        <w:t xml:space="preserve">Note how we use the “yrs”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w:t>
      </w:r>
      <w:r w:rsidR="00BD39A0">
        <w:rPr>
          <w:rFonts w:ascii="Times New Roman" w:hAnsi="Times New Roman" w:cs="Times New Roman"/>
          <w:sz w:val="24"/>
          <w:szCs w:val="24"/>
        </w:rPr>
        <w:t>2</w:t>
      </w:r>
      <w:r>
        <w:rPr>
          <w:rFonts w:ascii="Times New Roman" w:hAnsi="Times New Roman" w:cs="Times New Roman"/>
          <w:sz w:val="24"/>
          <w:szCs w:val="24"/>
        </w:rPr>
        <w:t xml:space="preserve">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w:t>
      </w:r>
      <w:r w:rsidR="00D74D98">
        <w:rPr>
          <w:rFonts w:ascii="Times New Roman" w:hAnsi="Times New Roman" w:cs="Times New Roman"/>
          <w:sz w:val="24"/>
          <w:szCs w:val="24"/>
        </w:rPr>
        <w:t>We then create a histogram of recent NDVI</w:t>
      </w:r>
      <w:r w:rsidR="00D74D98" w:rsidRPr="00D74D98">
        <w:rPr>
          <w:rFonts w:ascii="Times New Roman" w:hAnsi="Times New Roman" w:cs="Times New Roman"/>
          <w:sz w:val="24"/>
          <w:szCs w:val="24"/>
          <w:vertAlign w:val="subscript"/>
        </w:rPr>
        <w:t>max</w:t>
      </w:r>
      <w:r w:rsidR="00D74D98">
        <w:rPr>
          <w:rFonts w:ascii="Times New Roman" w:hAnsi="Times New Roman" w:cs="Times New Roman"/>
          <w:sz w:val="24"/>
          <w:szCs w:val="24"/>
        </w:rPr>
        <w:t xml:space="preserve"> trends using </w:t>
      </w:r>
      <w:r w:rsidR="00D74D98" w:rsidRPr="00D74D98">
        <w:rPr>
          <w:rFonts w:ascii="Times New Roman" w:hAnsi="Times New Roman" w:cs="Times New Roman"/>
          <w:i/>
          <w:iCs/>
          <w:sz w:val="24"/>
          <w:szCs w:val="24"/>
        </w:rPr>
        <w:t>lsat_plot_trend_hist</w:t>
      </w:r>
      <w:r w:rsidR="00D74D98">
        <w:rPr>
          <w:rFonts w:ascii="Times New Roman" w:hAnsi="Times New Roman" w:cs="Times New Roman"/>
          <w:i/>
          <w:iCs/>
          <w:sz w:val="24"/>
          <w:szCs w:val="24"/>
        </w:rPr>
        <w:t>()</w:t>
      </w:r>
      <w:r w:rsidR="00EA7798">
        <w:rPr>
          <w:rFonts w:ascii="Times New Roman" w:hAnsi="Times New Roman" w:cs="Times New Roman"/>
          <w:i/>
          <w:iCs/>
          <w:sz w:val="24"/>
          <w:szCs w:val="24"/>
        </w:rPr>
        <w:t xml:space="preserve"> </w:t>
      </w:r>
      <w:r w:rsidR="00D74D98">
        <w:rPr>
          <w:rFonts w:ascii="Times New Roman" w:hAnsi="Times New Roman" w:cs="Times New Roman"/>
          <w:sz w:val="24"/>
          <w:szCs w:val="24"/>
        </w:rPr>
        <w:t>(</w:t>
      </w:r>
      <w:r>
        <w:rPr>
          <w:rFonts w:ascii="Times New Roman" w:hAnsi="Times New Roman" w:cs="Times New Roman"/>
          <w:sz w:val="24"/>
          <w:szCs w:val="24"/>
        </w:rPr>
        <w:t>Figure 7</w:t>
      </w:r>
      <w:r w:rsidR="00D74D98">
        <w:rPr>
          <w:rFonts w:ascii="Times New Roman" w:hAnsi="Times New Roman" w:cs="Times New Roman"/>
          <w:sz w:val="24"/>
          <w:szCs w:val="24"/>
        </w:rPr>
        <w:t>)</w:t>
      </w:r>
      <w:r w:rsidR="00EA7798">
        <w:rPr>
          <w:rFonts w:ascii="Times New Roman" w:hAnsi="Times New Roman" w:cs="Times New Roman"/>
          <w:sz w:val="24"/>
          <w:szCs w:val="24"/>
        </w:rPr>
        <w:t xml:space="preserve"> and also create an interactive map showing the trend at each sample point (Figure 8)</w:t>
      </w:r>
      <w:r w:rsidR="00A34F7B">
        <w:rPr>
          <w:rFonts w:ascii="Times New Roman" w:hAnsi="Times New Roman" w:cs="Times New Roman"/>
          <w:sz w:val="24"/>
          <w:szCs w:val="24"/>
        </w:rPr>
        <w:t xml:space="preserve">. </w:t>
      </w:r>
      <w:r w:rsidR="00046368">
        <w:rPr>
          <w:rFonts w:ascii="Times New Roman" w:hAnsi="Times New Roman" w:cs="Times New Roman"/>
          <w:sz w:val="24"/>
          <w:szCs w:val="24"/>
        </w:rPr>
        <w:t xml:space="preserve">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BD39A0">
        <w:rPr>
          <w:rFonts w:ascii="Times New Roman" w:hAnsi="Times New Roman" w:cs="Times New Roman"/>
          <w:sz w:val="24"/>
          <w:szCs w:val="24"/>
        </w:rPr>
        <w:t>greening</w:t>
      </w:r>
      <w:r w:rsidR="00470475" w:rsidRPr="00BB0B2E">
        <w:rPr>
          <w:rFonts w:ascii="Times New Roman" w:hAnsi="Times New Roman" w:cs="Times New Roman"/>
          <w:sz w:val="24"/>
          <w:szCs w:val="24"/>
        </w:rPr>
        <w:t xml:space="preserve">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65076DF8"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 xml:space="preserve">Box 4: Analyze </w:t>
      </w:r>
      <w:r w:rsidR="00B34FAE">
        <w:rPr>
          <w:rFonts w:ascii="Times New Roman" w:hAnsi="Times New Roman" w:cs="Times New Roman"/>
          <w:sz w:val="24"/>
          <w:szCs w:val="24"/>
        </w:rPr>
        <w:t xml:space="preserve">and visualize </w:t>
      </w:r>
      <w:r w:rsidR="00470475" w:rsidRPr="00BB0B2E">
        <w:rPr>
          <w:rFonts w:ascii="Times New Roman" w:hAnsi="Times New Roman" w:cs="Times New Roman"/>
          <w:sz w:val="24"/>
          <w:szCs w:val="24"/>
        </w:rPr>
        <w:t>vegetation greenness time series</w:t>
      </w:r>
    </w:p>
    <w:p w14:paraId="2129F904" w14:textId="77C38241" w:rsidR="000B4516" w:rsidRDefault="00D20DF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3</w:t>
      </w:r>
    </w:p>
    <w:p w14:paraId="2268E72F" w14:textId="77777777" w:rsidR="00F86874" w:rsidRDefault="00F86874"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1D002E66"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r w:rsidR="00F86874">
        <w:rPr>
          <w:rFonts w:ascii="Consolas" w:hAnsi="Consolas" w:cs="Times New Roman"/>
          <w:sz w:val="20"/>
          <w:szCs w:val="20"/>
        </w:rPr>
        <w:t xml:space="preserve">annual </w:t>
      </w:r>
      <w:r w:rsidRPr="00BB0B2E">
        <w:rPr>
          <w:rFonts w:ascii="Consolas" w:hAnsi="Consolas" w:cs="Times New Roman"/>
          <w:sz w:val="20"/>
          <w:szCs w:val="20"/>
        </w:rPr>
        <w:t>NDVImax</w:t>
      </w:r>
      <w:r w:rsidR="00F86874">
        <w:rPr>
          <w:rFonts w:ascii="Consolas" w:hAnsi="Consolas" w:cs="Times New Roman"/>
          <w:sz w:val="20"/>
          <w:szCs w:val="20"/>
        </w:rPr>
        <w:t xml:space="preserve"> for each </w:t>
      </w:r>
      <w:r w:rsidR="00213388">
        <w:rPr>
          <w:rFonts w:ascii="Consolas" w:hAnsi="Consolas" w:cs="Times New Roman"/>
          <w:sz w:val="20"/>
          <w:szCs w:val="20"/>
        </w:rPr>
        <w:t>sample point</w:t>
      </w:r>
      <w:r w:rsidR="00265C35">
        <w:rPr>
          <w:rFonts w:ascii="Consolas" w:hAnsi="Consolas" w:cs="Times New Roman"/>
          <w:sz w:val="20"/>
          <w:szCs w:val="20"/>
        </w:rPr>
        <w:t xml:space="preserve"> (Table 3)</w:t>
      </w:r>
    </w:p>
    <w:p w14:paraId="72C6093E" w14:textId="3B1804CB" w:rsidR="003A6063" w:rsidRDefault="00200E9A"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w:t>
      </w:r>
      <w:r w:rsidR="003A6063" w:rsidRPr="00AA2D22">
        <w:rPr>
          <w:rFonts w:ascii="Consolas" w:hAnsi="Consolas" w:cs="Times New Roman"/>
          <w:sz w:val="20"/>
          <w:szCs w:val="20"/>
        </w:rPr>
        <w:t>.trend.dt &lt;- lsat_calc_trend(</w:t>
      </w:r>
      <w:r>
        <w:rPr>
          <w:rFonts w:ascii="Consolas" w:hAnsi="Consolas" w:cs="Times New Roman"/>
          <w:sz w:val="20"/>
          <w:szCs w:val="20"/>
        </w:rPr>
        <w:t>noatak</w:t>
      </w:r>
      <w:r w:rsidR="003A6063" w:rsidRPr="00AA2D22">
        <w:rPr>
          <w:rFonts w:ascii="Consolas" w:hAnsi="Consolas" w:cs="Times New Roman"/>
          <w:sz w:val="20"/>
          <w:szCs w:val="20"/>
        </w:rPr>
        <w:t>.gs.dt, si = 'ndvi.max', yrs</w:t>
      </w:r>
      <w:r w:rsidR="00E46970" w:rsidRPr="00AA2D22">
        <w:rPr>
          <w:rFonts w:ascii="Consolas" w:hAnsi="Consolas" w:cs="Times New Roman"/>
          <w:sz w:val="20"/>
          <w:szCs w:val="20"/>
        </w:rPr>
        <w:t xml:space="preserve"> </w:t>
      </w:r>
      <w:r w:rsidR="003A6063" w:rsidRPr="00AA2D22">
        <w:rPr>
          <w:rFonts w:ascii="Consolas" w:hAnsi="Consolas" w:cs="Times New Roman"/>
          <w:sz w:val="20"/>
          <w:szCs w:val="20"/>
        </w:rPr>
        <w:t>=</w:t>
      </w:r>
      <w:r w:rsidR="00BB2B7A">
        <w:rPr>
          <w:rFonts w:ascii="Consolas" w:hAnsi="Consolas" w:cs="Times New Roman"/>
          <w:sz w:val="20"/>
          <w:szCs w:val="20"/>
        </w:rPr>
        <w:t xml:space="preserve"> </w:t>
      </w:r>
      <w:r w:rsidR="003A6063" w:rsidRPr="00AA2D22">
        <w:rPr>
          <w:rFonts w:ascii="Consolas" w:hAnsi="Consolas" w:cs="Times New Roman"/>
          <w:sz w:val="20"/>
          <w:szCs w:val="20"/>
        </w:rPr>
        <w:t>2000:202</w:t>
      </w:r>
      <w:r>
        <w:rPr>
          <w:rFonts w:ascii="Consolas" w:hAnsi="Consolas" w:cs="Times New Roman"/>
          <w:sz w:val="20"/>
          <w:szCs w:val="20"/>
        </w:rPr>
        <w:t>2</w:t>
      </w:r>
      <w:r w:rsidR="003A6063" w:rsidRPr="00AA2D22">
        <w:rPr>
          <w:rFonts w:ascii="Consolas" w:hAnsi="Consolas" w:cs="Times New Roman"/>
          <w:sz w:val="20"/>
          <w:szCs w:val="20"/>
        </w:rPr>
        <w:t>)</w:t>
      </w:r>
    </w:p>
    <w:p w14:paraId="237CA2F5" w14:textId="3CB0B9A8" w:rsidR="0025527E" w:rsidRDefault="0025527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9F111C" w14:textId="03094E3F" w:rsidR="0025527E" w:rsidRP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 xml:space="preserve"># Plot histogram of trends across </w:t>
      </w:r>
      <w:r>
        <w:rPr>
          <w:rFonts w:ascii="Consolas" w:hAnsi="Consolas" w:cs="Times New Roman"/>
          <w:sz w:val="20"/>
          <w:szCs w:val="20"/>
        </w:rPr>
        <w:t>sample points</w:t>
      </w:r>
      <w:r w:rsidR="00265C35">
        <w:rPr>
          <w:rFonts w:ascii="Consolas" w:hAnsi="Consolas" w:cs="Times New Roman"/>
          <w:sz w:val="20"/>
          <w:szCs w:val="20"/>
        </w:rPr>
        <w:t xml:space="preserve"> (Figure 7)</w:t>
      </w:r>
    </w:p>
    <w:p w14:paraId="62CF41B6" w14:textId="766E2060" w:rsid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lsat_plot_trend_hist(noatak.trend.dt, xlim = c(-21,21))</w:t>
      </w:r>
    </w:p>
    <w:p w14:paraId="79DD0193" w14:textId="2BE1B273" w:rsidR="00745CB9" w:rsidRDefault="00745CB9"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C87A1CC" w14:textId="74045841" w:rsidR="00F02120" w:rsidRDefault="00F02120"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Create interactive map showing NDVI trends</w:t>
      </w:r>
      <w:r w:rsidR="00265C35">
        <w:rPr>
          <w:rFonts w:ascii="Consolas" w:hAnsi="Consolas" w:cs="Times New Roman"/>
          <w:sz w:val="20"/>
          <w:szCs w:val="20"/>
        </w:rPr>
        <w:t xml:space="preserve"> (Figure 8)</w:t>
      </w:r>
    </w:p>
    <w:p w14:paraId="5C2CD4F6" w14:textId="77777777" w:rsidR="00D3125F" w:rsidRPr="00D3125F"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3125F">
        <w:rPr>
          <w:rFonts w:ascii="Consolas" w:hAnsi="Consolas" w:cs="Times New Roman"/>
          <w:sz w:val="20"/>
          <w:szCs w:val="20"/>
        </w:rPr>
        <w:t xml:space="preserve">colors.dt &lt;- data.table(trend.cat = c("greening","no_trend","browning"), </w:t>
      </w:r>
    </w:p>
    <w:p w14:paraId="237C05E8" w14:textId="2F15DBA6" w:rsid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3125F">
        <w:rPr>
          <w:rFonts w:ascii="Consolas" w:hAnsi="Consolas" w:cs="Times New Roman"/>
          <w:sz w:val="20"/>
          <w:szCs w:val="20"/>
        </w:rPr>
        <w:t xml:space="preserve">                        trend.color = c("</w:t>
      </w:r>
      <w:r w:rsidR="00EA3204">
        <w:rPr>
          <w:rFonts w:ascii="Consolas" w:hAnsi="Consolas" w:cs="Times New Roman"/>
          <w:sz w:val="20"/>
          <w:szCs w:val="20"/>
        </w:rPr>
        <w:t>spring</w:t>
      </w:r>
      <w:r w:rsidRPr="00D3125F">
        <w:rPr>
          <w:rFonts w:ascii="Consolas" w:hAnsi="Consolas" w:cs="Times New Roman"/>
          <w:sz w:val="20"/>
          <w:szCs w:val="20"/>
        </w:rPr>
        <w:t>green","white","</w:t>
      </w:r>
      <w:r w:rsidR="00EA3204">
        <w:rPr>
          <w:rFonts w:ascii="Consolas" w:hAnsi="Consolas" w:cs="Times New Roman"/>
          <w:sz w:val="20"/>
          <w:szCs w:val="20"/>
        </w:rPr>
        <w:t>orange</w:t>
      </w:r>
      <w:r w:rsidRPr="00D3125F">
        <w:rPr>
          <w:rFonts w:ascii="Consolas" w:hAnsi="Consolas" w:cs="Times New Roman"/>
          <w:sz w:val="20"/>
          <w:szCs w:val="20"/>
        </w:rPr>
        <w:t>"))</w:t>
      </w:r>
    </w:p>
    <w:p w14:paraId="2714D38D" w14:textId="77777777" w:rsidR="00D3125F" w:rsidRP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7FB64EE"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noatak.trend.dt &lt;- noatak.trend.dt[colors.dt, on = 'trend.cat']</w:t>
      </w:r>
    </w:p>
    <w:p w14:paraId="325BDB8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9016E1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noatak.trend.sf &lt;- st_as_sf(noatak.trend.dt, </w:t>
      </w:r>
    </w:p>
    <w:p w14:paraId="16E903A2"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r w:rsidRPr="00B76CFE">
        <w:rPr>
          <w:rFonts w:ascii="Consolas" w:hAnsi="Consolas" w:cs="Times New Roman"/>
          <w:sz w:val="20"/>
          <w:szCs w:val="20"/>
        </w:rPr>
        <w:t xml:space="preserve">coords = c("longitude", "latitude"), </w:t>
      </w:r>
    </w:p>
    <w:p w14:paraId="043D15D4"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76CFE">
        <w:rPr>
          <w:rFonts w:ascii="Consolas" w:hAnsi="Consolas" w:cs="Times New Roman"/>
          <w:sz w:val="20"/>
          <w:szCs w:val="20"/>
        </w:rPr>
        <w:t xml:space="preserve">                            crs = 4326)</w:t>
      </w:r>
    </w:p>
    <w:p w14:paraId="367B0D6E"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9BEFD45"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leaflet() %&gt;% </w:t>
      </w:r>
    </w:p>
    <w:p w14:paraId="1F06FE6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addProviderTiles('Esri.WorldImagery') %&gt;%</w:t>
      </w:r>
    </w:p>
    <w:p w14:paraId="6A5ABA6A" w14:textId="38782FF2"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addPolylines(data = noatak.sf, color = '</w:t>
      </w:r>
      <w:r w:rsidR="00DF0322">
        <w:rPr>
          <w:rFonts w:ascii="Consolas" w:hAnsi="Consolas" w:cs="Times New Roman"/>
          <w:sz w:val="20"/>
          <w:szCs w:val="20"/>
        </w:rPr>
        <w:t>white</w:t>
      </w:r>
      <w:r w:rsidRPr="00F02120">
        <w:rPr>
          <w:rFonts w:ascii="Consolas" w:hAnsi="Consolas" w:cs="Times New Roman"/>
          <w:sz w:val="20"/>
          <w:szCs w:val="20"/>
        </w:rPr>
        <w:t xml:space="preserve">', weight = 3) %&gt;% </w:t>
      </w:r>
    </w:p>
    <w:p w14:paraId="7D5F02B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addCircleMarkers(data = noatak.trend.sf, </w:t>
      </w:r>
    </w:p>
    <w:p w14:paraId="40F80CAF" w14:textId="7C070C6E"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 = '</w:t>
      </w:r>
      <w:r w:rsidR="00DF0322">
        <w:rPr>
          <w:rFonts w:ascii="Consolas" w:hAnsi="Consolas" w:cs="Times New Roman"/>
          <w:sz w:val="20"/>
          <w:szCs w:val="20"/>
        </w:rPr>
        <w:t>white</w:t>
      </w:r>
      <w:r w:rsidRPr="00F02120">
        <w:rPr>
          <w:rFonts w:ascii="Consolas" w:hAnsi="Consolas" w:cs="Times New Roman"/>
          <w:sz w:val="20"/>
          <w:szCs w:val="20"/>
        </w:rPr>
        <w:t>',</w:t>
      </w:r>
    </w:p>
    <w:p w14:paraId="070B6620"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eight = 1,</w:t>
      </w:r>
    </w:p>
    <w:p w14:paraId="5B599737"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0.9,</w:t>
      </w:r>
    </w:p>
    <w:p w14:paraId="170AFEA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fillColor = ~trend.color,</w:t>
      </w:r>
    </w:p>
    <w:p w14:paraId="1BD85F8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fillOpacity = 0.5,</w:t>
      </w:r>
    </w:p>
    <w:p w14:paraId="56D5987B" w14:textId="0DFFD209" w:rsid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radius = ~sqrt(abs(total.change.pcnt))*3) %&gt;%</w:t>
      </w:r>
    </w:p>
    <w:p w14:paraId="5DD1DC9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setView(-160, 68, zoom = 7) %&gt;%</w:t>
      </w:r>
    </w:p>
    <w:p w14:paraId="5B4789BD"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addLegend('bottomright', </w:t>
      </w:r>
    </w:p>
    <w:p w14:paraId="627BF67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s = colors.dt$trend.color, </w:t>
      </w:r>
    </w:p>
    <w:p w14:paraId="48AA44A3" w14:textId="77777777" w:rsidR="00F02120" w:rsidRPr="00DA172F"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fr-CH"/>
        </w:rPr>
      </w:pPr>
      <w:r w:rsidRPr="00F02120">
        <w:rPr>
          <w:rFonts w:ascii="Consolas" w:hAnsi="Consolas" w:cs="Times New Roman"/>
          <w:sz w:val="20"/>
          <w:szCs w:val="20"/>
        </w:rPr>
        <w:t xml:space="preserve">            </w:t>
      </w:r>
      <w:r w:rsidRPr="00DA172F">
        <w:rPr>
          <w:rFonts w:ascii="Consolas" w:hAnsi="Consolas" w:cs="Times New Roman"/>
          <w:sz w:val="20"/>
          <w:szCs w:val="20"/>
          <w:lang w:val="fr-CH"/>
        </w:rPr>
        <w:t>labels = colors.dt$trend.cat,</w:t>
      </w:r>
    </w:p>
    <w:p w14:paraId="4717F72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A172F">
        <w:rPr>
          <w:rFonts w:ascii="Consolas" w:hAnsi="Consolas" w:cs="Times New Roman"/>
          <w:sz w:val="20"/>
          <w:szCs w:val="20"/>
          <w:lang w:val="fr-CH"/>
        </w:rPr>
        <w:t xml:space="preserve">            </w:t>
      </w:r>
      <w:r w:rsidRPr="00F02120">
        <w:rPr>
          <w:rFonts w:ascii="Consolas" w:hAnsi="Consolas" w:cs="Times New Roman"/>
          <w:sz w:val="20"/>
          <w:szCs w:val="20"/>
        </w:rPr>
        <w:t>title = 'NDVImax trend',</w:t>
      </w:r>
    </w:p>
    <w:p w14:paraId="02032705" w14:textId="7D71A07B" w:rsidR="00745CB9" w:rsidRPr="00AA2D22"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1)</w:t>
      </w:r>
    </w:p>
    <w:p w14:paraId="325D7AAC" w14:textId="07F750BB"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5E0BD1F" w14:textId="13F72410" w:rsidR="00B76CFE" w:rsidRDefault="00B76CF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End of code examples</w:t>
      </w:r>
    </w:p>
    <w:p w14:paraId="352F4C93" w14:textId="77777777" w:rsidR="00A34F7B" w:rsidRDefault="00A34F7B" w:rsidP="008A44EA">
      <w:pPr>
        <w:pStyle w:val="NoSpacing"/>
        <w:rPr>
          <w:rFonts w:ascii="Consolas" w:hAnsi="Consolas" w:cs="Times New Roman"/>
          <w:sz w:val="24"/>
          <w:szCs w:val="24"/>
        </w:rPr>
      </w:pPr>
    </w:p>
    <w:p w14:paraId="23DCD976" w14:textId="68C0D65C"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 xml:space="preserve">Results </w:t>
      </w:r>
      <w:r w:rsidR="000F157C">
        <w:rPr>
          <w:rFonts w:ascii="Times New Roman" w:hAnsi="Times New Roman" w:cs="Times New Roman"/>
          <w:i/>
          <w:iCs/>
          <w:sz w:val="24"/>
          <w:szCs w:val="24"/>
        </w:rPr>
        <w:t xml:space="preserve">and interpretation of the </w:t>
      </w:r>
      <w:r w:rsidRPr="00444959">
        <w:rPr>
          <w:rFonts w:ascii="Times New Roman" w:hAnsi="Times New Roman" w:cs="Times New Roman"/>
          <w:i/>
          <w:iCs/>
          <w:sz w:val="24"/>
          <w:szCs w:val="24"/>
        </w:rPr>
        <w:t xml:space="preserve">example </w:t>
      </w:r>
      <w:r w:rsidR="00AC7369">
        <w:rPr>
          <w:rFonts w:ascii="Times New Roman" w:hAnsi="Times New Roman" w:cs="Times New Roman"/>
          <w:i/>
          <w:iCs/>
          <w:sz w:val="24"/>
          <w:szCs w:val="24"/>
        </w:rPr>
        <w:t>analysis</w:t>
      </w:r>
    </w:p>
    <w:p w14:paraId="58025F1E" w14:textId="42DFC848" w:rsidR="004522AE" w:rsidRDefault="004A673D" w:rsidP="00316739">
      <w:pPr>
        <w:pStyle w:val="NoSpacing"/>
        <w:rPr>
          <w:rFonts w:ascii="Times New Roman" w:hAnsi="Times New Roman" w:cs="Times New Roman"/>
          <w:sz w:val="24"/>
          <w:szCs w:val="24"/>
        </w:rPr>
      </w:pPr>
      <w:r>
        <w:rPr>
          <w:rFonts w:ascii="Times New Roman" w:hAnsi="Times New Roman" w:cs="Times New Roman"/>
          <w:sz w:val="24"/>
          <w:szCs w:val="24"/>
        </w:rPr>
        <w:t>Our analysis showed a</w:t>
      </w:r>
      <w:r w:rsidR="00105262">
        <w:rPr>
          <w:rFonts w:ascii="Times New Roman" w:hAnsi="Times New Roman" w:cs="Times New Roman"/>
          <w:sz w:val="24"/>
          <w:szCs w:val="24"/>
        </w:rPr>
        <w:t>nnual maximum vegetation greenness (i.e., NDVI</w:t>
      </w:r>
      <w:r w:rsidR="00105262" w:rsidRPr="00105262">
        <w:rPr>
          <w:rFonts w:ascii="Times New Roman" w:hAnsi="Times New Roman" w:cs="Times New Roman"/>
          <w:sz w:val="24"/>
          <w:szCs w:val="24"/>
          <w:vertAlign w:val="subscript"/>
        </w:rPr>
        <w:t>max</w:t>
      </w:r>
      <w:r w:rsidR="00105262">
        <w:rPr>
          <w:rFonts w:ascii="Times New Roman" w:hAnsi="Times New Roman" w:cs="Times New Roman"/>
          <w:sz w:val="24"/>
          <w:szCs w:val="24"/>
        </w:rPr>
        <w:t xml:space="preserve">) increased </w:t>
      </w:r>
      <w:r w:rsidR="00B63933">
        <w:rPr>
          <w:rFonts w:ascii="Times New Roman" w:hAnsi="Times New Roman" w:cs="Times New Roman"/>
          <w:sz w:val="24"/>
          <w:szCs w:val="24"/>
        </w:rPr>
        <w:t>5.5</w:t>
      </w:r>
      <w:r>
        <w:rPr>
          <w:rFonts w:ascii="Times New Roman" w:hAnsi="Times New Roman" w:cs="Times New Roman"/>
          <w:sz w:val="24"/>
          <w:szCs w:val="24"/>
        </w:rPr>
        <w:t xml:space="preserve"> ± </w:t>
      </w:r>
      <w:r w:rsidR="00B63933">
        <w:rPr>
          <w:rFonts w:ascii="Times New Roman" w:hAnsi="Times New Roman" w:cs="Times New Roman"/>
          <w:sz w:val="24"/>
          <w:szCs w:val="24"/>
        </w:rPr>
        <w:t>10.8</w:t>
      </w:r>
      <w:r>
        <w:rPr>
          <w:rFonts w:ascii="Times New Roman" w:hAnsi="Times New Roman" w:cs="Times New Roman"/>
          <w:sz w:val="24"/>
          <w:szCs w:val="24"/>
        </w:rPr>
        <w:t xml:space="preserve">% </w:t>
      </w:r>
      <w:r w:rsidR="003141F9">
        <w:rPr>
          <w:rFonts w:ascii="Times New Roman" w:hAnsi="Times New Roman" w:cs="Times New Roman"/>
          <w:sz w:val="24"/>
          <w:szCs w:val="24"/>
        </w:rPr>
        <w:t xml:space="preserve">(mean ± 1 SD) </w:t>
      </w:r>
      <w:r w:rsidR="00985941">
        <w:rPr>
          <w:rFonts w:ascii="Times New Roman" w:hAnsi="Times New Roman" w:cs="Times New Roman"/>
          <w:sz w:val="24"/>
          <w:szCs w:val="24"/>
        </w:rPr>
        <w:t>from 2000 to 202</w:t>
      </w:r>
      <w:r w:rsidR="00CC09A1">
        <w:rPr>
          <w:rFonts w:ascii="Times New Roman" w:hAnsi="Times New Roman" w:cs="Times New Roman"/>
          <w:sz w:val="24"/>
          <w:szCs w:val="24"/>
        </w:rPr>
        <w:t>2</w:t>
      </w:r>
      <w:r w:rsidR="00727872">
        <w:rPr>
          <w:rFonts w:ascii="Times New Roman" w:hAnsi="Times New Roman" w:cs="Times New Roman"/>
          <w:sz w:val="24"/>
          <w:szCs w:val="24"/>
        </w:rPr>
        <w:t xml:space="preserve"> across sample points in the Noatak National Preserve</w:t>
      </w:r>
      <w:r w:rsidR="003141F9">
        <w:rPr>
          <w:rFonts w:ascii="Times New Roman" w:hAnsi="Times New Roman" w:cs="Times New Roman"/>
          <w:sz w:val="24"/>
          <w:szCs w:val="24"/>
        </w:rPr>
        <w:t xml:space="preserve"> (Figure 7)</w:t>
      </w:r>
      <w:r w:rsidR="00C9033D">
        <w:rPr>
          <w:rFonts w:ascii="Times New Roman" w:hAnsi="Times New Roman" w:cs="Times New Roman"/>
          <w:sz w:val="24"/>
          <w:szCs w:val="24"/>
        </w:rPr>
        <w:t xml:space="preserve">. </w:t>
      </w:r>
      <w:r w:rsidR="00EE5818">
        <w:rPr>
          <w:rFonts w:ascii="Times New Roman" w:hAnsi="Times New Roman" w:cs="Times New Roman"/>
          <w:sz w:val="24"/>
          <w:szCs w:val="24"/>
        </w:rPr>
        <w:t xml:space="preserve">During these years, vegetation greenness increased by at least 10% at 20% of sample </w:t>
      </w:r>
      <w:r w:rsidR="00EE5818">
        <w:rPr>
          <w:rFonts w:ascii="Times New Roman" w:hAnsi="Times New Roman" w:cs="Times New Roman"/>
          <w:sz w:val="24"/>
          <w:szCs w:val="24"/>
        </w:rPr>
        <w:lastRenderedPageBreak/>
        <w:t xml:space="preserve">points. </w:t>
      </w:r>
      <w:r>
        <w:rPr>
          <w:rFonts w:ascii="Times New Roman" w:hAnsi="Times New Roman" w:cs="Times New Roman"/>
          <w:sz w:val="24"/>
          <w:szCs w:val="24"/>
        </w:rPr>
        <w:t xml:space="preserve">Vegetation greenness systematically (α = 0.10) increased at </w:t>
      </w:r>
      <w:r w:rsidR="002229FA">
        <w:rPr>
          <w:rFonts w:ascii="Times New Roman" w:hAnsi="Times New Roman" w:cs="Times New Roman"/>
          <w:sz w:val="24"/>
          <w:szCs w:val="24"/>
        </w:rPr>
        <w:t>3</w:t>
      </w:r>
      <w:r w:rsidR="00E27403">
        <w:rPr>
          <w:rFonts w:ascii="Times New Roman" w:hAnsi="Times New Roman" w:cs="Times New Roman"/>
          <w:sz w:val="24"/>
          <w:szCs w:val="24"/>
        </w:rPr>
        <w:t>2</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decreased at </w:t>
      </w:r>
      <w:r w:rsidR="00E27403">
        <w:rPr>
          <w:rFonts w:ascii="Times New Roman" w:hAnsi="Times New Roman" w:cs="Times New Roman"/>
          <w:sz w:val="24"/>
          <w:szCs w:val="24"/>
        </w:rPr>
        <w:t>1</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and exhibited no systematic change at the remaining </w:t>
      </w:r>
      <w:r w:rsidR="002229FA">
        <w:rPr>
          <w:rFonts w:ascii="Times New Roman" w:hAnsi="Times New Roman" w:cs="Times New Roman"/>
          <w:sz w:val="24"/>
          <w:szCs w:val="24"/>
        </w:rPr>
        <w:t>6</w:t>
      </w:r>
      <w:r w:rsidR="00E27403">
        <w:rPr>
          <w:rFonts w:ascii="Times New Roman" w:hAnsi="Times New Roman" w:cs="Times New Roman"/>
          <w:sz w:val="24"/>
          <w:szCs w:val="24"/>
        </w:rPr>
        <w:t>7</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sidR="00316739">
        <w:rPr>
          <w:rFonts w:ascii="Times New Roman" w:hAnsi="Times New Roman" w:cs="Times New Roman"/>
          <w:sz w:val="24"/>
          <w:szCs w:val="24"/>
        </w:rPr>
        <w:t xml:space="preserve"> </w:t>
      </w:r>
      <w:r w:rsidR="009B2B1F">
        <w:rPr>
          <w:rFonts w:ascii="Times New Roman" w:hAnsi="Times New Roman" w:cs="Times New Roman"/>
          <w:sz w:val="24"/>
          <w:szCs w:val="24"/>
        </w:rPr>
        <w:t>Greening was especially prevalent in western parts of the preserve, as well as along in the northern foothills of the Brooks Range (Figure 8).</w:t>
      </w:r>
      <w:r w:rsidR="00A37EAD">
        <w:rPr>
          <w:rFonts w:ascii="Times New Roman" w:hAnsi="Times New Roman" w:cs="Times New Roman"/>
          <w:sz w:val="24"/>
          <w:szCs w:val="24"/>
        </w:rPr>
        <w:t xml:space="preserve"> </w:t>
      </w:r>
    </w:p>
    <w:p w14:paraId="243EDEF2" w14:textId="1794EF7E" w:rsidR="00354950" w:rsidRDefault="000D5E08" w:rsidP="009B1CE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A02272">
        <w:rPr>
          <w:rFonts w:ascii="Times New Roman" w:hAnsi="Times New Roman" w:cs="Times New Roman"/>
          <w:sz w:val="24"/>
          <w:szCs w:val="24"/>
        </w:rPr>
        <w:t xml:space="preserve">remotely sensed </w:t>
      </w:r>
      <w:r>
        <w:rPr>
          <w:rFonts w:ascii="Times New Roman" w:hAnsi="Times New Roman" w:cs="Times New Roman"/>
          <w:sz w:val="24"/>
          <w:szCs w:val="24"/>
        </w:rPr>
        <w:t>changes suggest tundra productivity and biomass increased in recent decades across large parts of the Noatak National Preserve.</w:t>
      </w:r>
      <w:r w:rsidR="00FF79D4">
        <w:rPr>
          <w:rFonts w:ascii="Times New Roman" w:hAnsi="Times New Roman" w:cs="Times New Roman"/>
          <w:sz w:val="24"/>
          <w:szCs w:val="24"/>
        </w:rPr>
        <w:t xml:space="preserve"> </w:t>
      </w:r>
      <w:r w:rsidR="00A02272">
        <w:rPr>
          <w:rFonts w:ascii="Times New Roman" w:hAnsi="Times New Roman" w:cs="Times New Roman"/>
          <w:sz w:val="24"/>
          <w:szCs w:val="24"/>
        </w:rPr>
        <w:t xml:space="preserve">These changes are </w:t>
      </w:r>
      <w:r w:rsidR="00FC4B9A">
        <w:rPr>
          <w:rFonts w:ascii="Times New Roman" w:hAnsi="Times New Roman" w:cs="Times New Roman"/>
          <w:sz w:val="24"/>
          <w:szCs w:val="24"/>
        </w:rPr>
        <w:t xml:space="preserve">consistent with </w:t>
      </w:r>
      <w:r w:rsidR="00A02272">
        <w:rPr>
          <w:rFonts w:ascii="Times New Roman" w:hAnsi="Times New Roman" w:cs="Times New Roman"/>
          <w:sz w:val="24"/>
          <w:szCs w:val="24"/>
        </w:rPr>
        <w:t>observed</w:t>
      </w:r>
      <w:r w:rsidR="00FC4B9A">
        <w:rPr>
          <w:rFonts w:ascii="Times New Roman" w:hAnsi="Times New Roman" w:cs="Times New Roman"/>
          <w:sz w:val="24"/>
          <w:szCs w:val="24"/>
        </w:rPr>
        <w:t xml:space="preserve"> </w:t>
      </w:r>
      <w:r w:rsidR="004B6CEE">
        <w:rPr>
          <w:rFonts w:ascii="Times New Roman" w:hAnsi="Times New Roman" w:cs="Times New Roman"/>
          <w:sz w:val="24"/>
          <w:szCs w:val="24"/>
        </w:rPr>
        <w:t xml:space="preserve">warming-induced </w:t>
      </w:r>
      <w:r w:rsidR="00FC4B9A">
        <w:rPr>
          <w:rFonts w:ascii="Times New Roman" w:hAnsi="Times New Roman" w:cs="Times New Roman"/>
          <w:sz w:val="24"/>
          <w:szCs w:val="24"/>
        </w:rPr>
        <w:t>expansion of trees and tall shrubs</w:t>
      </w:r>
      <w:r w:rsidR="00A02272">
        <w:rPr>
          <w:rFonts w:ascii="Times New Roman" w:hAnsi="Times New Roman" w:cs="Times New Roman"/>
          <w:sz w:val="24"/>
          <w:szCs w:val="24"/>
        </w:rPr>
        <w:t xml:space="preserve"> </w:t>
      </w:r>
      <w:r w:rsidR="000330E5">
        <w:rPr>
          <w:rFonts w:ascii="Times New Roman" w:hAnsi="Times New Roman" w:cs="Times New Roman"/>
          <w:sz w:val="24"/>
          <w:szCs w:val="24"/>
        </w:rPr>
        <w:t xml:space="preserve">in </w:t>
      </w:r>
      <w:r w:rsidR="00A02272">
        <w:rPr>
          <w:rFonts w:ascii="Times New Roman" w:hAnsi="Times New Roman" w:cs="Times New Roman"/>
          <w:sz w:val="24"/>
          <w:szCs w:val="24"/>
        </w:rPr>
        <w:t xml:space="preserve">the preserve </w: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A02272">
        <w:rPr>
          <w:rFonts w:ascii="Times New Roman" w:hAnsi="Times New Roman" w:cs="Times New Roman"/>
          <w:sz w:val="24"/>
          <w:szCs w:val="24"/>
        </w:rPr>
      </w:r>
      <w:r w:rsidR="00A02272">
        <w:rPr>
          <w:rFonts w:ascii="Times New Roman" w:hAnsi="Times New Roman" w:cs="Times New Roman"/>
          <w:sz w:val="24"/>
          <w:szCs w:val="24"/>
        </w:rPr>
        <w:fldChar w:fldCharType="separate"/>
      </w:r>
      <w:r w:rsidR="009073E6">
        <w:rPr>
          <w:rFonts w:ascii="Times New Roman" w:hAnsi="Times New Roman" w:cs="Times New Roman"/>
          <w:noProof/>
          <w:sz w:val="24"/>
          <w:szCs w:val="24"/>
        </w:rPr>
        <w:t>(Tape et al. 2006, Terskaia et al. 2020, Dial et al. 2022)</w:t>
      </w:r>
      <w:r w:rsidR="00A02272">
        <w:rPr>
          <w:rFonts w:ascii="Times New Roman" w:hAnsi="Times New Roman" w:cs="Times New Roman"/>
          <w:sz w:val="24"/>
          <w:szCs w:val="24"/>
        </w:rPr>
        <w:fldChar w:fldCharType="end"/>
      </w:r>
      <w:r w:rsidR="00477FFB">
        <w:rPr>
          <w:rFonts w:ascii="Times New Roman" w:hAnsi="Times New Roman" w:cs="Times New Roman"/>
          <w:sz w:val="24"/>
          <w:szCs w:val="24"/>
        </w:rPr>
        <w:t xml:space="preserve">, as well as with </w:t>
      </w:r>
      <w:r w:rsidR="000F157C">
        <w:rPr>
          <w:rFonts w:ascii="Times New Roman" w:hAnsi="Times New Roman" w:cs="Times New Roman"/>
          <w:sz w:val="24"/>
          <w:szCs w:val="24"/>
        </w:rPr>
        <w:t>rising</w:t>
      </w:r>
      <w:r w:rsidR="00477FFB">
        <w:rPr>
          <w:rFonts w:ascii="Times New Roman" w:hAnsi="Times New Roman" w:cs="Times New Roman"/>
          <w:sz w:val="24"/>
          <w:szCs w:val="24"/>
        </w:rPr>
        <w:t xml:space="preserve"> summer temperatures increasing </w:t>
      </w:r>
      <w:r w:rsidR="003753BB">
        <w:rPr>
          <w:rFonts w:ascii="Times New Roman" w:hAnsi="Times New Roman" w:cs="Times New Roman"/>
          <w:sz w:val="24"/>
          <w:szCs w:val="24"/>
        </w:rPr>
        <w:t xml:space="preserve">the </w:t>
      </w:r>
      <w:r w:rsidR="00477FFB">
        <w:rPr>
          <w:rFonts w:ascii="Times New Roman" w:hAnsi="Times New Roman" w:cs="Times New Roman"/>
          <w:sz w:val="24"/>
          <w:szCs w:val="24"/>
        </w:rPr>
        <w:t>productivity of existing vegetation</w:t>
      </w:r>
      <w:r w:rsidR="003753BB">
        <w:rPr>
          <w:rFonts w:ascii="Times New Roman" w:hAnsi="Times New Roman" w:cs="Times New Roman"/>
          <w:sz w:val="24"/>
          <w:szCs w:val="24"/>
        </w:rPr>
        <w:t xml:space="preserve"> in </w:t>
      </w:r>
      <w:r w:rsidR="00176E84">
        <w:rPr>
          <w:rFonts w:ascii="Times New Roman" w:hAnsi="Times New Roman" w:cs="Times New Roman"/>
          <w:sz w:val="24"/>
          <w:szCs w:val="24"/>
        </w:rPr>
        <w:t xml:space="preserve">this </w:t>
      </w:r>
      <w:r w:rsidR="003753BB">
        <w:rPr>
          <w:rFonts w:ascii="Times New Roman" w:hAnsi="Times New Roman" w:cs="Times New Roman"/>
          <w:sz w:val="24"/>
          <w:szCs w:val="24"/>
        </w:rPr>
        <w:t>cold tundra environment</w:t>
      </w:r>
      <w:r w:rsidR="00176E84">
        <w:rPr>
          <w:rFonts w:ascii="Times New Roman" w:hAnsi="Times New Roman" w:cs="Times New Roman"/>
          <w:sz w:val="24"/>
          <w:szCs w:val="24"/>
        </w:rPr>
        <w:t xml:space="preserve"> </w:t>
      </w:r>
      <w:r w:rsidR="00176E8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176E84">
        <w:rPr>
          <w:rFonts w:ascii="Times New Roman" w:hAnsi="Times New Roman" w:cs="Times New Roman"/>
          <w:sz w:val="24"/>
          <w:szCs w:val="24"/>
        </w:rPr>
      </w:r>
      <w:r w:rsidR="00176E84">
        <w:rPr>
          <w:rFonts w:ascii="Times New Roman" w:hAnsi="Times New Roman" w:cs="Times New Roman"/>
          <w:sz w:val="24"/>
          <w:szCs w:val="24"/>
        </w:rPr>
        <w:fldChar w:fldCharType="separate"/>
      </w:r>
      <w:r w:rsidR="009073E6">
        <w:rPr>
          <w:rFonts w:ascii="Times New Roman" w:hAnsi="Times New Roman" w:cs="Times New Roman"/>
          <w:noProof/>
          <w:sz w:val="24"/>
          <w:szCs w:val="24"/>
        </w:rPr>
        <w:t>(Suarez et al. 1999, Berner et al. 2020, Dial et al. 2022)</w:t>
      </w:r>
      <w:r w:rsidR="00176E84">
        <w:rPr>
          <w:rFonts w:ascii="Times New Roman" w:hAnsi="Times New Roman" w:cs="Times New Roman"/>
          <w:sz w:val="24"/>
          <w:szCs w:val="24"/>
        </w:rPr>
        <w:fldChar w:fldCharType="end"/>
      </w:r>
      <w:r w:rsidR="00477FFB">
        <w:rPr>
          <w:rFonts w:ascii="Times New Roman" w:hAnsi="Times New Roman" w:cs="Times New Roman"/>
          <w:sz w:val="24"/>
          <w:szCs w:val="24"/>
        </w:rPr>
        <w:t>.</w:t>
      </w:r>
      <w:r w:rsidR="004522AE">
        <w:rPr>
          <w:rFonts w:ascii="Times New Roman" w:hAnsi="Times New Roman" w:cs="Times New Roman"/>
          <w:sz w:val="24"/>
          <w:szCs w:val="24"/>
        </w:rPr>
        <w:t xml:space="preserve"> </w:t>
      </w:r>
      <w:r w:rsidR="00293859">
        <w:rPr>
          <w:rFonts w:ascii="Times New Roman" w:hAnsi="Times New Roman" w:cs="Times New Roman"/>
          <w:sz w:val="24"/>
          <w:szCs w:val="24"/>
        </w:rPr>
        <w:t>Th</w:t>
      </w:r>
      <w:r w:rsidR="0047227E">
        <w:rPr>
          <w:rFonts w:ascii="Times New Roman" w:hAnsi="Times New Roman" w:cs="Times New Roman"/>
          <w:sz w:val="24"/>
          <w:szCs w:val="24"/>
        </w:rPr>
        <w:t xml:space="preserve">is preserve </w:t>
      </w:r>
      <w:r w:rsidR="00293859">
        <w:rPr>
          <w:rFonts w:ascii="Times New Roman" w:hAnsi="Times New Roman" w:cs="Times New Roman"/>
          <w:sz w:val="24"/>
          <w:szCs w:val="24"/>
        </w:rPr>
        <w:t>is also one of the most fire-prone regions in the Arctic and</w:t>
      </w:r>
      <w:r w:rsidR="00B917EF">
        <w:rPr>
          <w:rFonts w:ascii="Times New Roman" w:hAnsi="Times New Roman" w:cs="Times New Roman"/>
          <w:sz w:val="24"/>
          <w:szCs w:val="24"/>
        </w:rPr>
        <w:t xml:space="preserve"> observed greening trends could partially be related to historical fires </w:t>
      </w:r>
      <w:r w:rsidR="009B1CE1">
        <w:rPr>
          <w:rFonts w:ascii="Times New Roman" w:hAnsi="Times New Roman" w:cs="Times New Roman"/>
          <w:sz w:val="24"/>
          <w:szCs w:val="24"/>
        </w:rPr>
        <w:t>causing</w:t>
      </w:r>
      <w:r w:rsidR="00B917EF">
        <w:rPr>
          <w:rFonts w:ascii="Times New Roman" w:hAnsi="Times New Roman" w:cs="Times New Roman"/>
          <w:sz w:val="24"/>
          <w:szCs w:val="24"/>
        </w:rPr>
        <w:t xml:space="preserve"> near-surface permafrost thaw, nutrient release, and subsequent shrub proliferation </w:t>
      </w:r>
      <w:r w:rsidR="00B917EF">
        <w:rPr>
          <w:rFonts w:ascii="Times New Roman" w:hAnsi="Times New Roman" w:cs="Times New Roman"/>
          <w:sz w:val="24"/>
          <w:szCs w:val="24"/>
        </w:rPr>
        <w:fldChar w:fldCharType="begin"/>
      </w:r>
      <w:r w:rsidR="009073E6">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9073E6">
        <w:rPr>
          <w:rFonts w:ascii="Times New Roman" w:hAnsi="Times New Roman" w:cs="Times New Roman" w:hint="eastAsia"/>
          <w:sz w:val="24"/>
          <w:szCs w:val="24"/>
        </w:rPr>
        <w:instrText>lliams, A Park&lt;/author&gt;&lt;author&gt;Andreu</w:instrText>
      </w:r>
      <w:r w:rsidR="009073E6">
        <w:rPr>
          <w:rFonts w:ascii="Times New Roman" w:hAnsi="Times New Roman" w:cs="Times New Roman" w:hint="eastAsia"/>
          <w:sz w:val="24"/>
          <w:szCs w:val="24"/>
        </w:rPr>
        <w:instrText>‐</w:instrText>
      </w:r>
      <w:r w:rsidR="009073E6">
        <w:rPr>
          <w:rFonts w:ascii="Times New Roman" w:hAnsi="Times New Roman" w:cs="Times New Roman" w:hint="eastAsia"/>
          <w:sz w:val="24"/>
          <w:szCs w:val="24"/>
        </w:rPr>
        <w:instrText>Hayles, Laia&lt;/author&gt;&lt;author&gt;D</w:instrText>
      </w:r>
      <w:r w:rsidR="009073E6">
        <w:rPr>
          <w:rFonts w:ascii="Times New Roman" w:hAnsi="Times New Roman" w:cs="Times New Roman" w:hint="eastAsia"/>
          <w:sz w:val="24"/>
          <w:szCs w:val="24"/>
        </w:rPr>
        <w:instrText>’</w:instrText>
      </w:r>
      <w:r w:rsidR="009073E6">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9073E6">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sidR="00B917EF">
        <w:rPr>
          <w:rFonts w:ascii="Times New Roman" w:hAnsi="Times New Roman" w:cs="Times New Roman"/>
          <w:sz w:val="24"/>
          <w:szCs w:val="24"/>
        </w:rPr>
        <w:fldChar w:fldCharType="separate"/>
      </w:r>
      <w:r w:rsidR="009073E6">
        <w:rPr>
          <w:rFonts w:ascii="Times New Roman" w:hAnsi="Times New Roman" w:cs="Times New Roman"/>
          <w:noProof/>
          <w:sz w:val="24"/>
          <w:szCs w:val="24"/>
        </w:rPr>
        <w:t>(Gaglioti et al. 2021)</w:t>
      </w:r>
      <w:r w:rsidR="00B917EF">
        <w:rPr>
          <w:rFonts w:ascii="Times New Roman" w:hAnsi="Times New Roman" w:cs="Times New Roman"/>
          <w:sz w:val="24"/>
          <w:szCs w:val="24"/>
        </w:rPr>
        <w:fldChar w:fldCharType="end"/>
      </w:r>
      <w:r w:rsidR="00B917EF">
        <w:rPr>
          <w:rFonts w:ascii="Times New Roman" w:hAnsi="Times New Roman" w:cs="Times New Roman"/>
          <w:sz w:val="24"/>
          <w:szCs w:val="24"/>
        </w:rPr>
        <w:t>.</w:t>
      </w:r>
      <w:r w:rsidR="009B1CE1">
        <w:rPr>
          <w:rFonts w:ascii="Times New Roman" w:hAnsi="Times New Roman" w:cs="Times New Roman"/>
          <w:sz w:val="24"/>
          <w:szCs w:val="24"/>
        </w:rPr>
        <w:t xml:space="preserve"> </w:t>
      </w:r>
      <w:r w:rsidR="00293859">
        <w:rPr>
          <w:rFonts w:ascii="Times New Roman" w:hAnsi="Times New Roman" w:cs="Times New Roman"/>
          <w:sz w:val="24"/>
          <w:szCs w:val="24"/>
        </w:rPr>
        <w:t>G</w:t>
      </w:r>
      <w:r w:rsidR="0001498E">
        <w:rPr>
          <w:rFonts w:ascii="Times New Roman" w:hAnsi="Times New Roman" w:cs="Times New Roman"/>
          <w:sz w:val="24"/>
          <w:szCs w:val="24"/>
        </w:rPr>
        <w:t xml:space="preserve">reening in the preserve </w:t>
      </w:r>
      <w:r w:rsidR="00293859">
        <w:rPr>
          <w:rFonts w:ascii="Times New Roman" w:hAnsi="Times New Roman" w:cs="Times New Roman"/>
          <w:sz w:val="24"/>
          <w:szCs w:val="24"/>
        </w:rPr>
        <w:t xml:space="preserve">generally </w:t>
      </w:r>
      <w:r w:rsidR="0001498E">
        <w:rPr>
          <w:rFonts w:ascii="Times New Roman" w:hAnsi="Times New Roman" w:cs="Times New Roman"/>
          <w:sz w:val="24"/>
          <w:szCs w:val="24"/>
        </w:rPr>
        <w:t xml:space="preserve">mirrors changes that have been observed more broadly across the Arctic tundra biome, though greening was more prevalent in the preserve </w:t>
      </w:r>
      <w:r w:rsidR="0047227E">
        <w:rPr>
          <w:rFonts w:ascii="Times New Roman" w:hAnsi="Times New Roman" w:cs="Times New Roman"/>
          <w:sz w:val="24"/>
          <w:szCs w:val="24"/>
        </w:rPr>
        <w:t xml:space="preserve">than </w:t>
      </w:r>
      <w:r w:rsidR="005D0139">
        <w:rPr>
          <w:rFonts w:ascii="Times New Roman" w:hAnsi="Times New Roman" w:cs="Times New Roman"/>
          <w:sz w:val="24"/>
          <w:szCs w:val="24"/>
        </w:rPr>
        <w:t xml:space="preserve">the broader Arctic </w:t>
      </w:r>
      <w:r w:rsidR="0001498E">
        <w:rPr>
          <w:rFonts w:ascii="Times New Roman" w:hAnsi="Times New Roman" w:cs="Times New Roman"/>
          <w:sz w:val="24"/>
          <w:szCs w:val="24"/>
        </w:rPr>
        <w:t>(3</w:t>
      </w:r>
      <w:r w:rsidR="00AD2CDA">
        <w:rPr>
          <w:rFonts w:ascii="Times New Roman" w:hAnsi="Times New Roman" w:cs="Times New Roman"/>
          <w:sz w:val="24"/>
          <w:szCs w:val="24"/>
        </w:rPr>
        <w:t>2</w:t>
      </w:r>
      <w:r w:rsidR="0001498E">
        <w:rPr>
          <w:rFonts w:ascii="Times New Roman" w:hAnsi="Times New Roman" w:cs="Times New Roman"/>
          <w:sz w:val="24"/>
          <w:szCs w:val="24"/>
        </w:rPr>
        <w:t>% vs 27%</w:t>
      </w:r>
      <w:r w:rsidR="00F30307">
        <w:rPr>
          <w:rFonts w:ascii="Times New Roman" w:hAnsi="Times New Roman" w:cs="Times New Roman"/>
          <w:sz w:val="24"/>
          <w:szCs w:val="24"/>
        </w:rPr>
        <w:t xml:space="preserve"> of sample points</w:t>
      </w:r>
      <w:r w:rsidR="0001498E">
        <w:rPr>
          <w:rFonts w:ascii="Times New Roman" w:hAnsi="Times New Roman" w:cs="Times New Roman"/>
          <w:sz w:val="24"/>
          <w:szCs w:val="24"/>
        </w:rPr>
        <w:t>)</w:t>
      </w:r>
      <w:r w:rsidR="00A22811">
        <w:rPr>
          <w:rFonts w:ascii="Times New Roman" w:hAnsi="Times New Roman" w:cs="Times New Roman"/>
          <w:sz w:val="24"/>
          <w:szCs w:val="24"/>
        </w:rPr>
        <w:t xml:space="preserve"> </w: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A22811">
        <w:rPr>
          <w:rFonts w:ascii="Times New Roman" w:hAnsi="Times New Roman" w:cs="Times New Roman"/>
          <w:sz w:val="24"/>
          <w:szCs w:val="24"/>
        </w:rPr>
      </w:r>
      <w:r w:rsidR="00A22811">
        <w:rPr>
          <w:rFonts w:ascii="Times New Roman" w:hAnsi="Times New Roman" w:cs="Times New Roman"/>
          <w:sz w:val="24"/>
          <w:szCs w:val="24"/>
        </w:rPr>
        <w:fldChar w:fldCharType="separate"/>
      </w:r>
      <w:r w:rsidR="009073E6">
        <w:rPr>
          <w:rFonts w:ascii="Times New Roman" w:hAnsi="Times New Roman" w:cs="Times New Roman"/>
          <w:noProof/>
          <w:sz w:val="24"/>
          <w:szCs w:val="24"/>
        </w:rPr>
        <w:t>(Berner et al. 2020, Mekonnen et al. 2021)</w:t>
      </w:r>
      <w:r w:rsidR="00A22811">
        <w:rPr>
          <w:rFonts w:ascii="Times New Roman" w:hAnsi="Times New Roman" w:cs="Times New Roman"/>
          <w:sz w:val="24"/>
          <w:szCs w:val="24"/>
        </w:rPr>
        <w:fldChar w:fldCharType="end"/>
      </w:r>
      <w:r w:rsidR="005D0139">
        <w:rPr>
          <w:rFonts w:ascii="Times New Roman" w:hAnsi="Times New Roman" w:cs="Times New Roman"/>
          <w:sz w:val="24"/>
          <w:szCs w:val="24"/>
        </w:rPr>
        <w:t>.</w:t>
      </w:r>
      <w:r w:rsidR="001B7A32">
        <w:rPr>
          <w:rFonts w:ascii="Times New Roman" w:hAnsi="Times New Roman" w:cs="Times New Roman"/>
          <w:sz w:val="24"/>
          <w:szCs w:val="24"/>
        </w:rPr>
        <w:t xml:space="preserve"> </w:t>
      </w:r>
    </w:p>
    <w:p w14:paraId="25617FB2" w14:textId="46B57A37" w:rsidR="00DD40D1" w:rsidRDefault="00A041E9" w:rsidP="00DD40D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is example analysis was based on </w:t>
      </w:r>
      <w:r w:rsidR="00DD40D1">
        <w:rPr>
          <w:rFonts w:ascii="Times New Roman" w:hAnsi="Times New Roman" w:cs="Times New Roman"/>
          <w:sz w:val="24"/>
          <w:szCs w:val="24"/>
        </w:rPr>
        <w:t xml:space="preserve">Landsat data from 100 random sample points, yet nearly </w:t>
      </w:r>
      <w:r w:rsidR="00316739">
        <w:rPr>
          <w:rFonts w:ascii="Times New Roman" w:hAnsi="Times New Roman" w:cs="Times New Roman"/>
          <w:sz w:val="24"/>
          <w:szCs w:val="24"/>
        </w:rPr>
        <w:t xml:space="preserve">identical results were obtained when </w:t>
      </w:r>
      <w:r w:rsidR="00DD40D1">
        <w:rPr>
          <w:rFonts w:ascii="Times New Roman" w:hAnsi="Times New Roman" w:cs="Times New Roman"/>
          <w:sz w:val="24"/>
          <w:szCs w:val="24"/>
        </w:rPr>
        <w:t xml:space="preserve">the </w:t>
      </w:r>
      <w:r w:rsidR="00316739">
        <w:rPr>
          <w:rFonts w:ascii="Times New Roman" w:hAnsi="Times New Roman" w:cs="Times New Roman"/>
          <w:sz w:val="24"/>
          <w:szCs w:val="24"/>
        </w:rPr>
        <w:t>analysis was performed using 1,000 sample points</w:t>
      </w:r>
      <w:r w:rsidR="00DD40D1">
        <w:rPr>
          <w:rFonts w:ascii="Times New Roman" w:hAnsi="Times New Roman" w:cs="Times New Roman"/>
          <w:sz w:val="24"/>
          <w:szCs w:val="24"/>
        </w:rPr>
        <w:t>. F</w:t>
      </w:r>
      <w:r w:rsidR="000D5E08">
        <w:rPr>
          <w:rFonts w:ascii="Times New Roman" w:hAnsi="Times New Roman" w:cs="Times New Roman"/>
          <w:sz w:val="24"/>
          <w:szCs w:val="24"/>
        </w:rPr>
        <w:t xml:space="preserve">urther insight into recent ecological changes could </w:t>
      </w:r>
      <w:r w:rsidR="005C0EE1">
        <w:rPr>
          <w:rFonts w:ascii="Times New Roman" w:hAnsi="Times New Roman" w:cs="Times New Roman"/>
          <w:sz w:val="24"/>
          <w:szCs w:val="24"/>
        </w:rPr>
        <w:t xml:space="preserve">be </w:t>
      </w:r>
      <w:r w:rsidR="000D5E08">
        <w:rPr>
          <w:rFonts w:ascii="Times New Roman" w:hAnsi="Times New Roman" w:cs="Times New Roman"/>
          <w:sz w:val="24"/>
          <w:szCs w:val="24"/>
        </w:rPr>
        <w:t xml:space="preserve">garnered using a higher sample density with samples stratified by land cover type, </w:t>
      </w:r>
      <w:r w:rsidR="0047227E">
        <w:rPr>
          <w:rFonts w:ascii="Times New Roman" w:hAnsi="Times New Roman" w:cs="Times New Roman"/>
          <w:sz w:val="24"/>
          <w:szCs w:val="24"/>
        </w:rPr>
        <w:t>ecological land unit</w:t>
      </w:r>
      <w:r w:rsidR="000D5E08">
        <w:rPr>
          <w:rFonts w:ascii="Times New Roman" w:hAnsi="Times New Roman" w:cs="Times New Roman"/>
          <w:sz w:val="24"/>
          <w:szCs w:val="24"/>
        </w:rPr>
        <w:t>, management unit, or other factors</w:t>
      </w:r>
      <w:r w:rsidR="00D543CB">
        <w:rPr>
          <w:rFonts w:ascii="Times New Roman" w:hAnsi="Times New Roman" w:cs="Times New Roman"/>
          <w:sz w:val="24"/>
          <w:szCs w:val="24"/>
        </w:rPr>
        <w:t xml:space="preserve"> </w: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sidR="00D543CB">
        <w:rPr>
          <w:rFonts w:ascii="Times New Roman" w:hAnsi="Times New Roman" w:cs="Times New Roman"/>
          <w:sz w:val="24"/>
          <w:szCs w:val="24"/>
        </w:rPr>
      </w:r>
      <w:r w:rsidR="00D543CB">
        <w:rPr>
          <w:rFonts w:ascii="Times New Roman" w:hAnsi="Times New Roman" w:cs="Times New Roman"/>
          <w:sz w:val="24"/>
          <w:szCs w:val="24"/>
        </w:rPr>
        <w:fldChar w:fldCharType="separate"/>
      </w:r>
      <w:r w:rsidR="009073E6">
        <w:rPr>
          <w:rFonts w:ascii="Times New Roman" w:hAnsi="Times New Roman" w:cs="Times New Roman"/>
          <w:noProof/>
          <w:sz w:val="24"/>
          <w:szCs w:val="24"/>
        </w:rPr>
        <w:t>(e.g., Gaglioti et al. 2021, Berner and Goetz 2022)</w:t>
      </w:r>
      <w:r w:rsidR="00D543CB">
        <w:rPr>
          <w:rFonts w:ascii="Times New Roman" w:hAnsi="Times New Roman" w:cs="Times New Roman"/>
          <w:sz w:val="24"/>
          <w:szCs w:val="24"/>
        </w:rPr>
        <w:fldChar w:fldCharType="end"/>
      </w:r>
      <w:r w:rsidR="00DD40D1">
        <w:rPr>
          <w:rFonts w:ascii="Times New Roman" w:hAnsi="Times New Roman" w:cs="Times New Roman"/>
          <w:sz w:val="24"/>
          <w:szCs w:val="24"/>
        </w:rPr>
        <w:t xml:space="preserve">. Nevertheless, </w:t>
      </w:r>
      <w:r w:rsidR="0062153F">
        <w:rPr>
          <w:rFonts w:ascii="Times New Roman" w:hAnsi="Times New Roman" w:cs="Times New Roman"/>
          <w:sz w:val="24"/>
          <w:szCs w:val="24"/>
        </w:rPr>
        <w:t xml:space="preserve">Landsat data from </w:t>
      </w:r>
      <w:r w:rsidR="00DD40D1">
        <w:rPr>
          <w:rFonts w:ascii="Times New Roman" w:hAnsi="Times New Roman" w:cs="Times New Roman"/>
          <w:sz w:val="24"/>
          <w:szCs w:val="24"/>
        </w:rPr>
        <w:t xml:space="preserve">even a relatively small random sample (n = 100) enabled robust inference about recent ecological changes that occurred over the past two decades within one of the most remote protected areas in the United States.  </w:t>
      </w:r>
    </w:p>
    <w:p w14:paraId="1C3520EE" w14:textId="6A07C235" w:rsidR="000D5E08" w:rsidRDefault="00DC6A59" w:rsidP="000D5E08">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0D5E08">
        <w:rPr>
          <w:rFonts w:ascii="Times New Roman" w:hAnsi="Times New Roman" w:cs="Times New Roman"/>
          <w:sz w:val="24"/>
          <w:szCs w:val="24"/>
        </w:rPr>
        <w:t xml:space="preserve"> </w:t>
      </w: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Pr>
          <w:rFonts w:ascii="Times New Roman" w:hAnsi="Times New Roman" w:cs="Times New Roman"/>
          <w:i/>
          <w:iCs/>
          <w:sz w:val="24"/>
          <w:szCs w:val="24"/>
        </w:rPr>
        <w:t>LandsatTS</w:t>
      </w:r>
      <w:r>
        <w:rPr>
          <w:rFonts w:ascii="Times New Roman" w:hAnsi="Times New Roman" w:cs="Times New Roman"/>
          <w:sz w:val="24"/>
          <w:szCs w:val="24"/>
        </w:rPr>
        <w:t xml:space="preserve"> is publicly available through a GitHub code repository. Users will need to have installed the R software environment on their computer. The </w:t>
      </w:r>
      <w:r>
        <w:rPr>
          <w:rFonts w:ascii="Times New Roman" w:hAnsi="Times New Roman" w:cs="Times New Roman"/>
          <w:i/>
          <w:iCs/>
          <w:sz w:val="24"/>
          <w:szCs w:val="24"/>
        </w:rPr>
        <w:t>LandsatTS</w:t>
      </w:r>
      <w:r>
        <w:rPr>
          <w:rFonts w:ascii="Times New Roman" w:hAnsi="Times New Roman" w:cs="Times New Roman"/>
          <w:sz w:val="24"/>
          <w:szCs w:val="24"/>
        </w:rPr>
        <w:t xml:space="preserve"> package is operating system agnostic and can be installed from within R using the </w:t>
      </w:r>
      <w:r w:rsidRPr="0010487C">
        <w:rPr>
          <w:rFonts w:ascii="Times New Roman" w:hAnsi="Times New Roman" w:cs="Times New Roman"/>
          <w:i/>
          <w:iCs/>
          <w:sz w:val="24"/>
          <w:szCs w:val="24"/>
        </w:rPr>
        <w:t>install_github</w:t>
      </w:r>
      <w:r>
        <w:rPr>
          <w:rFonts w:ascii="Times New Roman" w:hAnsi="Times New Roman" w:cs="Times New Roman"/>
          <w:i/>
          <w:iCs/>
          <w:sz w:val="24"/>
          <w:szCs w:val="24"/>
        </w:rPr>
        <w:t>()</w:t>
      </w:r>
      <w:r>
        <w:rPr>
          <w:rFonts w:ascii="Times New Roman" w:hAnsi="Times New Roman" w:cs="Times New Roman"/>
          <w:sz w:val="24"/>
          <w:szCs w:val="24"/>
        </w:rPr>
        <w:t xml:space="preserve"> function from the </w:t>
      </w:r>
      <w:r w:rsidRPr="0010487C">
        <w:rPr>
          <w:rFonts w:ascii="Times New Roman" w:hAnsi="Times New Roman" w:cs="Times New Roman"/>
          <w:i/>
          <w:iCs/>
          <w:sz w:val="24"/>
          <w:szCs w:val="24"/>
        </w:rPr>
        <w:t>devtools</w:t>
      </w:r>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4D5FA26E" w:rsidR="007E75AB"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r w:rsidRPr="0032733C">
        <w:rPr>
          <w:rFonts w:ascii="Consolas" w:eastAsia="Times New Roman" w:hAnsi="Consolas" w:cs="Courier New"/>
          <w:color w:val="24292F"/>
          <w:sz w:val="20"/>
          <w:szCs w:val="20"/>
          <w:lang w:eastAsia="en-US"/>
        </w:rPr>
        <w:t>devtools::install_github("logan-berner/</w:t>
      </w:r>
      <w:r w:rsidR="004A7790">
        <w:rPr>
          <w:rFonts w:ascii="Consolas" w:eastAsia="Times New Roman" w:hAnsi="Consolas" w:cs="Courier New"/>
          <w:color w:val="24292F"/>
          <w:sz w:val="20"/>
          <w:szCs w:val="20"/>
          <w:lang w:eastAsia="en-US"/>
        </w:rPr>
        <w:t>LandsatTS</w:t>
      </w:r>
      <w:r w:rsidRPr="0032733C">
        <w:rPr>
          <w:rFonts w:ascii="Consolas" w:eastAsia="Times New Roman" w:hAnsi="Consolas" w:cs="Courier New"/>
          <w:color w:val="24292F"/>
          <w:sz w:val="20"/>
          <w:szCs w:val="20"/>
          <w:lang w:eastAsia="en-US"/>
        </w:rPr>
        <w:t>")</w:t>
      </w:r>
    </w:p>
    <w:p w14:paraId="5A22D3DA" w14:textId="77777777" w:rsidR="00FC18F8" w:rsidRDefault="00FC18F8"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
    <w:p w14:paraId="5FB76FFD" w14:textId="1CA2AD6E" w:rsidR="00924F5E" w:rsidRDefault="00FC18F8" w:rsidP="00FC18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If the user would like to access the vignette from within R, then include the argument </w:t>
      </w:r>
      <w:r>
        <w:rPr>
          <w:rFonts w:ascii="Times New Roman" w:hAnsi="Times New Roman" w:cs="Times New Roman"/>
          <w:i/>
          <w:iCs/>
          <w:sz w:val="24"/>
          <w:szCs w:val="24"/>
        </w:rPr>
        <w:t xml:space="preserve">build_vignettes = TRUE </w:t>
      </w:r>
      <w:r>
        <w:rPr>
          <w:rFonts w:ascii="Times New Roman" w:hAnsi="Times New Roman" w:cs="Times New Roman"/>
          <w:sz w:val="24"/>
          <w:szCs w:val="24"/>
        </w:rPr>
        <w:t xml:space="preserve">in the when installing the package. </w:t>
      </w:r>
      <w:r w:rsidR="00924F5E">
        <w:rPr>
          <w:rFonts w:ascii="Times New Roman" w:hAnsi="Times New Roman" w:cs="Times New Roman"/>
          <w:sz w:val="24"/>
          <w:szCs w:val="24"/>
        </w:rPr>
        <w:t xml:space="preserve">Installation will compile the package from source code on the user’s computer, as well as acquire and configure external package dependencies (Table 4). However, to use the data extraction and preparation functions, users will need an account on GEE, and to have installed and configured the </w:t>
      </w:r>
      <w:r w:rsidR="00924F5E" w:rsidRPr="00132CED">
        <w:rPr>
          <w:rFonts w:ascii="Times New Roman" w:hAnsi="Times New Roman" w:cs="Times New Roman"/>
          <w:i/>
          <w:iCs/>
          <w:sz w:val="24"/>
          <w:szCs w:val="24"/>
        </w:rPr>
        <w:t>rgee</w:t>
      </w:r>
      <w:r w:rsidR="00924F5E">
        <w:rPr>
          <w:rFonts w:ascii="Times New Roman" w:hAnsi="Times New Roman" w:cs="Times New Roman"/>
          <w:sz w:val="24"/>
          <w:szCs w:val="24"/>
        </w:rPr>
        <w:t xml:space="preserve"> package to access GEE from R. Please see the GEE (</w:t>
      </w:r>
      <w:hyperlink r:id="rId8" w:history="1">
        <w:r w:rsidR="00924F5E" w:rsidRPr="007730A6">
          <w:rPr>
            <w:rStyle w:val="Hyperlink"/>
            <w:rFonts w:ascii="Times New Roman" w:hAnsi="Times New Roman" w:cs="Times New Roman"/>
            <w:sz w:val="24"/>
            <w:szCs w:val="24"/>
          </w:rPr>
          <w:t>https://earthengine.google.com/</w:t>
        </w:r>
      </w:hyperlink>
      <w:r w:rsidR="00924F5E">
        <w:rPr>
          <w:rFonts w:ascii="Times New Roman" w:hAnsi="Times New Roman" w:cs="Times New Roman"/>
          <w:sz w:val="24"/>
          <w:szCs w:val="24"/>
        </w:rPr>
        <w:t xml:space="preserve">) and </w:t>
      </w:r>
      <w:r w:rsidR="00924F5E" w:rsidRPr="0026479A">
        <w:rPr>
          <w:rFonts w:ascii="Times New Roman" w:hAnsi="Times New Roman" w:cs="Times New Roman"/>
          <w:i/>
          <w:iCs/>
          <w:sz w:val="24"/>
          <w:szCs w:val="24"/>
        </w:rPr>
        <w:t>rgee</w:t>
      </w:r>
      <w:r w:rsidR="00924F5E">
        <w:rPr>
          <w:rFonts w:ascii="Times New Roman" w:hAnsi="Times New Roman" w:cs="Times New Roman"/>
          <w:sz w:val="24"/>
          <w:szCs w:val="24"/>
        </w:rPr>
        <w:t xml:space="preserve"> (</w:t>
      </w:r>
      <w:hyperlink r:id="rId9" w:history="1">
        <w:r w:rsidR="00924F5E" w:rsidRPr="007730A6">
          <w:rPr>
            <w:rStyle w:val="Hyperlink"/>
            <w:rFonts w:ascii="Times New Roman" w:hAnsi="Times New Roman" w:cs="Times New Roman"/>
            <w:sz w:val="24"/>
            <w:szCs w:val="24"/>
          </w:rPr>
          <w:t>https://r-spatial.github.io/rgee/</w:t>
        </w:r>
      </w:hyperlink>
      <w:r w:rsidR="00924F5E">
        <w:rPr>
          <w:rFonts w:ascii="Times New Roman" w:hAnsi="Times New Roman" w:cs="Times New Roman"/>
          <w:sz w:val="24"/>
          <w:szCs w:val="24"/>
        </w:rPr>
        <w:t xml:space="preserve">) websites for details on signing up for an account and configuring </w:t>
      </w:r>
      <w:r w:rsidR="00924F5E" w:rsidRPr="0026479A">
        <w:rPr>
          <w:rFonts w:ascii="Times New Roman" w:hAnsi="Times New Roman" w:cs="Times New Roman"/>
          <w:i/>
          <w:iCs/>
          <w:sz w:val="24"/>
          <w:szCs w:val="24"/>
        </w:rPr>
        <w:t>rgee</w:t>
      </w:r>
      <w:r w:rsidR="00924F5E">
        <w:rPr>
          <w:rFonts w:ascii="Times New Roman" w:hAnsi="Times New Roman" w:cs="Times New Roman"/>
          <w:sz w:val="24"/>
          <w:szCs w:val="24"/>
        </w:rPr>
        <w:t>, respectively.</w:t>
      </w:r>
    </w:p>
    <w:p w14:paraId="0BE4DDB5" w14:textId="77777777" w:rsidR="007E75AB" w:rsidRDefault="007E75AB" w:rsidP="007E75AB">
      <w:pPr>
        <w:pStyle w:val="NoSpacing"/>
        <w:rPr>
          <w:rFonts w:ascii="Times New Roman" w:hAnsi="Times New Roman" w:cs="Times New Roman"/>
          <w:sz w:val="24"/>
          <w:szCs w:val="24"/>
        </w:rPr>
      </w:pPr>
    </w:p>
    <w:p w14:paraId="010C1B82" w14:textId="29E45A85" w:rsidR="00BB3EE6" w:rsidRDefault="00BB3EE6" w:rsidP="00BB3EE6">
      <w:pPr>
        <w:pStyle w:val="Heading1"/>
      </w:pPr>
      <w:r>
        <w:t>Conclusion</w:t>
      </w:r>
      <w:r w:rsidR="00813394">
        <w:t>s</w:t>
      </w:r>
    </w:p>
    <w:p w14:paraId="488807BE" w14:textId="6AB283B0"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andsatTS </w:t>
      </w:r>
      <w:r>
        <w:rPr>
          <w:rFonts w:ascii="Times New Roman" w:hAnsi="Times New Roman" w:cs="Times New Roman"/>
          <w:sz w:val="24"/>
          <w:szCs w:val="24"/>
        </w:rPr>
        <w:t>package for R facilitates extract</w:t>
      </w:r>
      <w:r w:rsidR="00F34397">
        <w:rPr>
          <w:rFonts w:ascii="Times New Roman" w:hAnsi="Times New Roman" w:cs="Times New Roman"/>
          <w:sz w:val="24"/>
          <w:szCs w:val="24"/>
        </w:rPr>
        <w:t>ing</w:t>
      </w:r>
      <w:r>
        <w:rPr>
          <w:rFonts w:ascii="Times New Roman" w:hAnsi="Times New Roman" w:cs="Times New Roman"/>
          <w:sz w:val="24"/>
          <w:szCs w:val="24"/>
        </w:rPr>
        <w:t xml:space="preserve"> and processing Landsat surface reflectance time series, as well as generating and analyzing metrics of vegetation greenness and other spectral indices. We demonstrated the functionality of this software by analyzing changes in </w:t>
      </w:r>
      <w:r w:rsidR="00D64FBC">
        <w:rPr>
          <w:rFonts w:ascii="Times New Roman" w:hAnsi="Times New Roman" w:cs="Times New Roman"/>
          <w:sz w:val="24"/>
          <w:szCs w:val="24"/>
        </w:rPr>
        <w:t xml:space="preserve">annual maximum </w:t>
      </w:r>
      <w:r>
        <w:rPr>
          <w:rFonts w:ascii="Times New Roman" w:hAnsi="Times New Roman" w:cs="Times New Roman"/>
          <w:sz w:val="24"/>
          <w:szCs w:val="24"/>
        </w:rPr>
        <w:t xml:space="preserve">vegetation greenness </w:t>
      </w:r>
      <w:r w:rsidR="00D64FBC">
        <w:rPr>
          <w:rFonts w:ascii="Times New Roman" w:hAnsi="Times New Roman" w:cs="Times New Roman"/>
          <w:sz w:val="24"/>
          <w:szCs w:val="24"/>
        </w:rPr>
        <w:t xml:space="preserve">from 2000 to 2022 </w:t>
      </w:r>
      <w:r w:rsidR="00C14114">
        <w:rPr>
          <w:rFonts w:ascii="Times New Roman" w:hAnsi="Times New Roman" w:cs="Times New Roman"/>
          <w:sz w:val="24"/>
          <w:szCs w:val="24"/>
        </w:rPr>
        <w:t>across the Noatak National Preserve</w:t>
      </w:r>
      <w:r w:rsidR="00D64FBC">
        <w:rPr>
          <w:rFonts w:ascii="Times New Roman" w:hAnsi="Times New Roman" w:cs="Times New Roman"/>
          <w:sz w:val="24"/>
          <w:szCs w:val="24"/>
        </w:rPr>
        <w:t xml:space="preserve"> </w:t>
      </w:r>
      <w:r w:rsidR="00D64FBC">
        <w:rPr>
          <w:rFonts w:ascii="Times New Roman" w:hAnsi="Times New Roman" w:cs="Times New Roman"/>
          <w:sz w:val="24"/>
          <w:szCs w:val="24"/>
        </w:rPr>
        <w:lastRenderedPageBreak/>
        <w:t>in northern Alaska,</w:t>
      </w:r>
      <w:r w:rsidR="00C14114">
        <w:rPr>
          <w:rFonts w:ascii="Times New Roman" w:hAnsi="Times New Roman" w:cs="Times New Roman"/>
          <w:sz w:val="24"/>
          <w:szCs w:val="24"/>
        </w:rPr>
        <w:t xml:space="preserve"> USA</w:t>
      </w:r>
      <w:r w:rsidR="00D64FBC">
        <w:rPr>
          <w:rFonts w:ascii="Times New Roman" w:hAnsi="Times New Roman" w:cs="Times New Roman"/>
          <w:sz w:val="24"/>
          <w:szCs w:val="24"/>
        </w:rPr>
        <w:t xml:space="preserve">. However, we </w:t>
      </w:r>
      <w:r>
        <w:rPr>
          <w:rFonts w:ascii="Times New Roman" w:hAnsi="Times New Roman" w:cs="Times New Roman"/>
          <w:sz w:val="24"/>
          <w:szCs w:val="24"/>
        </w:rPr>
        <w:t xml:space="preserve">would like to highlight that these tools are also well suited for sample-based analyses of vegetation dynamics across geographic regions </w:t>
      </w:r>
      <w:r w:rsidR="00C14114">
        <w:rPr>
          <w:rFonts w:ascii="Times New Roman" w:hAnsi="Times New Roman" w:cs="Times New Roman"/>
          <w:sz w:val="24"/>
          <w:szCs w:val="24"/>
        </w:rPr>
        <w:t xml:space="preserve">ranging from individual field sites to </w:t>
      </w:r>
      <w:r w:rsidR="00923398">
        <w:rPr>
          <w:rFonts w:ascii="Times New Roman" w:hAnsi="Times New Roman" w:cs="Times New Roman"/>
          <w:sz w:val="24"/>
          <w:szCs w:val="24"/>
        </w:rPr>
        <w:t xml:space="preserve">entire </w:t>
      </w:r>
      <w:r>
        <w:rPr>
          <w:rFonts w:ascii="Times New Roman" w:hAnsi="Times New Roman" w:cs="Times New Roman"/>
          <w:sz w:val="24"/>
          <w:szCs w:val="24"/>
        </w:rPr>
        <w:t xml:space="preserve">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sidR="009073E6">
        <w:rPr>
          <w:rFonts w:ascii="Times New Roman" w:hAnsi="Times New Roman" w:cs="Times New Roman"/>
          <w:sz w:val="24"/>
          <w:szCs w:val="24"/>
        </w:rPr>
        <w:instrText xml:space="preserve"> ADDIN EN.CITE </w:instrText>
      </w:r>
      <w:r w:rsidR="009073E6">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sidR="009073E6">
        <w:rPr>
          <w:rFonts w:ascii="Times New Roman" w:hAnsi="Times New Roman" w:cs="Times New Roman"/>
          <w:sz w:val="24"/>
          <w:szCs w:val="24"/>
        </w:rPr>
        <w:instrText xml:space="preserve"> ADDIN EN.CITE.DATA </w:instrText>
      </w:r>
      <w:r w:rsidR="009073E6">
        <w:rPr>
          <w:rFonts w:ascii="Times New Roman" w:hAnsi="Times New Roman" w:cs="Times New Roman"/>
          <w:sz w:val="24"/>
          <w:szCs w:val="24"/>
        </w:rPr>
      </w:r>
      <w:r w:rsidR="009073E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073E6">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r>
        <w:rPr>
          <w:rFonts w:ascii="Times New Roman" w:hAnsi="Times New Roman" w:cs="Times New Roman"/>
          <w:i/>
          <w:iCs/>
          <w:sz w:val="24"/>
          <w:szCs w:val="24"/>
        </w:rPr>
        <w:t>LandsatTS</w:t>
      </w:r>
      <w:r>
        <w:rPr>
          <w:rFonts w:ascii="Times New Roman" w:hAnsi="Times New Roman" w:cs="Times New Roman"/>
          <w:sz w:val="24"/>
          <w:szCs w:val="24"/>
        </w:rPr>
        <w:t xml:space="preserve"> has been used for ecological studies focused on </w:t>
      </w:r>
      <w:r w:rsidR="00F34397">
        <w:rPr>
          <w:rFonts w:ascii="Times New Roman" w:hAnsi="Times New Roman" w:cs="Times New Roman"/>
          <w:sz w:val="24"/>
          <w:szCs w:val="24"/>
        </w:rPr>
        <w:t xml:space="preserve">the </w:t>
      </w:r>
      <w:r>
        <w:rPr>
          <w:rFonts w:ascii="Times New Roman" w:hAnsi="Times New Roman" w:cs="Times New Roman"/>
          <w:sz w:val="24"/>
          <w:szCs w:val="24"/>
        </w:rPr>
        <w:t>Arctic tundra and boreal forest</w:t>
      </w:r>
      <w:r w:rsidR="00F34397">
        <w:rPr>
          <w:rFonts w:ascii="Times New Roman" w:hAnsi="Times New Roman" w:cs="Times New Roman"/>
          <w:sz w:val="24"/>
          <w:szCs w:val="24"/>
        </w:rPr>
        <w:t xml:space="preserve"> biomes</w:t>
      </w:r>
      <w:r>
        <w:rPr>
          <w:rFonts w:ascii="Times New Roman" w:hAnsi="Times New Roman" w:cs="Times New Roman"/>
          <w:sz w:val="24"/>
          <w:szCs w:val="24"/>
        </w:rPr>
        <w:t>, but many of the functions could be used for studies focused on lower latitude ecosystems, especially ecosystems with</w:t>
      </w:r>
      <w:r w:rsidR="007B31A1">
        <w:rPr>
          <w:rFonts w:ascii="Times New Roman" w:hAnsi="Times New Roman" w:cs="Times New Roman"/>
          <w:sz w:val="24"/>
          <w:szCs w:val="24"/>
        </w:rPr>
        <w:t xml:space="preserve">out a multi-modal </w:t>
      </w:r>
      <w:r>
        <w:rPr>
          <w:rFonts w:ascii="Times New Roman" w:hAnsi="Times New Roman" w:cs="Times New Roman"/>
          <w:sz w:val="24"/>
          <w:szCs w:val="24"/>
        </w:rPr>
        <w:t>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2A6E71DE" w14:textId="64F6DB93"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7C509B97" w14:textId="3C4F2FCC" w:rsidR="004A5EB1" w:rsidRPr="004A5EB1" w:rsidRDefault="00D8312E" w:rsidP="004A5EB1">
      <w:pPr>
        <w:pStyle w:val="EndNoteBibliography"/>
        <w:spacing w:after="0"/>
        <w:ind w:left="720" w:hanging="720"/>
      </w:pPr>
      <w:r>
        <w:fldChar w:fldCharType="begin"/>
      </w:r>
      <w:r>
        <w:instrText xml:space="preserve"> ADDIN EN.REFLIST </w:instrText>
      </w:r>
      <w:r>
        <w:fldChar w:fldCharType="separate"/>
      </w:r>
      <w:r w:rsidR="004A5EB1" w:rsidRPr="004A5EB1">
        <w:t xml:space="preserve">Appelhans, T., F. Detsch, C. Reudenbach, and S. Woellauer. 2021. mapview: Interactive Viewing of Spatial Data in R. R package version 2.10.0. </w:t>
      </w:r>
      <w:hyperlink r:id="rId10" w:history="1">
        <w:r w:rsidR="004A5EB1" w:rsidRPr="004A5EB1">
          <w:rPr>
            <w:rStyle w:val="Hyperlink"/>
          </w:rPr>
          <w:t>https://CRAN.R-project.org/package=mapview</w:t>
        </w:r>
      </w:hyperlink>
      <w:r w:rsidR="004A5EB1" w:rsidRPr="004A5EB1">
        <w:t>.</w:t>
      </w:r>
    </w:p>
    <w:p w14:paraId="3736270F" w14:textId="77777777" w:rsidR="004A5EB1" w:rsidRPr="004A5EB1" w:rsidRDefault="004A5EB1" w:rsidP="004A5EB1">
      <w:pPr>
        <w:pStyle w:val="EndNoteBibliography"/>
        <w:spacing w:after="0"/>
        <w:ind w:left="720" w:hanging="720"/>
      </w:pPr>
      <w:r w:rsidRPr="004A5EB1">
        <w:t xml:space="preserve">Aybar, C., Q. Wu, L. Bautista, R. Yali, and A. Barja. 2020. rgee: An R package for interacting with Google Earth Engine. Journal of Open Source Software </w:t>
      </w:r>
      <w:r w:rsidRPr="004A5EB1">
        <w:rPr>
          <w:b/>
        </w:rPr>
        <w:t>5</w:t>
      </w:r>
      <w:r w:rsidRPr="004A5EB1">
        <w:t>:2272.</w:t>
      </w:r>
    </w:p>
    <w:p w14:paraId="1C1AE23B" w14:textId="17BDB4EA" w:rsidR="004A5EB1" w:rsidRPr="004A5EB1" w:rsidRDefault="004A5EB1" w:rsidP="004A5EB1">
      <w:pPr>
        <w:pStyle w:val="EndNoteBibliography"/>
        <w:spacing w:after="0"/>
        <w:ind w:left="720" w:hanging="720"/>
      </w:pPr>
      <w:r w:rsidRPr="004A5EB1">
        <w:t xml:space="preserve">Bache, S. M., and H. Wickham. 2020. magrittr: A Forward-Pipe Operator for R. R package version 2.0.1. </w:t>
      </w:r>
      <w:hyperlink r:id="rId11" w:history="1">
        <w:r w:rsidRPr="004A5EB1">
          <w:rPr>
            <w:rStyle w:val="Hyperlink"/>
          </w:rPr>
          <w:t>https://CRAN.R-project.org/package=magrittr</w:t>
        </w:r>
      </w:hyperlink>
      <w:r w:rsidRPr="004A5EB1">
        <w:t>.</w:t>
      </w:r>
    </w:p>
    <w:p w14:paraId="598FBECE" w14:textId="1B11AC94" w:rsidR="004A5EB1" w:rsidRPr="004A5EB1" w:rsidRDefault="004A5EB1" w:rsidP="004A5EB1">
      <w:pPr>
        <w:pStyle w:val="EndNoteBibliography"/>
        <w:spacing w:after="0"/>
        <w:ind w:left="720" w:hanging="720"/>
      </w:pPr>
      <w:r w:rsidRPr="004A5EB1">
        <w:t xml:space="preserve">Bengtsson, H. 2021. R.utils: Various Programming Utilities. R package version 2.11.0. </w:t>
      </w:r>
      <w:hyperlink r:id="rId12" w:history="1">
        <w:r w:rsidRPr="004A5EB1">
          <w:rPr>
            <w:rStyle w:val="Hyperlink"/>
          </w:rPr>
          <w:t>https://CRAN.R-project.org/package=R.utils</w:t>
        </w:r>
      </w:hyperlink>
      <w:r w:rsidRPr="004A5EB1">
        <w:t>.</w:t>
      </w:r>
    </w:p>
    <w:p w14:paraId="170890BE" w14:textId="77777777" w:rsidR="004A5EB1" w:rsidRPr="004A5EB1" w:rsidRDefault="004A5EB1" w:rsidP="004A5EB1">
      <w:pPr>
        <w:pStyle w:val="EndNoteBibliography"/>
        <w:spacing w:after="0"/>
        <w:ind w:left="720" w:hanging="720"/>
      </w:pPr>
      <w:r w:rsidRPr="004A5EB1">
        <w:t xml:space="preserve">Berner, L. T., and S. J. Goetz. 2022. Satellite observations document trends consistent with a boreal forest biome shift. Global Change Biology </w:t>
      </w:r>
      <w:r w:rsidRPr="004A5EB1">
        <w:rPr>
          <w:b/>
        </w:rPr>
        <w:t>28</w:t>
      </w:r>
      <w:r w:rsidRPr="004A5EB1">
        <w:t>:3275–3292.</w:t>
      </w:r>
    </w:p>
    <w:p w14:paraId="706C0C3A" w14:textId="77777777" w:rsidR="004A5EB1" w:rsidRPr="004A5EB1" w:rsidRDefault="004A5EB1" w:rsidP="004A5EB1">
      <w:pPr>
        <w:pStyle w:val="EndNoteBibliography"/>
        <w:spacing w:after="0"/>
        <w:ind w:left="720" w:hanging="720"/>
      </w:pPr>
      <w:r w:rsidRPr="004A5EB1">
        <w:t xml:space="preserve">Berner, L. T., P. Jantz, K. D. Tape, and S. J. Goetz. 2018. Tundra plant aboveground biomass and shrub dominance mapped across the North Slope of Alaska. Environmental Research Letters </w:t>
      </w:r>
      <w:r w:rsidRPr="004A5EB1">
        <w:rPr>
          <w:b/>
        </w:rPr>
        <w:t>13</w:t>
      </w:r>
      <w:r w:rsidRPr="004A5EB1">
        <w:t>:035002.</w:t>
      </w:r>
    </w:p>
    <w:p w14:paraId="5DABA544" w14:textId="77777777" w:rsidR="004A5EB1" w:rsidRPr="004A5EB1" w:rsidRDefault="004A5EB1" w:rsidP="004A5EB1">
      <w:pPr>
        <w:pStyle w:val="EndNoteBibliography"/>
        <w:spacing w:after="0"/>
        <w:ind w:left="720" w:hanging="720"/>
      </w:pPr>
      <w:r w:rsidRPr="004A5EB1">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4A5EB1">
        <w:rPr>
          <w:b/>
        </w:rPr>
        <w:t>11</w:t>
      </w:r>
      <w:r w:rsidRPr="004A5EB1">
        <w:t>:4621.</w:t>
      </w:r>
    </w:p>
    <w:p w14:paraId="45ECA05B" w14:textId="77777777" w:rsidR="004A5EB1" w:rsidRPr="004A5EB1" w:rsidRDefault="004A5EB1" w:rsidP="004A5EB1">
      <w:pPr>
        <w:pStyle w:val="EndNoteBibliography"/>
        <w:spacing w:after="0"/>
        <w:ind w:left="720" w:hanging="720"/>
      </w:pPr>
      <w:r w:rsidRPr="004A5EB1">
        <w:t xml:space="preserve">Bhatt, U. S., D. A. Walker, M. K. Raynolds, J. E. Walsh, P. A. Bieniek, L. Cai, J. C. Comiso, H. E. Epstein, G. V. Frost, and R. Gersten. 2021. Climate drivers of Arctic tundra variability and change using an indicators framework. Environmental Research Letters </w:t>
      </w:r>
      <w:r w:rsidRPr="004A5EB1">
        <w:rPr>
          <w:b/>
        </w:rPr>
        <w:t>16</w:t>
      </w:r>
      <w:r w:rsidRPr="004A5EB1">
        <w:t>:055019.</w:t>
      </w:r>
    </w:p>
    <w:p w14:paraId="73B23423" w14:textId="77777777" w:rsidR="004A5EB1" w:rsidRPr="004A5EB1" w:rsidRDefault="004A5EB1" w:rsidP="004A5EB1">
      <w:pPr>
        <w:pStyle w:val="EndNoteBibliography"/>
        <w:spacing w:after="0"/>
        <w:ind w:left="720" w:hanging="720"/>
      </w:pPr>
      <w:r w:rsidRPr="004A5EB1">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4A5EB1">
        <w:rPr>
          <w:b/>
        </w:rPr>
        <w:t>14</w:t>
      </w:r>
      <w:r w:rsidRPr="004A5EB1">
        <w:t>:085010.</w:t>
      </w:r>
    </w:p>
    <w:p w14:paraId="0EF1F490" w14:textId="77777777" w:rsidR="004A5EB1" w:rsidRPr="004A5EB1" w:rsidRDefault="004A5EB1" w:rsidP="004A5EB1">
      <w:pPr>
        <w:pStyle w:val="EndNoteBibliography"/>
        <w:spacing w:after="0"/>
        <w:ind w:left="720" w:hanging="720"/>
      </w:pPr>
      <w:r w:rsidRPr="004A5EB1">
        <w:t xml:space="preserve">Boyd, M. A., L. T. Berner, A. C. Foster, S. J. Goetz, B. M. Rogers, X. J. Walker, and M. C. Mack. 2021. Historic declines in growth portend trembling aspen death during a contemporary leaf miner outbreak in Alaska. Ecosphere </w:t>
      </w:r>
      <w:r w:rsidRPr="004A5EB1">
        <w:rPr>
          <w:b/>
        </w:rPr>
        <w:t>12</w:t>
      </w:r>
      <w:r w:rsidRPr="004A5EB1">
        <w:t>:e03569.</w:t>
      </w:r>
    </w:p>
    <w:p w14:paraId="79B50E7A" w14:textId="30176DBC" w:rsidR="004A5EB1" w:rsidRPr="004A5EB1" w:rsidRDefault="004A5EB1" w:rsidP="004A5EB1">
      <w:pPr>
        <w:pStyle w:val="EndNoteBibliography"/>
        <w:spacing w:after="0"/>
        <w:ind w:left="720" w:hanging="720"/>
      </w:pPr>
      <w:r w:rsidRPr="004A5EB1">
        <w:t xml:space="preserve">Bronaugh, D., and A. Werner. 2019. zyp: Zhang + Yue-Pilon trends package. R package version 0.10-1.1. </w:t>
      </w:r>
      <w:hyperlink r:id="rId13" w:history="1">
        <w:r w:rsidRPr="004A5EB1">
          <w:rPr>
            <w:rStyle w:val="Hyperlink"/>
          </w:rPr>
          <w:t>https://CRAN.R-project.org/package=zyp</w:t>
        </w:r>
      </w:hyperlink>
      <w:r w:rsidRPr="004A5EB1">
        <w:t>.</w:t>
      </w:r>
    </w:p>
    <w:p w14:paraId="29E66366" w14:textId="207733AF" w:rsidR="004A5EB1" w:rsidRPr="004A5EB1" w:rsidRDefault="004A5EB1" w:rsidP="004A5EB1">
      <w:pPr>
        <w:pStyle w:val="EndNoteBibliography"/>
        <w:spacing w:after="0"/>
        <w:ind w:left="720" w:hanging="720"/>
      </w:pPr>
      <w:r w:rsidRPr="004A5EB1">
        <w:t xml:space="preserve">Cheng, J., B. Karambelkar, and Y. Xie. 2022. leaflet: Create Interactive Web Maps with the JavaScript 'Leaflet' Library. R package version 2.1.1. </w:t>
      </w:r>
      <w:hyperlink r:id="rId14" w:history="1">
        <w:r w:rsidRPr="004A5EB1">
          <w:rPr>
            <w:rStyle w:val="Hyperlink"/>
          </w:rPr>
          <w:t>https://CRAN.R-project.org/package=leaflet</w:t>
        </w:r>
      </w:hyperlink>
      <w:r w:rsidRPr="004A5EB1">
        <w:t>.</w:t>
      </w:r>
    </w:p>
    <w:p w14:paraId="064F64D2" w14:textId="6FA80E23" w:rsidR="004A5EB1" w:rsidRPr="004A5EB1" w:rsidRDefault="004A5EB1" w:rsidP="004A5EB1">
      <w:pPr>
        <w:pStyle w:val="EndNoteBibliography"/>
        <w:spacing w:after="0"/>
        <w:ind w:left="720" w:hanging="720"/>
      </w:pPr>
      <w:r w:rsidRPr="004A5EB1">
        <w:t xml:space="preserve">Csárdi, G. 2021. crayon: Colored Terminal Output. R package version 1.4.2. </w:t>
      </w:r>
      <w:hyperlink r:id="rId15" w:history="1">
        <w:r w:rsidRPr="004A5EB1">
          <w:rPr>
            <w:rStyle w:val="Hyperlink"/>
          </w:rPr>
          <w:t>https://CRAN.R-project.org/package=crayon</w:t>
        </w:r>
      </w:hyperlink>
      <w:r w:rsidRPr="004A5EB1">
        <w:t>.</w:t>
      </w:r>
    </w:p>
    <w:p w14:paraId="33546FCF" w14:textId="77777777" w:rsidR="004A5EB1" w:rsidRPr="004A5EB1" w:rsidRDefault="004A5EB1" w:rsidP="004A5EB1">
      <w:pPr>
        <w:pStyle w:val="EndNoteBibliography"/>
        <w:spacing w:after="0"/>
        <w:ind w:left="720" w:hanging="720"/>
      </w:pPr>
      <w:r w:rsidRPr="004A5EB1">
        <w:t xml:space="preserve">Dial, R. J., C. T. Maher, R. E. Hewitt, and P. F. Sullivan. 2022. Sufficient conditions for rapid range expansion of a boreal conifer. Nature </w:t>
      </w:r>
      <w:r w:rsidRPr="004A5EB1">
        <w:rPr>
          <w:b/>
        </w:rPr>
        <w:t>608</w:t>
      </w:r>
      <w:r w:rsidRPr="004A5EB1">
        <w:t>:546-551.</w:t>
      </w:r>
    </w:p>
    <w:p w14:paraId="54B9C202" w14:textId="22465D38" w:rsidR="004A5EB1" w:rsidRPr="004A5EB1" w:rsidRDefault="004A5EB1" w:rsidP="004A5EB1">
      <w:pPr>
        <w:pStyle w:val="EndNoteBibliography"/>
        <w:spacing w:after="0"/>
        <w:ind w:left="720" w:hanging="720"/>
      </w:pPr>
      <w:r w:rsidRPr="004A5EB1">
        <w:t xml:space="preserve">dos Santos, A. 2017. landsat8: Landsat 8 Imagery Rescaled to Reflectance, Radiance and/or Temperature. R package version 0.1-10. </w:t>
      </w:r>
      <w:hyperlink r:id="rId16" w:history="1">
        <w:r w:rsidRPr="004A5EB1">
          <w:rPr>
            <w:rStyle w:val="Hyperlink"/>
          </w:rPr>
          <w:t>https://CRAN.R-project.org/package=landsat8</w:t>
        </w:r>
      </w:hyperlink>
      <w:r w:rsidRPr="004A5EB1">
        <w:t>.</w:t>
      </w:r>
    </w:p>
    <w:p w14:paraId="4E6680E5" w14:textId="12C951BA" w:rsidR="004A5EB1" w:rsidRPr="004A5EB1" w:rsidRDefault="004A5EB1" w:rsidP="004A5EB1">
      <w:pPr>
        <w:pStyle w:val="EndNoteBibliography"/>
        <w:spacing w:after="0"/>
        <w:ind w:left="720" w:hanging="720"/>
      </w:pPr>
      <w:r w:rsidRPr="004A5EB1">
        <w:lastRenderedPageBreak/>
        <w:t xml:space="preserve">Dowle, M., and A. Srinivasan. 2021. data.table: Extension of `data.frame`. R package version 1.14.2. </w:t>
      </w:r>
      <w:hyperlink r:id="rId17" w:history="1">
        <w:r w:rsidRPr="004A5EB1">
          <w:rPr>
            <w:rStyle w:val="Hyperlink"/>
          </w:rPr>
          <w:t>https://CRAN.R-project.org/package=data.table</w:t>
        </w:r>
      </w:hyperlink>
      <w:r w:rsidRPr="004A5EB1">
        <w:t>.</w:t>
      </w:r>
    </w:p>
    <w:p w14:paraId="22FD8837" w14:textId="77777777" w:rsidR="004A5EB1" w:rsidRPr="004A5EB1" w:rsidRDefault="004A5EB1" w:rsidP="004A5EB1">
      <w:pPr>
        <w:pStyle w:val="EndNoteBibliography"/>
        <w:spacing w:after="0"/>
        <w:ind w:left="720" w:hanging="720"/>
      </w:pPr>
      <w:r w:rsidRPr="004A5EB1">
        <w:t xml:space="preserve">Foster, A. C., J. A. Wang, G. V. Frost, S. J. Davidson, E. Hoy, K. W. Turner, O. Sonnentag, H. Epstein, L. T. Berner, A. H. Armstrong, M. Kang, B. M. Rogers, E. Campbell, K. R. Miner, K. M. Orndahl, L. L. Bourgeau-Chavez, D. A. Lutz, N. French, D. Chen, J. Du, T. A. Shestakova, J. K. Shuman, K. Tape, A.-M. Virkkala, C. Potter, and S. Goetz. 2022. Disturbances in North American boreal forest and Arctic tundra: impacts, interactions, and responses. Environmental Research Letters </w:t>
      </w:r>
      <w:r w:rsidRPr="004A5EB1">
        <w:rPr>
          <w:b/>
        </w:rPr>
        <w:t>17</w:t>
      </w:r>
      <w:r w:rsidRPr="004A5EB1">
        <w:t>:113001.</w:t>
      </w:r>
    </w:p>
    <w:p w14:paraId="7A634CCD" w14:textId="77777777" w:rsidR="004A5EB1" w:rsidRPr="004A5EB1" w:rsidRDefault="004A5EB1" w:rsidP="004A5EB1">
      <w:pPr>
        <w:pStyle w:val="EndNoteBibliography"/>
        <w:spacing w:after="0"/>
        <w:ind w:left="720" w:hanging="720"/>
      </w:pPr>
      <w:r w:rsidRPr="004A5EB1">
        <w:t>Gaglioti, B., L. T. Berner, B. M. Jones, K. M.</w:t>
      </w:r>
      <w:r w:rsidRPr="004A5EB1">
        <w:rPr>
          <w:rFonts w:hint="eastAsia"/>
        </w:rPr>
        <w:t xml:space="preserve"> Orndahl, A. P. Williams, L. Andreu</w:t>
      </w:r>
      <w:r w:rsidRPr="004A5EB1">
        <w:rPr>
          <w:rFonts w:hint="eastAsia"/>
        </w:rPr>
        <w:t>‐</w:t>
      </w:r>
      <w:r w:rsidRPr="004A5EB1">
        <w:rPr>
          <w:rFonts w:hint="eastAsia"/>
        </w:rPr>
        <w:t>Hayles, R. D</w:t>
      </w:r>
      <w:r w:rsidRPr="004A5EB1">
        <w:rPr>
          <w:rFonts w:hint="eastAsia"/>
        </w:rPr>
        <w:t>’</w:t>
      </w:r>
      <w:r w:rsidRPr="004A5EB1">
        <w:rPr>
          <w:rFonts w:hint="eastAsia"/>
        </w:rPr>
        <w:t>Arrigo, S. J. Goetz, and D. H. Mann. 2021. Tussocks enduring or shrubs greening: Alternate responses to changing fire regimes in the Noatak River Valley, Alaska. Journal of Geophysical Research: Biogeoscien</w:t>
      </w:r>
      <w:r w:rsidRPr="004A5EB1">
        <w:t xml:space="preserve">ces </w:t>
      </w:r>
      <w:r w:rsidRPr="004A5EB1">
        <w:rPr>
          <w:b/>
        </w:rPr>
        <w:t>126</w:t>
      </w:r>
      <w:r w:rsidRPr="004A5EB1">
        <w:t>:e2020JG006009.</w:t>
      </w:r>
    </w:p>
    <w:p w14:paraId="0E8E6F16" w14:textId="77777777" w:rsidR="004A5EB1" w:rsidRPr="004A5EB1" w:rsidRDefault="004A5EB1" w:rsidP="004A5EB1">
      <w:pPr>
        <w:pStyle w:val="EndNoteBibliography"/>
        <w:spacing w:after="0"/>
        <w:ind w:left="720" w:hanging="720"/>
      </w:pPr>
      <w:r w:rsidRPr="004A5EB1">
        <w:t xml:space="preserve">Gorelick, N., M. Hancher, M. Dixon, S. Ilyushchenko, D. Thau, and R. Moore. 2017. Google Earth Engine: Planetary-scale geospatial analysis for everyone. Remote Sensing of Environment </w:t>
      </w:r>
      <w:r w:rsidRPr="004A5EB1">
        <w:rPr>
          <w:b/>
        </w:rPr>
        <w:t>202</w:t>
      </w:r>
      <w:r w:rsidRPr="004A5EB1">
        <w:t>:18-27.</w:t>
      </w:r>
    </w:p>
    <w:p w14:paraId="075BF435" w14:textId="77777777" w:rsidR="004A5EB1" w:rsidRPr="004A5EB1" w:rsidRDefault="004A5EB1" w:rsidP="004A5EB1">
      <w:pPr>
        <w:pStyle w:val="EndNoteBibliography"/>
        <w:spacing w:after="0"/>
        <w:ind w:left="720" w:hanging="720"/>
      </w:pPr>
      <w:r w:rsidRPr="004A5EB1">
        <w:t xml:space="preserve">Goslee, S. 2011. Analyzing remote sensing data in R: The Landsat Package. The Journal of Statistial Software </w:t>
      </w:r>
      <w:r w:rsidRPr="004A5EB1">
        <w:rPr>
          <w:b/>
        </w:rPr>
        <w:t>43</w:t>
      </w:r>
      <w:r w:rsidRPr="004A5EB1">
        <w:t>.</w:t>
      </w:r>
    </w:p>
    <w:p w14:paraId="689AE55A" w14:textId="77777777" w:rsidR="004A5EB1" w:rsidRPr="004A5EB1" w:rsidRDefault="004A5EB1" w:rsidP="004A5EB1">
      <w:pPr>
        <w:pStyle w:val="EndNoteBibliography"/>
        <w:spacing w:after="0"/>
        <w:ind w:left="720" w:hanging="720"/>
      </w:pPr>
      <w:r w:rsidRPr="004A5EB1">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4A5EB1">
        <w:rPr>
          <w:b/>
        </w:rPr>
        <w:t>342</w:t>
      </w:r>
      <w:r w:rsidRPr="004A5EB1">
        <w:t>:850-853.</w:t>
      </w:r>
    </w:p>
    <w:p w14:paraId="37BA5B30" w14:textId="77777777" w:rsidR="004A5EB1" w:rsidRPr="004A5EB1" w:rsidRDefault="004A5EB1" w:rsidP="004A5EB1">
      <w:pPr>
        <w:pStyle w:val="EndNoteBibliography"/>
        <w:spacing w:after="0"/>
        <w:ind w:left="720" w:hanging="720"/>
      </w:pPr>
      <w:r w:rsidRPr="004A5EB1">
        <w:t xml:space="preserve">Helman, D. 2018. Land surface phenology: What do we really ‘see’ from space? Science of the Total Environment </w:t>
      </w:r>
      <w:r w:rsidRPr="004A5EB1">
        <w:rPr>
          <w:b/>
        </w:rPr>
        <w:t>618</w:t>
      </w:r>
      <w:r w:rsidRPr="004A5EB1">
        <w:t>:665-673.</w:t>
      </w:r>
    </w:p>
    <w:p w14:paraId="47447342" w14:textId="7BB522C7" w:rsidR="004A5EB1" w:rsidRPr="004A5EB1" w:rsidRDefault="004A5EB1" w:rsidP="004A5EB1">
      <w:pPr>
        <w:pStyle w:val="EndNoteBibliography"/>
        <w:spacing w:after="0"/>
        <w:ind w:left="720" w:hanging="720"/>
      </w:pPr>
      <w:r w:rsidRPr="004A5EB1">
        <w:t xml:space="preserve">Henry, L., and H. Wickham. 2020. purrr: Functional Programming Tools. R package version 0.3.4. </w:t>
      </w:r>
      <w:hyperlink r:id="rId18" w:history="1">
        <w:r w:rsidRPr="004A5EB1">
          <w:rPr>
            <w:rStyle w:val="Hyperlink"/>
          </w:rPr>
          <w:t>https://CRAN.R-project.org/package=purrr</w:t>
        </w:r>
      </w:hyperlink>
      <w:r w:rsidRPr="004A5EB1">
        <w:t>.</w:t>
      </w:r>
    </w:p>
    <w:p w14:paraId="47E9098C" w14:textId="77777777" w:rsidR="004A5EB1" w:rsidRPr="004A5EB1" w:rsidRDefault="004A5EB1" w:rsidP="004A5EB1">
      <w:pPr>
        <w:pStyle w:val="EndNoteBibliography"/>
        <w:spacing w:after="0"/>
        <w:ind w:left="720" w:hanging="720"/>
      </w:pPr>
      <w:r w:rsidRPr="004A5EB1">
        <w:t xml:space="preserve">Jia, G. J., H. E. Epstein, and D. A. Walker. 2003. Greening of arctic Alaska, 1981–2001. Geophysical Research Letters </w:t>
      </w:r>
      <w:r w:rsidRPr="004A5EB1">
        <w:rPr>
          <w:b/>
        </w:rPr>
        <w:t>30</w:t>
      </w:r>
      <w:r w:rsidRPr="004A5EB1">
        <w:t>:2067.</w:t>
      </w:r>
    </w:p>
    <w:p w14:paraId="35ABEC82" w14:textId="77777777" w:rsidR="004A5EB1" w:rsidRPr="004A5EB1" w:rsidRDefault="004A5EB1" w:rsidP="004A5EB1">
      <w:pPr>
        <w:pStyle w:val="EndNoteBibliography"/>
        <w:spacing w:after="0"/>
        <w:ind w:left="720" w:hanging="720"/>
      </w:pPr>
      <w:r w:rsidRPr="004A5EB1">
        <w:t xml:space="preserve">Ju, J., and J. G. Masek. 2016. The vegetation greenness trend in Canada and US Alaska from 1984–2012 Landsat data. Remote Sensing of Environment </w:t>
      </w:r>
      <w:r w:rsidRPr="004A5EB1">
        <w:rPr>
          <w:b/>
        </w:rPr>
        <w:t>176</w:t>
      </w:r>
      <w:r w:rsidRPr="004A5EB1">
        <w:t>:1-16.</w:t>
      </w:r>
    </w:p>
    <w:p w14:paraId="12D61E7A" w14:textId="7C3568D1" w:rsidR="004A5EB1" w:rsidRPr="004A5EB1" w:rsidRDefault="004A5EB1" w:rsidP="004A5EB1">
      <w:pPr>
        <w:pStyle w:val="EndNoteBibliography"/>
        <w:spacing w:after="0"/>
        <w:ind w:left="720" w:hanging="720"/>
      </w:pPr>
      <w:r w:rsidRPr="004A5EB1">
        <w:t xml:space="preserve">Kassambara, A. 2020. ggpubr: 'ggplot2' Based Publication Ready Plots. R package version 0.4.0. </w:t>
      </w:r>
      <w:hyperlink r:id="rId19" w:history="1">
        <w:r w:rsidRPr="004A5EB1">
          <w:rPr>
            <w:rStyle w:val="Hyperlink"/>
          </w:rPr>
          <w:t>https://CRAN.R-project.org/package=ggpubr</w:t>
        </w:r>
      </w:hyperlink>
      <w:r w:rsidRPr="004A5EB1">
        <w:t>.</w:t>
      </w:r>
    </w:p>
    <w:p w14:paraId="6B3F6C3E" w14:textId="77777777" w:rsidR="004A5EB1" w:rsidRPr="004A5EB1" w:rsidRDefault="004A5EB1" w:rsidP="004A5EB1">
      <w:pPr>
        <w:pStyle w:val="EndNoteBibliography"/>
        <w:spacing w:after="0"/>
        <w:ind w:left="720" w:hanging="720"/>
      </w:pPr>
      <w:r w:rsidRPr="004A5EB1">
        <w:t xml:space="preserve">Kong, D., T. R. McVicar, M. Xiao, Y. Zhang, J. L. Peña-Arancibia, G. Filippa, Y. Xie, and X. Gu. 2022. phenofit: An R package for extracting vegetation phenology from time series remote sensing. Methods in Ecology and Evolution </w:t>
      </w:r>
      <w:r w:rsidRPr="004A5EB1">
        <w:rPr>
          <w:b/>
        </w:rPr>
        <w:t>13</w:t>
      </w:r>
      <w:r w:rsidRPr="004A5EB1">
        <w:t>:1508-1527.</w:t>
      </w:r>
    </w:p>
    <w:p w14:paraId="5C91A1A5" w14:textId="77777777" w:rsidR="004A5EB1" w:rsidRPr="004A5EB1" w:rsidRDefault="004A5EB1" w:rsidP="004A5EB1">
      <w:pPr>
        <w:pStyle w:val="EndNoteBibliography"/>
        <w:spacing w:after="0"/>
        <w:ind w:left="720" w:hanging="720"/>
      </w:pPr>
      <w:r w:rsidRPr="004A5EB1">
        <w:t xml:space="preserve">Lai, J., C. J. Lortie, R. A. Muenchen, J. Yang, and K. Ma. 2019. Evaluating the popularity of R in ecology. Ecosphere </w:t>
      </w:r>
      <w:r w:rsidRPr="004A5EB1">
        <w:rPr>
          <w:b/>
        </w:rPr>
        <w:t>10</w:t>
      </w:r>
      <w:r w:rsidRPr="004A5EB1">
        <w:t>:e02567.</w:t>
      </w:r>
    </w:p>
    <w:p w14:paraId="1922B801" w14:textId="77777777" w:rsidR="004A5EB1" w:rsidRPr="004A5EB1" w:rsidRDefault="004A5EB1" w:rsidP="004A5EB1">
      <w:pPr>
        <w:pStyle w:val="EndNoteBibliography"/>
        <w:spacing w:after="0"/>
        <w:ind w:left="720" w:hanging="720"/>
      </w:pPr>
      <w:r w:rsidRPr="004A5EB1">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4A5EB1">
        <w:rPr>
          <w:b/>
        </w:rPr>
        <w:t>16</w:t>
      </w:r>
      <w:r w:rsidRPr="004A5EB1">
        <w:t>:053001.</w:t>
      </w:r>
    </w:p>
    <w:p w14:paraId="7E5CBFA8" w14:textId="77777777" w:rsidR="004A5EB1" w:rsidRPr="004A5EB1" w:rsidRDefault="004A5EB1" w:rsidP="004A5EB1">
      <w:pPr>
        <w:pStyle w:val="EndNoteBibliography"/>
        <w:spacing w:after="0"/>
        <w:ind w:left="720" w:hanging="720"/>
      </w:pPr>
      <w:r w:rsidRPr="004A5EB1">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4A5EB1">
        <w:rPr>
          <w:b/>
        </w:rPr>
        <w:t>10</w:t>
      </w:r>
      <w:r w:rsidRPr="004A5EB1">
        <w:t>:106-117.</w:t>
      </w:r>
    </w:p>
    <w:p w14:paraId="2F955728" w14:textId="77777777" w:rsidR="004A5EB1" w:rsidRPr="004A5EB1" w:rsidRDefault="004A5EB1" w:rsidP="004A5EB1">
      <w:pPr>
        <w:pStyle w:val="EndNoteBibliography"/>
        <w:spacing w:after="0"/>
        <w:ind w:left="720" w:hanging="720"/>
      </w:pPr>
      <w:r w:rsidRPr="004A5EB1">
        <w:t>National Academies of Sciences. 2018. Thriving on Our Changing Planet: A Decadal Strategy for Earth Observation from Space. The National Academies Press, Washington, DC.</w:t>
      </w:r>
    </w:p>
    <w:p w14:paraId="40103CC2" w14:textId="77777777" w:rsidR="004A5EB1" w:rsidRPr="004A5EB1" w:rsidRDefault="004A5EB1" w:rsidP="004A5EB1">
      <w:pPr>
        <w:pStyle w:val="EndNoteBibliography"/>
        <w:spacing w:after="0"/>
        <w:ind w:left="720" w:hanging="720"/>
      </w:pPr>
      <w:r w:rsidRPr="004A5EB1">
        <w:lastRenderedPageBreak/>
        <w:t xml:space="preserve">Pebesma, E. J. 2018. Simple features for R: standardized support for spatial vector data. The R Journal </w:t>
      </w:r>
      <w:r w:rsidRPr="004A5EB1">
        <w:rPr>
          <w:b/>
        </w:rPr>
        <w:t>10</w:t>
      </w:r>
      <w:r w:rsidRPr="004A5EB1">
        <w:t>:439-446.</w:t>
      </w:r>
    </w:p>
    <w:p w14:paraId="62094958" w14:textId="77777777" w:rsidR="004A5EB1" w:rsidRPr="004A5EB1" w:rsidRDefault="004A5EB1" w:rsidP="004A5EB1">
      <w:pPr>
        <w:pStyle w:val="EndNoteBibliography"/>
        <w:spacing w:after="0"/>
        <w:ind w:left="720" w:hanging="720"/>
      </w:pPr>
      <w:r w:rsidRPr="004A5EB1">
        <w:t xml:space="preserve">Pekel, J.-F., A. Cottam, N. Gorelick, and A. S. Belward. 2016. High-resolution mapping of global surface water and its long-term changes. Nature </w:t>
      </w:r>
      <w:r w:rsidRPr="004A5EB1">
        <w:rPr>
          <w:b/>
        </w:rPr>
        <w:t>540</w:t>
      </w:r>
      <w:r w:rsidRPr="004A5EB1">
        <w:t>:418-422.</w:t>
      </w:r>
    </w:p>
    <w:p w14:paraId="3E5842BB" w14:textId="77777777" w:rsidR="004A5EB1" w:rsidRPr="004A5EB1" w:rsidRDefault="004A5EB1" w:rsidP="004A5EB1">
      <w:pPr>
        <w:pStyle w:val="EndNoteBibliography"/>
        <w:spacing w:after="0"/>
        <w:ind w:left="720" w:hanging="720"/>
      </w:pPr>
      <w:r w:rsidRPr="004A5EB1">
        <w:t xml:space="preserve">Potapov, P., M. C. Hansen, A. Pickens, A. Hernandez-Serna, A. Tyukavina, S. Turubanova, V. Zalles, X. Li, A. Khan, F. Stolle, N. Harris, X.-P. Song, A. Baggett, I. Kommareddy, and A. Kommareddy. 2022. The Global 2000-2020 Land Cover and Land Use Change Dataset Derived From the Landsat Archive: First Results. Frontiers in Remote Sensing </w:t>
      </w:r>
      <w:r w:rsidRPr="004A5EB1">
        <w:rPr>
          <w:b/>
        </w:rPr>
        <w:t>3</w:t>
      </w:r>
      <w:r w:rsidRPr="004A5EB1">
        <w:t>.</w:t>
      </w:r>
    </w:p>
    <w:p w14:paraId="7F6265EB" w14:textId="77777777" w:rsidR="004A5EB1" w:rsidRPr="004A5EB1" w:rsidRDefault="004A5EB1" w:rsidP="004A5EB1">
      <w:pPr>
        <w:pStyle w:val="EndNoteBibliography"/>
        <w:spacing w:after="0"/>
        <w:ind w:left="720" w:hanging="720"/>
      </w:pPr>
      <w:r w:rsidRPr="004A5EB1">
        <w:t xml:space="preserve">Powell, S. L., W. B. Cohen, S. P. Healey, R. E. Kennedy, G. G. Moisen, K. B. Pierce, and J. L. Ohmann. 2010. Quantification of live aboveground forest biomass dynamics with Landsat time-series and field inventory data: A comparison of empirical modeling approaches. Remote Sensing of Environment </w:t>
      </w:r>
      <w:r w:rsidRPr="004A5EB1">
        <w:rPr>
          <w:b/>
        </w:rPr>
        <w:t>114</w:t>
      </w:r>
      <w:r w:rsidRPr="004A5EB1">
        <w:t>:1053-1068.</w:t>
      </w:r>
    </w:p>
    <w:p w14:paraId="67784B07" w14:textId="77777777" w:rsidR="004A5EB1" w:rsidRPr="004A5EB1" w:rsidRDefault="004A5EB1" w:rsidP="004A5EB1">
      <w:pPr>
        <w:pStyle w:val="EndNoteBibliography"/>
        <w:spacing w:after="0"/>
        <w:ind w:left="720" w:hanging="720"/>
      </w:pPr>
      <w:r w:rsidRPr="004A5EB1">
        <w:t>R Core Team. 2021. R: A Language and Environment for Statistical Computing. R Foundation for Statistical Computing, Vienna, Austria.</w:t>
      </w:r>
    </w:p>
    <w:p w14:paraId="568A2F42" w14:textId="77777777" w:rsidR="004A5EB1" w:rsidRPr="004A5EB1" w:rsidRDefault="004A5EB1" w:rsidP="004A5EB1">
      <w:pPr>
        <w:pStyle w:val="EndNoteBibliography"/>
        <w:spacing w:after="0"/>
        <w:ind w:left="720" w:hanging="720"/>
      </w:pPr>
      <w:r w:rsidRPr="004A5EB1">
        <w:t xml:space="preserve">Raynolds, M. K., D. A. Walker, H. E. Epstein, J. E. Pinzon, and C. J. Tucker. 2012. A new estimate of tundra-biome phytomass from trans-Arctic field data and AVHRR NDVI. Remote Sensing Letters </w:t>
      </w:r>
      <w:r w:rsidRPr="004A5EB1">
        <w:rPr>
          <w:b/>
        </w:rPr>
        <w:t>3</w:t>
      </w:r>
      <w:r w:rsidRPr="004A5EB1">
        <w:t>:403-411.</w:t>
      </w:r>
    </w:p>
    <w:p w14:paraId="5A5E3738" w14:textId="492C25B7" w:rsidR="004A5EB1" w:rsidRPr="004A5EB1" w:rsidRDefault="004A5EB1" w:rsidP="004A5EB1">
      <w:pPr>
        <w:pStyle w:val="EndNoteBibliography"/>
        <w:spacing w:after="0"/>
        <w:ind w:left="720" w:hanging="720"/>
      </w:pPr>
      <w:r w:rsidRPr="004A5EB1">
        <w:t xml:space="preserve">Robinson, D., A. Hayes, and S. Couch. 2023. broom: Convert Statistical Objects into Tidy Tibbles. R package version 1.0.4. </w:t>
      </w:r>
      <w:hyperlink r:id="rId20" w:history="1">
        <w:r w:rsidRPr="004A5EB1">
          <w:rPr>
            <w:rStyle w:val="Hyperlink"/>
          </w:rPr>
          <w:t>https://CRAN.R-project.org/package=broom</w:t>
        </w:r>
      </w:hyperlink>
      <w:r w:rsidRPr="004A5EB1">
        <w:t>.</w:t>
      </w:r>
    </w:p>
    <w:p w14:paraId="6FBE51FE" w14:textId="77777777" w:rsidR="004A5EB1" w:rsidRPr="004A5EB1" w:rsidRDefault="004A5EB1" w:rsidP="004A5EB1">
      <w:pPr>
        <w:pStyle w:val="EndNoteBibliography"/>
        <w:spacing w:after="0"/>
        <w:ind w:left="720" w:hanging="720"/>
      </w:pPr>
      <w:r w:rsidRPr="004A5EB1">
        <w:t xml:space="preserve">Roy, D. P., V. Kovalskyy, H. K. Zhang, E. F. Vermote, L. Yan, S. S. Kumar, and A. Egorov. 2016. Characterization of Landsat-7 to Landsat-8 reflective wavelength and normalized difference vegetation index continuity. Remote Sensing of Environment </w:t>
      </w:r>
      <w:r w:rsidRPr="004A5EB1">
        <w:rPr>
          <w:b/>
        </w:rPr>
        <w:t>185</w:t>
      </w:r>
      <w:r w:rsidRPr="004A5EB1">
        <w:t>:57-70.</w:t>
      </w:r>
    </w:p>
    <w:p w14:paraId="1EBFA386" w14:textId="77777777" w:rsidR="004A5EB1" w:rsidRPr="004A5EB1" w:rsidRDefault="004A5EB1" w:rsidP="004A5EB1">
      <w:pPr>
        <w:pStyle w:val="EndNoteBibliography"/>
        <w:spacing w:after="0"/>
        <w:ind w:left="720" w:hanging="720"/>
      </w:pPr>
      <w:r w:rsidRPr="004A5EB1">
        <w:t xml:space="preserve">Sexton, J. O., X.-P. Song, M. Feng, P. Noojipady, A. Anand, and C. Huang. 2013. Global, 30-m resolution continuous fields of tree cover: landsat-based rescaling of MODIS vegetation continuous fields with lidar-based estimates of error. Int J Digit Earth </w:t>
      </w:r>
      <w:r w:rsidRPr="004A5EB1">
        <w:rPr>
          <w:b/>
        </w:rPr>
        <w:t>6</w:t>
      </w:r>
      <w:r w:rsidRPr="004A5EB1">
        <w:t>.</w:t>
      </w:r>
    </w:p>
    <w:p w14:paraId="3FB29654" w14:textId="77777777" w:rsidR="004A5EB1" w:rsidRPr="004A5EB1" w:rsidRDefault="004A5EB1" w:rsidP="004A5EB1">
      <w:pPr>
        <w:pStyle w:val="EndNoteBibliography"/>
        <w:spacing w:after="0"/>
        <w:ind w:left="720" w:hanging="720"/>
      </w:pPr>
      <w:r w:rsidRPr="004A5EB1">
        <w:t xml:space="preserve">Suarez, F., D. Binkley, M. W. Kaye, and R. Stottlemyer. 1999. Expansion of forest stands into tundra in the Noatak National Preserve, northwest Alaska. Ecoscience </w:t>
      </w:r>
      <w:r w:rsidRPr="004A5EB1">
        <w:rPr>
          <w:b/>
        </w:rPr>
        <w:t>6</w:t>
      </w:r>
      <w:r w:rsidRPr="004A5EB1">
        <w:t>:465-470.</w:t>
      </w:r>
    </w:p>
    <w:p w14:paraId="47D29B82" w14:textId="77777777" w:rsidR="004A5EB1" w:rsidRPr="004A5EB1" w:rsidRDefault="004A5EB1" w:rsidP="004A5EB1">
      <w:pPr>
        <w:pStyle w:val="EndNoteBibliography"/>
        <w:spacing w:after="0"/>
        <w:ind w:left="720" w:hanging="720"/>
      </w:pPr>
      <w:r w:rsidRPr="004A5EB1">
        <w:t xml:space="preserve">Sulla-Menashe, D., C. Woodcock, and M. A. Friedl. 2017. Canadian boreal forest greening and browning trends: an analysis of biogeographic patterns and the relative roles of disturbance versus climate drivers. Environmental Research Letters </w:t>
      </w:r>
      <w:r w:rsidRPr="004A5EB1">
        <w:rPr>
          <w:b/>
        </w:rPr>
        <w:t>13</w:t>
      </w:r>
      <w:r w:rsidRPr="004A5EB1">
        <w:t>:014007.</w:t>
      </w:r>
    </w:p>
    <w:p w14:paraId="21DFA304" w14:textId="77777777" w:rsidR="004A5EB1" w:rsidRPr="004A5EB1" w:rsidRDefault="004A5EB1" w:rsidP="004A5EB1">
      <w:pPr>
        <w:pStyle w:val="EndNoteBibliography"/>
        <w:spacing w:after="0"/>
        <w:ind w:left="720" w:hanging="720"/>
      </w:pPr>
      <w:r w:rsidRPr="004A5EB1">
        <w:t xml:space="preserve">Tape, K., M. Sturm, and C. Racine. 2006. The evidence for shrub expansion in Northern Alaska and the Pan-Arctic. Global Change Biology </w:t>
      </w:r>
      <w:r w:rsidRPr="004A5EB1">
        <w:rPr>
          <w:b/>
        </w:rPr>
        <w:t>12</w:t>
      </w:r>
      <w:r w:rsidRPr="004A5EB1">
        <w:t>:686-702.</w:t>
      </w:r>
    </w:p>
    <w:p w14:paraId="3A7A24C7" w14:textId="77777777" w:rsidR="004A5EB1" w:rsidRPr="004A5EB1" w:rsidRDefault="004A5EB1" w:rsidP="004A5EB1">
      <w:pPr>
        <w:pStyle w:val="EndNoteBibliography"/>
        <w:spacing w:after="0"/>
        <w:ind w:left="720" w:hanging="720"/>
      </w:pPr>
      <w:r w:rsidRPr="004A5EB1">
        <w:t xml:space="preserve">Terskaia, A., R. J. Dial, and P. F. Sullivan. 2020. Pathways of tundra encroachment by trees and tall shrubs in the western Brooks Range of Alaska. Ecography </w:t>
      </w:r>
      <w:r w:rsidRPr="004A5EB1">
        <w:rPr>
          <w:b/>
        </w:rPr>
        <w:t>43</w:t>
      </w:r>
      <w:r w:rsidRPr="004A5EB1">
        <w:t>:769-778.</w:t>
      </w:r>
    </w:p>
    <w:p w14:paraId="365F2809" w14:textId="5DD57E98" w:rsidR="004A5EB1" w:rsidRPr="004A5EB1" w:rsidRDefault="004A5EB1" w:rsidP="004A5EB1">
      <w:pPr>
        <w:pStyle w:val="EndNoteBibliography"/>
        <w:spacing w:after="0"/>
        <w:ind w:left="720" w:hanging="720"/>
      </w:pPr>
      <w:r w:rsidRPr="004A5EB1">
        <w:t xml:space="preserve">US National Park Service. 2023. Noatak National Preserve. </w:t>
      </w:r>
      <w:hyperlink r:id="rId21" w:history="1">
        <w:r w:rsidRPr="004A5EB1">
          <w:rPr>
            <w:rStyle w:val="Hyperlink"/>
          </w:rPr>
          <w:t>https://www.nps.gov/noat/index.htm</w:t>
        </w:r>
      </w:hyperlink>
      <w:r w:rsidRPr="004A5EB1">
        <w:t>.</w:t>
      </w:r>
    </w:p>
    <w:p w14:paraId="7B0ABCAB" w14:textId="77777777" w:rsidR="004A5EB1" w:rsidRPr="004A5EB1" w:rsidRDefault="004A5EB1" w:rsidP="004A5EB1">
      <w:pPr>
        <w:pStyle w:val="EndNoteBibliography"/>
        <w:spacing w:after="0"/>
        <w:ind w:left="720" w:hanging="720"/>
      </w:pPr>
      <w:r w:rsidRPr="004A5EB1">
        <w:t xml:space="preserve">Verdonen, M., L. T. Berner, B. C. Forbes, and T. Kumpula. 2020. Periglacial vegetation dynamics in Arctic Russia: decadal analysis of tundra regeneration on landslides with time series satellite imagery. Environmental Research Letters </w:t>
      </w:r>
      <w:r w:rsidRPr="004A5EB1">
        <w:rPr>
          <w:b/>
        </w:rPr>
        <w:t>15</w:t>
      </w:r>
      <w:r w:rsidRPr="004A5EB1">
        <w:t>:105020.</w:t>
      </w:r>
    </w:p>
    <w:p w14:paraId="3C4DF97E" w14:textId="77777777" w:rsidR="004A5EB1" w:rsidRPr="004A5EB1" w:rsidRDefault="004A5EB1" w:rsidP="004A5EB1">
      <w:pPr>
        <w:pStyle w:val="EndNoteBibliography"/>
        <w:spacing w:after="0"/>
        <w:ind w:left="720" w:hanging="720"/>
      </w:pPr>
      <w:r w:rsidRPr="004A5EB1">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4A5EB1">
        <w:rPr>
          <w:b/>
        </w:rPr>
        <w:t>51</w:t>
      </w:r>
      <w:r w:rsidRPr="004A5EB1">
        <w:t>:1323-1338.</w:t>
      </w:r>
    </w:p>
    <w:p w14:paraId="5D32C06E" w14:textId="77777777" w:rsidR="004A5EB1" w:rsidRPr="004A5EB1" w:rsidRDefault="004A5EB1" w:rsidP="004A5EB1">
      <w:pPr>
        <w:pStyle w:val="EndNoteBibliography"/>
        <w:spacing w:after="0"/>
        <w:ind w:left="720" w:hanging="720"/>
      </w:pPr>
      <w:r w:rsidRPr="004A5EB1">
        <w:t xml:space="preserve">Wang, J. A., and M. A. Friedl. 2019. The role of land cover change in Arctic-Boreal greening and browning trends. Environmental Research Letters </w:t>
      </w:r>
      <w:r w:rsidRPr="004A5EB1">
        <w:rPr>
          <w:b/>
        </w:rPr>
        <w:t>14</w:t>
      </w:r>
      <w:r w:rsidRPr="004A5EB1">
        <w:t>:125007.</w:t>
      </w:r>
    </w:p>
    <w:p w14:paraId="011A017E" w14:textId="77777777" w:rsidR="004A5EB1" w:rsidRPr="004A5EB1" w:rsidRDefault="004A5EB1" w:rsidP="004A5EB1">
      <w:pPr>
        <w:pStyle w:val="EndNoteBibliography"/>
        <w:spacing w:after="0"/>
        <w:ind w:left="720" w:hanging="720"/>
      </w:pPr>
      <w:r w:rsidRPr="004A5EB1">
        <w:t>Wickham, H. 2016. ggplot2: Elegant Graphics for Data Analysis. Springer-Verlang New York.</w:t>
      </w:r>
    </w:p>
    <w:p w14:paraId="76596176" w14:textId="2DC9F7BA" w:rsidR="004A5EB1" w:rsidRPr="004A5EB1" w:rsidRDefault="004A5EB1" w:rsidP="004A5EB1">
      <w:pPr>
        <w:pStyle w:val="EndNoteBibliography"/>
        <w:spacing w:after="0"/>
        <w:ind w:left="720" w:hanging="720"/>
      </w:pPr>
      <w:r w:rsidRPr="004A5EB1">
        <w:t xml:space="preserve">Wickham, H. 2019. stringr: Simple, Consistent Wrappers for Common String Operations. R package version 1.4.0. </w:t>
      </w:r>
      <w:hyperlink r:id="rId22" w:history="1">
        <w:r w:rsidRPr="004A5EB1">
          <w:rPr>
            <w:rStyle w:val="Hyperlink"/>
          </w:rPr>
          <w:t>https://CRAN.R-project.org/package=stringr</w:t>
        </w:r>
      </w:hyperlink>
      <w:r w:rsidRPr="004A5EB1">
        <w:t>.</w:t>
      </w:r>
    </w:p>
    <w:p w14:paraId="74E290E7" w14:textId="17D9ECD6" w:rsidR="004A5EB1" w:rsidRPr="004A5EB1" w:rsidRDefault="004A5EB1" w:rsidP="004A5EB1">
      <w:pPr>
        <w:pStyle w:val="EndNoteBibliography"/>
        <w:spacing w:after="0"/>
        <w:ind w:left="720" w:hanging="720"/>
      </w:pPr>
      <w:r w:rsidRPr="004A5EB1">
        <w:t xml:space="preserve">Wickham, H. 2021. tidyr: Tidy Messy Data. R package version 1.1.4. </w:t>
      </w:r>
      <w:hyperlink r:id="rId23" w:history="1">
        <w:r w:rsidRPr="004A5EB1">
          <w:rPr>
            <w:rStyle w:val="Hyperlink"/>
          </w:rPr>
          <w:t>https://CRAN.R-project.org/package=tidyr</w:t>
        </w:r>
      </w:hyperlink>
      <w:r w:rsidRPr="004A5EB1">
        <w:t>.</w:t>
      </w:r>
    </w:p>
    <w:p w14:paraId="043C0D16" w14:textId="246FA768" w:rsidR="004A5EB1" w:rsidRPr="004A5EB1" w:rsidRDefault="004A5EB1" w:rsidP="004A5EB1">
      <w:pPr>
        <w:pStyle w:val="EndNoteBibliography"/>
        <w:spacing w:after="0"/>
        <w:ind w:left="720" w:hanging="720"/>
      </w:pPr>
      <w:r w:rsidRPr="004A5EB1">
        <w:lastRenderedPageBreak/>
        <w:t xml:space="preserve">Wickham, H., R. Francois, H. Lionel, and K. Müller. 2021. dplyr: A Grammar of Data Manipulation. R package version 1.0.7. </w:t>
      </w:r>
      <w:hyperlink r:id="rId24" w:history="1">
        <w:r w:rsidRPr="004A5EB1">
          <w:rPr>
            <w:rStyle w:val="Hyperlink"/>
          </w:rPr>
          <w:t>https://CRAN.R-project.org/package=dplyr</w:t>
        </w:r>
      </w:hyperlink>
      <w:r w:rsidRPr="004A5EB1">
        <w:t>.</w:t>
      </w:r>
    </w:p>
    <w:p w14:paraId="452DDBB3" w14:textId="77777777" w:rsidR="004A5EB1" w:rsidRPr="004A5EB1" w:rsidRDefault="004A5EB1" w:rsidP="004A5EB1">
      <w:pPr>
        <w:pStyle w:val="EndNoteBibliography"/>
        <w:spacing w:after="0"/>
        <w:ind w:left="720" w:hanging="720"/>
      </w:pPr>
      <w:r w:rsidRPr="004A5EB1">
        <w:t xml:space="preserve">Wright, M. N., and A. Ziegler. 2017. Ranger: a fast implementation of random forests for high dimensional data in C++ and R. Journal of statistical software </w:t>
      </w:r>
      <w:r w:rsidRPr="004A5EB1">
        <w:rPr>
          <w:b/>
        </w:rPr>
        <w:t>77</w:t>
      </w:r>
      <w:r w:rsidRPr="004A5EB1">
        <w:t>:1-17.</w:t>
      </w:r>
    </w:p>
    <w:p w14:paraId="4D05822C" w14:textId="77777777" w:rsidR="004A5EB1" w:rsidRPr="004A5EB1" w:rsidRDefault="004A5EB1" w:rsidP="004A5EB1">
      <w:pPr>
        <w:pStyle w:val="EndNoteBibliography"/>
        <w:spacing w:after="0"/>
        <w:ind w:left="720" w:hanging="720"/>
      </w:pPr>
      <w:r w:rsidRPr="004A5EB1">
        <w:t xml:space="preserve">Wulder, M., R. Skakun, W. Kurz, and J. White. 2004. Estimating time since forest harvest using segmented Landsat ETM+ imagery. Remote Sensing of Environment </w:t>
      </w:r>
      <w:r w:rsidRPr="004A5EB1">
        <w:rPr>
          <w:b/>
        </w:rPr>
        <w:t>93</w:t>
      </w:r>
      <w:r w:rsidRPr="004A5EB1">
        <w:t>:179-187.</w:t>
      </w:r>
    </w:p>
    <w:p w14:paraId="12C17D5C" w14:textId="77777777" w:rsidR="004A5EB1" w:rsidRPr="004A5EB1" w:rsidRDefault="004A5EB1" w:rsidP="004A5EB1">
      <w:pPr>
        <w:pStyle w:val="EndNoteBibliography"/>
        <w:spacing w:after="0"/>
        <w:ind w:left="720" w:hanging="720"/>
      </w:pPr>
      <w:r w:rsidRPr="004A5EB1">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4A5EB1">
        <w:rPr>
          <w:b/>
        </w:rPr>
        <w:t>225</w:t>
      </w:r>
      <w:r w:rsidRPr="004A5EB1">
        <w:t>:127-147.</w:t>
      </w:r>
    </w:p>
    <w:p w14:paraId="7D09E35F" w14:textId="77777777" w:rsidR="004A5EB1" w:rsidRPr="004A5EB1" w:rsidRDefault="004A5EB1" w:rsidP="004A5EB1">
      <w:pPr>
        <w:pStyle w:val="EndNoteBibliography"/>
        <w:spacing w:after="0"/>
        <w:ind w:left="720" w:hanging="720"/>
      </w:pPr>
      <w:r w:rsidRPr="004A5EB1">
        <w:t xml:space="preserve">Wulder, M. A., J. G. Masek, W. B. Cohen, T. R. Loveland, and C. E. Woodcock. 2012. Opening the archive: How free data has enabled the science and monitoring promise of Landsat. Remote Sensing of Environment </w:t>
      </w:r>
      <w:r w:rsidRPr="004A5EB1">
        <w:rPr>
          <w:b/>
        </w:rPr>
        <w:t>122</w:t>
      </w:r>
      <w:r w:rsidRPr="004A5EB1">
        <w:t>:2-10.</w:t>
      </w:r>
    </w:p>
    <w:p w14:paraId="570151C6" w14:textId="77777777" w:rsidR="004A5EB1" w:rsidRPr="004A5EB1" w:rsidRDefault="004A5EB1" w:rsidP="004A5EB1">
      <w:pPr>
        <w:pStyle w:val="EndNoteBibliography"/>
        <w:spacing w:after="0"/>
        <w:ind w:left="720" w:hanging="720"/>
      </w:pPr>
      <w:r w:rsidRPr="004A5EB1">
        <w:t xml:space="preserve">Zeileis, A., and G. Grothendieck. 2005. zoo: S3 Infrastructure for Regular and Irregular Time Series. Journal of statistical software </w:t>
      </w:r>
      <w:r w:rsidRPr="004A5EB1">
        <w:rPr>
          <w:b/>
        </w:rPr>
        <w:t>14</w:t>
      </w:r>
      <w:r w:rsidRPr="004A5EB1">
        <w:t>:1-27.</w:t>
      </w:r>
    </w:p>
    <w:p w14:paraId="7DF7BB1C" w14:textId="77777777" w:rsidR="004A5EB1" w:rsidRPr="004A5EB1" w:rsidRDefault="004A5EB1" w:rsidP="004A5EB1">
      <w:pPr>
        <w:pStyle w:val="EndNoteBibliography"/>
        <w:spacing w:after="0"/>
        <w:ind w:left="720" w:hanging="720"/>
      </w:pPr>
      <w:r w:rsidRPr="004A5EB1">
        <w:t xml:space="preserve">Zeng, L., B. D. Wardlow, D. Xiang, S. Hu, and D. Li. 2020. A review of vegetation phenological metrics extraction using time-series, multispectral satellite data. Remote Sensing of Environment </w:t>
      </w:r>
      <w:r w:rsidRPr="004A5EB1">
        <w:rPr>
          <w:b/>
        </w:rPr>
        <w:t>237</w:t>
      </w:r>
      <w:r w:rsidRPr="004A5EB1">
        <w:t>:111511.</w:t>
      </w:r>
    </w:p>
    <w:p w14:paraId="136C7F31" w14:textId="77777777" w:rsidR="004A5EB1" w:rsidRPr="004A5EB1" w:rsidRDefault="004A5EB1" w:rsidP="004A5EB1">
      <w:pPr>
        <w:pStyle w:val="EndNoteBibliography"/>
        <w:ind w:left="720" w:hanging="720"/>
      </w:pPr>
      <w:r w:rsidRPr="004A5EB1">
        <w:t xml:space="preserve">Zhu, Z., S. Wang, and C. E. Woodcock. 2015. Improvement and expansion of the Fmask algorithm: cloud, cloud shadow, and snow detection for Landsats 4–7, 8, and Sentinel 2 images. Remote Sensing of Environment </w:t>
      </w:r>
      <w:r w:rsidRPr="004A5EB1">
        <w:rPr>
          <w:b/>
        </w:rPr>
        <w:t>159</w:t>
      </w:r>
      <w:r w:rsidRPr="004A5EB1">
        <w:t>:269-277.</w:t>
      </w:r>
    </w:p>
    <w:p w14:paraId="471D3C19" w14:textId="516B10B3" w:rsidR="008915EF" w:rsidRDefault="00D8312E" w:rsidP="008915EF">
      <w:pPr>
        <w:pStyle w:val="Heading1"/>
        <w:rPr>
          <w:szCs w:val="24"/>
        </w:rPr>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p w14:paraId="087DCD2D" w14:textId="79679BA0" w:rsidR="008915EF" w:rsidRDefault="008915EF" w:rsidP="008915EF">
      <w:pPr>
        <w:pStyle w:val="NoSpacing"/>
        <w:rPr>
          <w:rFonts w:ascii="Times New Roman" w:hAnsi="Times New Roman" w:cs="Times New Roman"/>
          <w:sz w:val="24"/>
          <w:szCs w:val="24"/>
        </w:rPr>
      </w:pPr>
    </w:p>
    <w:p w14:paraId="16CA4624" w14:textId="293BFF12" w:rsidR="008915EF" w:rsidRDefault="008915EF">
      <w:pPr>
        <w:rPr>
          <w:rFonts w:ascii="Times New Roman" w:hAnsi="Times New Roman" w:cs="Times New Roman"/>
          <w:sz w:val="24"/>
          <w:szCs w:val="24"/>
        </w:rPr>
      </w:pPr>
      <w:r>
        <w:rPr>
          <w:rFonts w:ascii="Times New Roman" w:hAnsi="Times New Roman" w:cs="Times New Roman"/>
          <w:sz w:val="24"/>
          <w:szCs w:val="24"/>
        </w:rPr>
        <w:br w:type="page"/>
      </w:r>
    </w:p>
    <w:p w14:paraId="7DB51E8E" w14:textId="34CF72B6" w:rsidR="008915EF" w:rsidRDefault="008915EF" w:rsidP="002055F0">
      <w:pPr>
        <w:pStyle w:val="Heading1"/>
      </w:pPr>
      <w:r>
        <w:lastRenderedPageBreak/>
        <w:t>Tables</w:t>
      </w:r>
    </w:p>
    <w:p w14:paraId="1570829E" w14:textId="77777777" w:rsidR="008915EF" w:rsidRDefault="008915EF" w:rsidP="008915EF">
      <w:pPr>
        <w:pStyle w:val="NoSpacing"/>
        <w:rPr>
          <w:rFonts w:ascii="Times New Roman" w:hAnsi="Times New Roman" w:cs="Times New Roman"/>
          <w:sz w:val="24"/>
          <w:szCs w:val="24"/>
        </w:rPr>
      </w:pPr>
    </w:p>
    <w:p w14:paraId="0BC1CE91" w14:textId="4F083248" w:rsidR="008915EF" w:rsidRPr="00792C3C" w:rsidRDefault="008915EF" w:rsidP="008915EF">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A more detailed description of each function is provided in the Supplemental Material and package documentation.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8915EF" w:rsidRPr="00792C3C" w14:paraId="1D466660" w14:textId="77777777" w:rsidTr="0039092A">
        <w:tc>
          <w:tcPr>
            <w:tcW w:w="1655" w:type="dxa"/>
            <w:tcBorders>
              <w:top w:val="single" w:sz="4" w:space="0" w:color="auto"/>
              <w:bottom w:val="single" w:sz="4" w:space="0" w:color="auto"/>
            </w:tcBorders>
          </w:tcPr>
          <w:p w14:paraId="251E4F3E" w14:textId="77777777" w:rsidR="008915EF" w:rsidRPr="00792C3C" w:rsidRDefault="008915EF" w:rsidP="0039092A">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16D2CAB4" w14:textId="77777777" w:rsidR="008915EF" w:rsidRPr="00792C3C" w:rsidRDefault="008915EF" w:rsidP="0039092A">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FB71250" w14:textId="77777777" w:rsidR="008915EF" w:rsidRPr="00792C3C" w:rsidRDefault="008915EF" w:rsidP="0039092A">
            <w:pPr>
              <w:pStyle w:val="NoSpacing"/>
              <w:rPr>
                <w:rFonts w:ascii="Times New Roman" w:hAnsi="Times New Roman" w:cs="Times New Roman"/>
                <w:b/>
                <w:bCs/>
                <w:sz w:val="24"/>
                <w:szCs w:val="24"/>
              </w:rPr>
            </w:pPr>
            <w:r>
              <w:rPr>
                <w:rFonts w:ascii="Times New Roman" w:hAnsi="Times New Roman" w:cs="Times New Roman"/>
                <w:b/>
                <w:bCs/>
                <w:sz w:val="24"/>
                <w:szCs w:val="24"/>
              </w:rPr>
              <w:t xml:space="preserve">Brief </w:t>
            </w:r>
            <w:r w:rsidRPr="00792C3C">
              <w:rPr>
                <w:rFonts w:ascii="Times New Roman" w:hAnsi="Times New Roman" w:cs="Times New Roman"/>
                <w:b/>
                <w:bCs/>
                <w:sz w:val="24"/>
                <w:szCs w:val="24"/>
              </w:rPr>
              <w:t>Description</w:t>
            </w:r>
          </w:p>
        </w:tc>
      </w:tr>
      <w:tr w:rsidR="008915EF" w:rsidRPr="00792C3C" w14:paraId="7403C639" w14:textId="77777777" w:rsidTr="0039092A">
        <w:tc>
          <w:tcPr>
            <w:tcW w:w="1655" w:type="dxa"/>
            <w:tcBorders>
              <w:top w:val="single" w:sz="4" w:space="0" w:color="auto"/>
            </w:tcBorders>
          </w:tcPr>
          <w:p w14:paraId="30D22626"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90E5F44"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076976EB" w14:textId="77777777" w:rsidR="008915EF" w:rsidRPr="003C7159"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Retrieve point coordinates of all Landsat 8 pixel centers that fall within a polygon.</w:t>
            </w:r>
          </w:p>
        </w:tc>
      </w:tr>
      <w:tr w:rsidR="008915EF" w:rsidRPr="00792C3C" w14:paraId="43238ED5" w14:textId="77777777" w:rsidTr="0039092A">
        <w:tc>
          <w:tcPr>
            <w:tcW w:w="1655" w:type="dxa"/>
          </w:tcPr>
          <w:p w14:paraId="4FD86308"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3B5BFA28"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export_ts</w:t>
            </w:r>
          </w:p>
        </w:tc>
        <w:tc>
          <w:tcPr>
            <w:tcW w:w="4764" w:type="dxa"/>
          </w:tcPr>
          <w:p w14:paraId="5298989D"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8915EF" w:rsidRPr="00792C3C" w14:paraId="56B58220" w14:textId="77777777" w:rsidTr="0039092A">
        <w:tc>
          <w:tcPr>
            <w:tcW w:w="1655" w:type="dxa"/>
          </w:tcPr>
          <w:p w14:paraId="462B6C60"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processing</w:t>
            </w:r>
          </w:p>
        </w:tc>
        <w:tc>
          <w:tcPr>
            <w:tcW w:w="3049" w:type="dxa"/>
          </w:tcPr>
          <w:p w14:paraId="0AE98767"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lsat_</w:t>
            </w:r>
            <w:r>
              <w:rPr>
                <w:rFonts w:ascii="Times New Roman" w:hAnsi="Times New Roman" w:cs="Times New Roman"/>
                <w:sz w:val="20"/>
                <w:szCs w:val="20"/>
              </w:rPr>
              <w:t>format_data</w:t>
            </w:r>
          </w:p>
        </w:tc>
        <w:tc>
          <w:tcPr>
            <w:tcW w:w="4764" w:type="dxa"/>
          </w:tcPr>
          <w:p w14:paraId="3BFC3CCE"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8915EF" w:rsidRPr="00792C3C" w14:paraId="35AAA064" w14:textId="77777777" w:rsidTr="0039092A">
        <w:tc>
          <w:tcPr>
            <w:tcW w:w="1655" w:type="dxa"/>
          </w:tcPr>
          <w:p w14:paraId="0C4DF6EC"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2606616D"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lean_data</w:t>
            </w:r>
          </w:p>
        </w:tc>
        <w:tc>
          <w:tcPr>
            <w:tcW w:w="4764" w:type="dxa"/>
          </w:tcPr>
          <w:p w14:paraId="5DD45415"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8915EF" w:rsidRPr="00792C3C" w14:paraId="74F687F7" w14:textId="77777777" w:rsidTr="0039092A">
        <w:tc>
          <w:tcPr>
            <w:tcW w:w="1655" w:type="dxa"/>
          </w:tcPr>
          <w:p w14:paraId="6DD7F258"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107907E4"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summarize_data</w:t>
            </w:r>
          </w:p>
        </w:tc>
        <w:tc>
          <w:tcPr>
            <w:tcW w:w="4764" w:type="dxa"/>
          </w:tcPr>
          <w:p w14:paraId="0E307B4A" w14:textId="77777777" w:rsidR="008915EF" w:rsidRPr="00EC1D88" w:rsidRDefault="008915EF" w:rsidP="0039092A">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Pr="002A52FE">
              <w:rPr>
                <w:rFonts w:ascii="Times New Roman" w:hAnsi="Times New Roman" w:cs="Times New Roman"/>
                <w:sz w:val="20"/>
                <w:szCs w:val="20"/>
              </w:rPr>
              <w:t>Summarize</w:t>
            </w:r>
            <w:r w:rsidRPr="00EC1D88">
              <w:rPr>
                <w:rFonts w:ascii="Times New Roman" w:hAnsi="Times New Roman" w:cs="Times New Roman"/>
                <w:sz w:val="20"/>
                <w:szCs w:val="20"/>
              </w:rPr>
              <w:t xml:space="preserve"> data availability at each site, such </w:t>
            </w:r>
            <w:r>
              <w:rPr>
                <w:rFonts w:ascii="Times New Roman" w:hAnsi="Times New Roman" w:cs="Times New Roman"/>
                <w:sz w:val="20"/>
                <w:szCs w:val="20"/>
              </w:rPr>
              <w:t xml:space="preserve">as </w:t>
            </w:r>
            <w:r w:rsidRPr="00EC1D88">
              <w:rPr>
                <w:rFonts w:ascii="Times New Roman" w:hAnsi="Times New Roman" w:cs="Times New Roman"/>
                <w:sz w:val="20"/>
                <w:szCs w:val="20"/>
              </w:rPr>
              <w:t xml:space="preserve">total number </w:t>
            </w:r>
            <w:r>
              <w:rPr>
                <w:rFonts w:ascii="Times New Roman" w:hAnsi="Times New Roman" w:cs="Times New Roman"/>
                <w:sz w:val="20"/>
                <w:szCs w:val="20"/>
              </w:rPr>
              <w:t xml:space="preserve">and years </w:t>
            </w:r>
            <w:r w:rsidRPr="00EC1D88">
              <w:rPr>
                <w:rFonts w:ascii="Times New Roman" w:hAnsi="Times New Roman" w:cs="Times New Roman"/>
                <w:sz w:val="20"/>
                <w:szCs w:val="20"/>
              </w:rPr>
              <w:t>of observations</w:t>
            </w:r>
            <w:r>
              <w:rPr>
                <w:rFonts w:ascii="Times New Roman" w:hAnsi="Times New Roman" w:cs="Times New Roman"/>
                <w:sz w:val="20"/>
                <w:szCs w:val="20"/>
              </w:rPr>
              <w:t>.</w:t>
            </w:r>
          </w:p>
        </w:tc>
      </w:tr>
      <w:tr w:rsidR="008915EF" w:rsidRPr="00792C3C" w14:paraId="3CABDDA7" w14:textId="77777777" w:rsidTr="0039092A">
        <w:tc>
          <w:tcPr>
            <w:tcW w:w="1655" w:type="dxa"/>
          </w:tcPr>
          <w:p w14:paraId="30CB16E0"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7A396ADC"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neighborhood_mean</w:t>
            </w:r>
          </w:p>
        </w:tc>
        <w:tc>
          <w:tcPr>
            <w:tcW w:w="4764" w:type="dxa"/>
          </w:tcPr>
          <w:p w14:paraId="07C571D0" w14:textId="77777777" w:rsidR="008915EF" w:rsidRPr="00EC1D88" w:rsidRDefault="008915EF" w:rsidP="0039092A">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For buffered sites, compute band-wise mean surface reflectance across grid cells within the buffer.</w:t>
            </w:r>
          </w:p>
        </w:tc>
      </w:tr>
      <w:tr w:rsidR="008915EF" w:rsidRPr="00792C3C" w14:paraId="52468204" w14:textId="77777777" w:rsidTr="0039092A">
        <w:tc>
          <w:tcPr>
            <w:tcW w:w="1655" w:type="dxa"/>
          </w:tcPr>
          <w:p w14:paraId="28632623"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7EBAD7B7"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c_spec</w:t>
            </w:r>
            <w:r>
              <w:rPr>
                <w:rFonts w:ascii="Times New Roman" w:hAnsi="Times New Roman" w:cs="Times New Roman"/>
                <w:sz w:val="20"/>
                <w:szCs w:val="20"/>
              </w:rPr>
              <w:t>tral</w:t>
            </w:r>
            <w:r w:rsidRPr="00EC1D88">
              <w:rPr>
                <w:rFonts w:ascii="Times New Roman" w:hAnsi="Times New Roman" w:cs="Times New Roman"/>
                <w:sz w:val="20"/>
                <w:szCs w:val="20"/>
              </w:rPr>
              <w:t>_index</w:t>
            </w:r>
          </w:p>
        </w:tc>
        <w:tc>
          <w:tcPr>
            <w:tcW w:w="4764" w:type="dxa"/>
          </w:tcPr>
          <w:p w14:paraId="60F280DD"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8915EF" w:rsidRPr="00792C3C" w14:paraId="25232D67" w14:textId="77777777" w:rsidTr="0039092A">
        <w:tc>
          <w:tcPr>
            <w:tcW w:w="1655" w:type="dxa"/>
          </w:tcPr>
          <w:p w14:paraId="75F6A439"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12071792"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ibrate_rf</w:t>
            </w:r>
          </w:p>
        </w:tc>
        <w:tc>
          <w:tcPr>
            <w:tcW w:w="4764" w:type="dxa"/>
          </w:tcPr>
          <w:p w14:paraId="351FEF11"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 models.</w:t>
            </w:r>
          </w:p>
        </w:tc>
      </w:tr>
      <w:tr w:rsidR="008915EF" w:rsidRPr="00792C3C" w14:paraId="1D2410C6" w14:textId="77777777" w:rsidTr="0039092A">
        <w:tc>
          <w:tcPr>
            <w:tcW w:w="1655" w:type="dxa"/>
          </w:tcPr>
          <w:p w14:paraId="5191942B"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58EE27F6" w14:textId="77777777" w:rsidR="008915EF"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ibrate_</w:t>
            </w:r>
            <w:r>
              <w:rPr>
                <w:rFonts w:ascii="Times New Roman" w:hAnsi="Times New Roman" w:cs="Times New Roman"/>
                <w:sz w:val="20"/>
                <w:szCs w:val="20"/>
              </w:rPr>
              <w:t>poly</w:t>
            </w:r>
          </w:p>
        </w:tc>
        <w:tc>
          <w:tcPr>
            <w:tcW w:w="4764" w:type="dxa"/>
          </w:tcPr>
          <w:p w14:paraId="437FE940" w14:textId="77777777" w:rsidR="008915EF"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polynomial regression.</w:t>
            </w:r>
          </w:p>
        </w:tc>
      </w:tr>
      <w:tr w:rsidR="008915EF" w:rsidRPr="00792C3C" w14:paraId="0F71DD48" w14:textId="77777777" w:rsidTr="0039092A">
        <w:tc>
          <w:tcPr>
            <w:tcW w:w="1655" w:type="dxa"/>
          </w:tcPr>
          <w:p w14:paraId="0BA42B37"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341A81B2"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77EE63A6"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8915EF" w:rsidRPr="00792C3C" w14:paraId="699B553E" w14:textId="77777777" w:rsidTr="0039092A">
        <w:tc>
          <w:tcPr>
            <w:tcW w:w="1655" w:type="dxa"/>
          </w:tcPr>
          <w:p w14:paraId="1E42BDF1"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017D9588"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summarize_growing_seasons</w:t>
            </w:r>
          </w:p>
        </w:tc>
        <w:tc>
          <w:tcPr>
            <w:tcW w:w="4764" w:type="dxa"/>
          </w:tcPr>
          <w:p w14:paraId="49DE20C0"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8915EF" w:rsidRPr="00792C3C" w14:paraId="29380AA4" w14:textId="77777777" w:rsidTr="0039092A">
        <w:tc>
          <w:tcPr>
            <w:tcW w:w="1655" w:type="dxa"/>
          </w:tcPr>
          <w:p w14:paraId="07221B9F"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428A4C0C"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evaluate_phenological_max</w:t>
            </w:r>
          </w:p>
        </w:tc>
        <w:tc>
          <w:tcPr>
            <w:tcW w:w="4764" w:type="dxa"/>
          </w:tcPr>
          <w:p w14:paraId="4E94456B" w14:textId="77777777" w:rsidR="008915EF" w:rsidRPr="00EC1D88" w:rsidRDefault="008915EF" w:rsidP="0039092A">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Evaluate estimates of annual maximum vegetation greenness with measurement availability. </w:t>
            </w:r>
          </w:p>
        </w:tc>
      </w:tr>
      <w:tr w:rsidR="008915EF" w:rsidRPr="00792C3C" w14:paraId="1811EF33" w14:textId="77777777" w:rsidTr="0039092A">
        <w:tc>
          <w:tcPr>
            <w:tcW w:w="1655" w:type="dxa"/>
          </w:tcPr>
          <w:p w14:paraId="65FCF737"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4A4D751"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c_trend</w:t>
            </w:r>
          </w:p>
        </w:tc>
        <w:tc>
          <w:tcPr>
            <w:tcW w:w="4764" w:type="dxa"/>
          </w:tcPr>
          <w:p w14:paraId="32E50C34" w14:textId="77777777" w:rsidR="008915EF" w:rsidRPr="00EC1D88" w:rsidRDefault="008915EF" w:rsidP="0039092A">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r w:rsidR="008915EF" w:rsidRPr="00792C3C" w14:paraId="732D5F19" w14:textId="77777777" w:rsidTr="0039092A">
        <w:tc>
          <w:tcPr>
            <w:tcW w:w="1655" w:type="dxa"/>
          </w:tcPr>
          <w:p w14:paraId="031235DF" w14:textId="77777777" w:rsidR="008915EF" w:rsidRPr="00EC1D88" w:rsidRDefault="008915EF" w:rsidP="0039092A">
            <w:pPr>
              <w:pStyle w:val="NoSpacing"/>
              <w:rPr>
                <w:rFonts w:ascii="Times New Roman" w:hAnsi="Times New Roman" w:cs="Times New Roman"/>
                <w:sz w:val="20"/>
                <w:szCs w:val="20"/>
              </w:rPr>
            </w:pPr>
          </w:p>
        </w:tc>
        <w:tc>
          <w:tcPr>
            <w:tcW w:w="3049" w:type="dxa"/>
          </w:tcPr>
          <w:p w14:paraId="6CA96448" w14:textId="77777777" w:rsidR="008915EF"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lsat_plot_trend_hist</w:t>
            </w:r>
          </w:p>
        </w:tc>
        <w:tc>
          <w:tcPr>
            <w:tcW w:w="4764" w:type="dxa"/>
          </w:tcPr>
          <w:p w14:paraId="397907CF" w14:textId="77777777" w:rsidR="008915EF" w:rsidRPr="00EC1D88" w:rsidRDefault="008915EF" w:rsidP="0039092A">
            <w:pPr>
              <w:pStyle w:val="NoSpacing"/>
              <w:rPr>
                <w:rFonts w:ascii="Times New Roman" w:hAnsi="Times New Roman" w:cs="Times New Roman"/>
                <w:sz w:val="20"/>
                <w:szCs w:val="20"/>
              </w:rPr>
            </w:pPr>
            <w:r>
              <w:rPr>
                <w:rFonts w:ascii="Times New Roman" w:hAnsi="Times New Roman" w:cs="Times New Roman"/>
                <w:sz w:val="20"/>
                <w:szCs w:val="20"/>
              </w:rPr>
              <w:t>Plots a histogram of trends across sample sites</w:t>
            </w:r>
          </w:p>
        </w:tc>
      </w:tr>
    </w:tbl>
    <w:p w14:paraId="2EA62630" w14:textId="77777777" w:rsidR="008915EF" w:rsidRDefault="008915EF" w:rsidP="008915EF">
      <w:pPr>
        <w:pStyle w:val="NoSpacing"/>
        <w:rPr>
          <w:rFonts w:ascii="Times New Roman" w:hAnsi="Times New Roman" w:cs="Times New Roman"/>
          <w:sz w:val="24"/>
          <w:szCs w:val="24"/>
        </w:rPr>
      </w:pPr>
    </w:p>
    <w:p w14:paraId="1D176840" w14:textId="77777777" w:rsidR="00CE1094" w:rsidRDefault="00CE1094">
      <w:r>
        <w:br w:type="page"/>
      </w:r>
    </w:p>
    <w:p w14:paraId="2E591B56" w14:textId="77777777" w:rsidR="00CE1094" w:rsidRDefault="00CE1094" w:rsidP="00CE1094">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able 2. Summary of original biases, performance of polynomial regression models for cross-sensor calibration, and post-calibration biases in NDVI between Landsat 7 ETM+ and either Landsat 5 TM or Landsat 8 OLI. Each model was trained using 75% of available data selected at random and then cross-validated using the remaining 25% of dat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38"/>
        <w:gridCol w:w="688"/>
        <w:gridCol w:w="222"/>
        <w:gridCol w:w="737"/>
        <w:gridCol w:w="807"/>
        <w:gridCol w:w="807"/>
        <w:gridCol w:w="222"/>
        <w:gridCol w:w="621"/>
        <w:gridCol w:w="737"/>
        <w:gridCol w:w="1162"/>
        <w:gridCol w:w="807"/>
      </w:tblGrid>
      <w:tr w:rsidR="00CE1094" w:rsidRPr="000E0446" w14:paraId="7C5EB26D" w14:textId="77777777" w:rsidTr="0039092A">
        <w:trPr>
          <w:trHeight w:val="300"/>
        </w:trPr>
        <w:tc>
          <w:tcPr>
            <w:tcW w:w="0" w:type="auto"/>
            <w:vMerge w:val="restart"/>
            <w:tcBorders>
              <w:top w:val="single" w:sz="4" w:space="0" w:color="auto"/>
              <w:bottom w:val="nil"/>
            </w:tcBorders>
            <w:noWrap/>
          </w:tcPr>
          <w:p w14:paraId="2B7A7468" w14:textId="77777777" w:rsidR="00CE1094" w:rsidRPr="000E0446" w:rsidRDefault="00CE1094" w:rsidP="0039092A">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Satellite </w:t>
            </w:r>
          </w:p>
          <w:p w14:paraId="13D07C2C" w14:textId="77777777" w:rsidR="00CE1094" w:rsidRPr="000E0446" w:rsidRDefault="00CE1094" w:rsidP="0039092A">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sensor</w:t>
            </w:r>
          </w:p>
        </w:tc>
        <w:tc>
          <w:tcPr>
            <w:tcW w:w="0" w:type="auto"/>
            <w:gridSpan w:val="2"/>
            <w:tcBorders>
              <w:top w:val="single" w:sz="4" w:space="0" w:color="auto"/>
              <w:bottom w:val="single" w:sz="4" w:space="0" w:color="auto"/>
            </w:tcBorders>
            <w:noWrap/>
            <w:vAlign w:val="center"/>
          </w:tcPr>
          <w:p w14:paraId="403854EA"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Number of sites</w:t>
            </w:r>
          </w:p>
        </w:tc>
        <w:tc>
          <w:tcPr>
            <w:tcW w:w="0" w:type="auto"/>
            <w:tcBorders>
              <w:top w:val="single" w:sz="4" w:space="0" w:color="auto"/>
              <w:bottom w:val="nil"/>
            </w:tcBorders>
            <w:vAlign w:val="center"/>
          </w:tcPr>
          <w:p w14:paraId="4C1E5FF0" w14:textId="77777777" w:rsidR="00CE1094" w:rsidRPr="000E0446" w:rsidRDefault="00CE1094" w:rsidP="0039092A">
            <w:pPr>
              <w:jc w:val="center"/>
              <w:rPr>
                <w:rFonts w:ascii="Times New Roman" w:eastAsia="Times New Roman" w:hAnsi="Times New Roman" w:cs="Times New Roman"/>
                <w:b/>
                <w:bCs/>
                <w:color w:val="000000"/>
                <w:sz w:val="18"/>
                <w:szCs w:val="18"/>
              </w:rPr>
            </w:pPr>
          </w:p>
        </w:tc>
        <w:tc>
          <w:tcPr>
            <w:tcW w:w="0" w:type="auto"/>
            <w:gridSpan w:val="3"/>
            <w:tcBorders>
              <w:top w:val="single" w:sz="4" w:space="0" w:color="auto"/>
              <w:bottom w:val="single" w:sz="4" w:space="0" w:color="auto"/>
            </w:tcBorders>
            <w:noWrap/>
            <w:vAlign w:val="center"/>
          </w:tcPr>
          <w:p w14:paraId="4453463D"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Original Data</w:t>
            </w:r>
          </w:p>
        </w:tc>
        <w:tc>
          <w:tcPr>
            <w:tcW w:w="0" w:type="auto"/>
            <w:tcBorders>
              <w:top w:val="single" w:sz="4" w:space="0" w:color="auto"/>
              <w:bottom w:val="nil"/>
            </w:tcBorders>
            <w:noWrap/>
            <w:vAlign w:val="center"/>
          </w:tcPr>
          <w:p w14:paraId="49BA7A03" w14:textId="77777777" w:rsidR="00CE1094" w:rsidRPr="000E0446" w:rsidRDefault="00CE1094" w:rsidP="0039092A">
            <w:pPr>
              <w:jc w:val="center"/>
              <w:rPr>
                <w:rFonts w:ascii="Times New Roman" w:eastAsia="Times New Roman" w:hAnsi="Times New Roman" w:cs="Times New Roman"/>
                <w:b/>
                <w:bCs/>
                <w:color w:val="000000"/>
                <w:sz w:val="18"/>
                <w:szCs w:val="18"/>
              </w:rPr>
            </w:pPr>
          </w:p>
        </w:tc>
        <w:tc>
          <w:tcPr>
            <w:tcW w:w="0" w:type="auto"/>
            <w:gridSpan w:val="4"/>
            <w:tcBorders>
              <w:top w:val="single" w:sz="4" w:space="0" w:color="auto"/>
              <w:bottom w:val="single" w:sz="4" w:space="0" w:color="auto"/>
            </w:tcBorders>
            <w:vAlign w:val="center"/>
          </w:tcPr>
          <w:p w14:paraId="11E7957E"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Cross-Validated Error Metrics</w:t>
            </w:r>
          </w:p>
        </w:tc>
      </w:tr>
      <w:tr w:rsidR="00CE1094" w:rsidRPr="000E0446" w14:paraId="3E9F4F8E" w14:textId="77777777" w:rsidTr="0039092A">
        <w:trPr>
          <w:trHeight w:val="300"/>
        </w:trPr>
        <w:tc>
          <w:tcPr>
            <w:tcW w:w="0" w:type="auto"/>
            <w:vMerge/>
            <w:tcBorders>
              <w:top w:val="nil"/>
              <w:bottom w:val="single" w:sz="4" w:space="0" w:color="auto"/>
            </w:tcBorders>
            <w:noWrap/>
            <w:hideMark/>
          </w:tcPr>
          <w:p w14:paraId="57EFED84" w14:textId="77777777" w:rsidR="00CE1094" w:rsidRPr="000E0446" w:rsidRDefault="00CE1094" w:rsidP="0039092A">
            <w:pP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hideMark/>
          </w:tcPr>
          <w:p w14:paraId="2A77CCC7"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Train</w:t>
            </w:r>
          </w:p>
        </w:tc>
        <w:tc>
          <w:tcPr>
            <w:tcW w:w="0" w:type="auto"/>
            <w:tcBorders>
              <w:top w:val="single" w:sz="4" w:space="0" w:color="auto"/>
              <w:bottom w:val="single" w:sz="4" w:space="0" w:color="auto"/>
            </w:tcBorders>
            <w:noWrap/>
            <w:vAlign w:val="center"/>
            <w:hideMark/>
          </w:tcPr>
          <w:p w14:paraId="50F7B061"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Eval</w:t>
            </w:r>
            <w:r>
              <w:rPr>
                <w:rFonts w:ascii="Times New Roman" w:eastAsia="Times New Roman" w:hAnsi="Times New Roman" w:cs="Times New Roman"/>
                <w:b/>
                <w:bCs/>
                <w:color w:val="000000"/>
                <w:sz w:val="18"/>
                <w:szCs w:val="18"/>
              </w:rPr>
              <w:t>.</w:t>
            </w:r>
          </w:p>
        </w:tc>
        <w:tc>
          <w:tcPr>
            <w:tcW w:w="0" w:type="auto"/>
            <w:tcBorders>
              <w:top w:val="nil"/>
              <w:bottom w:val="single" w:sz="4" w:space="0" w:color="auto"/>
            </w:tcBorders>
            <w:vAlign w:val="center"/>
          </w:tcPr>
          <w:p w14:paraId="49365B05" w14:textId="77777777" w:rsidR="00CE1094" w:rsidRPr="000E0446" w:rsidRDefault="00CE1094" w:rsidP="0039092A">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tcPr>
          <w:p w14:paraId="454EAA3B"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tcPr>
          <w:p w14:paraId="75E563FC"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7C39B07B"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bias</w:t>
            </w:r>
          </w:p>
        </w:tc>
        <w:tc>
          <w:tcPr>
            <w:tcW w:w="0" w:type="auto"/>
            <w:tcBorders>
              <w:top w:val="single" w:sz="4" w:space="0" w:color="auto"/>
              <w:bottom w:val="single" w:sz="4" w:space="0" w:color="auto"/>
            </w:tcBorders>
            <w:noWrap/>
            <w:vAlign w:val="center"/>
          </w:tcPr>
          <w:p w14:paraId="4C345B4A"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F9F026C"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bias</w:t>
            </w:r>
          </w:p>
        </w:tc>
        <w:tc>
          <w:tcPr>
            <w:tcW w:w="0" w:type="auto"/>
            <w:tcBorders>
              <w:top w:val="nil"/>
              <w:bottom w:val="single" w:sz="4" w:space="0" w:color="auto"/>
            </w:tcBorders>
            <w:noWrap/>
            <w:vAlign w:val="center"/>
          </w:tcPr>
          <w:p w14:paraId="622CA939" w14:textId="77777777" w:rsidR="00CE1094" w:rsidRPr="000E0446" w:rsidRDefault="00CE1094" w:rsidP="0039092A">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vAlign w:val="center"/>
          </w:tcPr>
          <w:p w14:paraId="6664CE31"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w:t>
            </w:r>
            <w:r w:rsidRPr="000E0446">
              <w:rPr>
                <w:rFonts w:ascii="Times New Roman" w:eastAsia="Times New Roman" w:hAnsi="Times New Roman" w:cs="Times New Roman"/>
                <w:b/>
                <w:bCs/>
                <w:color w:val="000000"/>
                <w:sz w:val="18"/>
                <w:szCs w:val="18"/>
                <w:vertAlign w:val="superscript"/>
              </w:rPr>
              <w:t>2</w:t>
            </w:r>
          </w:p>
        </w:tc>
        <w:tc>
          <w:tcPr>
            <w:tcW w:w="0" w:type="auto"/>
            <w:tcBorders>
              <w:top w:val="single" w:sz="4" w:space="0" w:color="auto"/>
              <w:bottom w:val="single" w:sz="4" w:space="0" w:color="auto"/>
            </w:tcBorders>
            <w:noWrap/>
            <w:vAlign w:val="center"/>
            <w:hideMark/>
          </w:tcPr>
          <w:p w14:paraId="44470983"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hideMark/>
          </w:tcPr>
          <w:p w14:paraId="7444CD04"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 bias</w:t>
            </w:r>
          </w:p>
        </w:tc>
        <w:tc>
          <w:tcPr>
            <w:tcW w:w="0" w:type="auto"/>
            <w:tcBorders>
              <w:top w:val="single" w:sz="4" w:space="0" w:color="auto"/>
              <w:bottom w:val="single" w:sz="4" w:space="0" w:color="auto"/>
            </w:tcBorders>
            <w:noWrap/>
            <w:vAlign w:val="center"/>
            <w:hideMark/>
          </w:tcPr>
          <w:p w14:paraId="0E79F7E9"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78285705" w14:textId="77777777" w:rsidR="00CE1094" w:rsidRPr="000E0446" w:rsidRDefault="00CE1094" w:rsidP="0039092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bias</w:t>
            </w:r>
          </w:p>
        </w:tc>
      </w:tr>
      <w:tr w:rsidR="00CE1094" w:rsidRPr="000E0446" w14:paraId="493CEBC3" w14:textId="77777777" w:rsidTr="0039092A">
        <w:trPr>
          <w:trHeight w:val="300"/>
        </w:trPr>
        <w:tc>
          <w:tcPr>
            <w:tcW w:w="0" w:type="auto"/>
            <w:tcBorders>
              <w:top w:val="single" w:sz="4" w:space="0" w:color="auto"/>
            </w:tcBorders>
            <w:noWrap/>
            <w:hideMark/>
          </w:tcPr>
          <w:p w14:paraId="00BBD46E" w14:textId="77777777" w:rsidR="00CE1094" w:rsidRPr="000E0446" w:rsidRDefault="00CE1094" w:rsidP="0039092A">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5 TM</w:t>
            </w:r>
          </w:p>
        </w:tc>
        <w:tc>
          <w:tcPr>
            <w:tcW w:w="0" w:type="auto"/>
            <w:tcBorders>
              <w:top w:val="single" w:sz="4" w:space="0" w:color="auto"/>
            </w:tcBorders>
            <w:noWrap/>
            <w:vAlign w:val="center"/>
            <w:hideMark/>
          </w:tcPr>
          <w:p w14:paraId="40D12B45"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237</w:t>
            </w:r>
          </w:p>
        </w:tc>
        <w:tc>
          <w:tcPr>
            <w:tcW w:w="0" w:type="auto"/>
            <w:tcBorders>
              <w:top w:val="single" w:sz="4" w:space="0" w:color="auto"/>
            </w:tcBorders>
            <w:noWrap/>
            <w:vAlign w:val="center"/>
            <w:hideMark/>
          </w:tcPr>
          <w:p w14:paraId="3375CF75"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746</w:t>
            </w:r>
          </w:p>
        </w:tc>
        <w:tc>
          <w:tcPr>
            <w:tcW w:w="0" w:type="auto"/>
            <w:tcBorders>
              <w:top w:val="single" w:sz="4" w:space="0" w:color="auto"/>
            </w:tcBorders>
            <w:vAlign w:val="center"/>
          </w:tcPr>
          <w:p w14:paraId="49A49531" w14:textId="77777777" w:rsidR="00CE1094" w:rsidRPr="000E0446" w:rsidRDefault="00CE1094" w:rsidP="0039092A">
            <w:pPr>
              <w:jc w:val="center"/>
              <w:rPr>
                <w:rFonts w:ascii="Times New Roman" w:eastAsia="Times New Roman" w:hAnsi="Times New Roman" w:cs="Times New Roman"/>
                <w:color w:val="000000"/>
                <w:sz w:val="18"/>
                <w:szCs w:val="18"/>
              </w:rPr>
            </w:pPr>
          </w:p>
        </w:tc>
        <w:tc>
          <w:tcPr>
            <w:tcW w:w="0" w:type="auto"/>
            <w:tcBorders>
              <w:top w:val="single" w:sz="4" w:space="0" w:color="auto"/>
            </w:tcBorders>
            <w:noWrap/>
            <w:vAlign w:val="center"/>
          </w:tcPr>
          <w:p w14:paraId="49FC62E6"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2</w:t>
            </w:r>
          </w:p>
        </w:tc>
        <w:tc>
          <w:tcPr>
            <w:tcW w:w="0" w:type="auto"/>
            <w:tcBorders>
              <w:top w:val="single" w:sz="4" w:space="0" w:color="auto"/>
            </w:tcBorders>
            <w:noWrap/>
            <w:vAlign w:val="center"/>
          </w:tcPr>
          <w:p w14:paraId="726AF32F"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4</w:t>
            </w:r>
          </w:p>
        </w:tc>
        <w:tc>
          <w:tcPr>
            <w:tcW w:w="0" w:type="auto"/>
            <w:tcBorders>
              <w:top w:val="single" w:sz="4" w:space="0" w:color="auto"/>
            </w:tcBorders>
            <w:noWrap/>
            <w:vAlign w:val="center"/>
          </w:tcPr>
          <w:p w14:paraId="0C0045EB"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6.1</w:t>
            </w:r>
          </w:p>
        </w:tc>
        <w:tc>
          <w:tcPr>
            <w:tcW w:w="0" w:type="auto"/>
            <w:tcBorders>
              <w:top w:val="single" w:sz="4" w:space="0" w:color="auto"/>
            </w:tcBorders>
            <w:noWrap/>
            <w:vAlign w:val="center"/>
          </w:tcPr>
          <w:p w14:paraId="0186F4F5" w14:textId="77777777" w:rsidR="00CE1094" w:rsidRPr="000E0446" w:rsidRDefault="00CE1094" w:rsidP="0039092A">
            <w:pPr>
              <w:jc w:val="center"/>
              <w:rPr>
                <w:rFonts w:ascii="Times New Roman" w:eastAsia="Times New Roman" w:hAnsi="Times New Roman" w:cs="Times New Roman"/>
                <w:color w:val="000000"/>
                <w:sz w:val="18"/>
                <w:szCs w:val="18"/>
              </w:rPr>
            </w:pPr>
          </w:p>
        </w:tc>
        <w:tc>
          <w:tcPr>
            <w:tcW w:w="0" w:type="auto"/>
            <w:tcBorders>
              <w:top w:val="single" w:sz="4" w:space="0" w:color="auto"/>
            </w:tcBorders>
            <w:vAlign w:val="center"/>
          </w:tcPr>
          <w:p w14:paraId="31701167"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74</w:t>
            </w:r>
          </w:p>
        </w:tc>
        <w:tc>
          <w:tcPr>
            <w:tcW w:w="0" w:type="auto"/>
            <w:tcBorders>
              <w:top w:val="single" w:sz="4" w:space="0" w:color="auto"/>
            </w:tcBorders>
            <w:noWrap/>
            <w:vAlign w:val="center"/>
            <w:hideMark/>
          </w:tcPr>
          <w:p w14:paraId="33587150"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2</w:t>
            </w:r>
          </w:p>
        </w:tc>
        <w:tc>
          <w:tcPr>
            <w:tcW w:w="0" w:type="auto"/>
            <w:tcBorders>
              <w:top w:val="single" w:sz="4" w:space="0" w:color="auto"/>
            </w:tcBorders>
            <w:noWrap/>
            <w:vAlign w:val="center"/>
            <w:hideMark/>
          </w:tcPr>
          <w:p w14:paraId="62FFE7AF"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tcBorders>
              <w:top w:val="single" w:sz="4" w:space="0" w:color="auto"/>
            </w:tcBorders>
            <w:noWrap/>
            <w:vAlign w:val="center"/>
            <w:hideMark/>
          </w:tcPr>
          <w:p w14:paraId="0E681010"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r w:rsidR="00CE1094" w:rsidRPr="000E0446" w14:paraId="59375AAB" w14:textId="77777777" w:rsidTr="0039092A">
        <w:trPr>
          <w:trHeight w:val="300"/>
        </w:trPr>
        <w:tc>
          <w:tcPr>
            <w:tcW w:w="0" w:type="auto"/>
            <w:noWrap/>
            <w:hideMark/>
          </w:tcPr>
          <w:p w14:paraId="412D694A" w14:textId="77777777" w:rsidR="00CE1094" w:rsidRPr="000E0446" w:rsidRDefault="00CE1094" w:rsidP="0039092A">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8 OLI</w:t>
            </w:r>
          </w:p>
        </w:tc>
        <w:tc>
          <w:tcPr>
            <w:tcW w:w="0" w:type="auto"/>
            <w:noWrap/>
            <w:vAlign w:val="center"/>
            <w:hideMark/>
          </w:tcPr>
          <w:p w14:paraId="062D005F"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927</w:t>
            </w:r>
          </w:p>
        </w:tc>
        <w:tc>
          <w:tcPr>
            <w:tcW w:w="0" w:type="auto"/>
            <w:noWrap/>
            <w:vAlign w:val="center"/>
            <w:hideMark/>
          </w:tcPr>
          <w:p w14:paraId="0773F0BE"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976</w:t>
            </w:r>
          </w:p>
        </w:tc>
        <w:tc>
          <w:tcPr>
            <w:tcW w:w="0" w:type="auto"/>
            <w:vAlign w:val="center"/>
          </w:tcPr>
          <w:p w14:paraId="05E74D4B" w14:textId="77777777" w:rsidR="00CE1094" w:rsidRPr="000E0446" w:rsidRDefault="00CE1094" w:rsidP="0039092A">
            <w:pPr>
              <w:jc w:val="center"/>
              <w:rPr>
                <w:rFonts w:ascii="Times New Roman" w:eastAsia="Times New Roman" w:hAnsi="Times New Roman" w:cs="Times New Roman"/>
                <w:color w:val="000000"/>
                <w:sz w:val="18"/>
                <w:szCs w:val="18"/>
              </w:rPr>
            </w:pPr>
          </w:p>
        </w:tc>
        <w:tc>
          <w:tcPr>
            <w:tcW w:w="0" w:type="auto"/>
            <w:noWrap/>
            <w:vAlign w:val="center"/>
          </w:tcPr>
          <w:p w14:paraId="158CE66E"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w:t>
            </w:r>
            <w:r>
              <w:rPr>
                <w:rFonts w:ascii="Times New Roman" w:eastAsia="Times New Roman" w:hAnsi="Times New Roman" w:cs="Times New Roman"/>
                <w:color w:val="000000"/>
                <w:sz w:val="18"/>
                <w:szCs w:val="18"/>
              </w:rPr>
              <w:t>0</w:t>
            </w:r>
          </w:p>
        </w:tc>
        <w:tc>
          <w:tcPr>
            <w:tcW w:w="0" w:type="auto"/>
            <w:noWrap/>
            <w:vAlign w:val="center"/>
          </w:tcPr>
          <w:p w14:paraId="5970B591"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w:t>
            </w:r>
          </w:p>
        </w:tc>
        <w:tc>
          <w:tcPr>
            <w:tcW w:w="0" w:type="auto"/>
            <w:noWrap/>
            <w:vAlign w:val="center"/>
          </w:tcPr>
          <w:p w14:paraId="53F270F0"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4.9</w:t>
            </w:r>
          </w:p>
        </w:tc>
        <w:tc>
          <w:tcPr>
            <w:tcW w:w="0" w:type="auto"/>
            <w:noWrap/>
            <w:vAlign w:val="center"/>
          </w:tcPr>
          <w:p w14:paraId="16E38B4B" w14:textId="77777777" w:rsidR="00CE1094" w:rsidRPr="000E0446" w:rsidRDefault="00CE1094" w:rsidP="0039092A">
            <w:pPr>
              <w:jc w:val="center"/>
              <w:rPr>
                <w:rFonts w:ascii="Times New Roman" w:eastAsia="Times New Roman" w:hAnsi="Times New Roman" w:cs="Times New Roman"/>
                <w:color w:val="000000"/>
                <w:sz w:val="18"/>
                <w:szCs w:val="18"/>
              </w:rPr>
            </w:pPr>
          </w:p>
        </w:tc>
        <w:tc>
          <w:tcPr>
            <w:tcW w:w="0" w:type="auto"/>
            <w:vAlign w:val="center"/>
          </w:tcPr>
          <w:p w14:paraId="32638980"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65</w:t>
            </w:r>
          </w:p>
        </w:tc>
        <w:tc>
          <w:tcPr>
            <w:tcW w:w="0" w:type="auto"/>
            <w:noWrap/>
            <w:vAlign w:val="center"/>
            <w:hideMark/>
          </w:tcPr>
          <w:p w14:paraId="2F9EB164"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5</w:t>
            </w:r>
          </w:p>
        </w:tc>
        <w:tc>
          <w:tcPr>
            <w:tcW w:w="0" w:type="auto"/>
            <w:noWrap/>
            <w:vAlign w:val="center"/>
            <w:hideMark/>
          </w:tcPr>
          <w:p w14:paraId="76082483"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noWrap/>
            <w:vAlign w:val="center"/>
            <w:hideMark/>
          </w:tcPr>
          <w:p w14:paraId="316DB7F7" w14:textId="77777777" w:rsidR="00CE1094" w:rsidRPr="000E0446" w:rsidRDefault="00CE1094" w:rsidP="0039092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bl>
    <w:p w14:paraId="3B9E2717" w14:textId="77777777" w:rsidR="00CE1094" w:rsidRPr="00E46970" w:rsidRDefault="00CE1094" w:rsidP="00CE1094">
      <w:pPr>
        <w:pStyle w:val="NoSpacing"/>
        <w:rPr>
          <w:rFonts w:ascii="Times New Roman" w:hAnsi="Times New Roman" w:cs="Times New Roman"/>
          <w:sz w:val="32"/>
          <w:szCs w:val="32"/>
        </w:rPr>
      </w:pPr>
    </w:p>
    <w:p w14:paraId="5F99C296" w14:textId="77777777" w:rsidR="00CE1094" w:rsidRDefault="00CE1094">
      <w:r>
        <w:br w:type="page"/>
      </w:r>
    </w:p>
    <w:p w14:paraId="0AFA9224" w14:textId="77777777" w:rsidR="00CE1094" w:rsidRPr="00A34F7B" w:rsidRDefault="00CE1094" w:rsidP="00CE1094">
      <w:pPr>
        <w:pStyle w:val="NoSpacing"/>
        <w:rPr>
          <w:rFonts w:ascii="Times New Roman" w:hAnsi="Times New Roman" w:cs="Times New Roman"/>
          <w:sz w:val="24"/>
          <w:szCs w:val="24"/>
        </w:rPr>
      </w:pPr>
      <w:r w:rsidRPr="00A34F7B">
        <w:rPr>
          <w:rFonts w:ascii="Times New Roman" w:hAnsi="Times New Roman" w:cs="Times New Roman"/>
          <w:sz w:val="24"/>
          <w:szCs w:val="24"/>
        </w:rPr>
        <w:lastRenderedPageBreak/>
        <w:t xml:space="preserve">Table </w:t>
      </w:r>
      <w:r>
        <w:rPr>
          <w:rFonts w:ascii="Times New Roman" w:hAnsi="Times New Roman" w:cs="Times New Roman"/>
          <w:sz w:val="24"/>
          <w:szCs w:val="24"/>
        </w:rPr>
        <w:t>3</w:t>
      </w:r>
      <w:r w:rsidRPr="00A34F7B">
        <w:rPr>
          <w:rFonts w:ascii="Times New Roman" w:hAnsi="Times New Roman" w:cs="Times New Roman"/>
          <w:sz w:val="24"/>
          <w:szCs w:val="24"/>
        </w:rPr>
        <w:t>.</w:t>
      </w:r>
      <w:r>
        <w:rPr>
          <w:rFonts w:ascii="Times New Roman" w:hAnsi="Times New Roman" w:cs="Times New Roman"/>
          <w:sz w:val="24"/>
          <w:szCs w:val="24"/>
        </w:rPr>
        <w:t xml:space="preserve"> Abridged summary of NDVI</w:t>
      </w:r>
      <w:r w:rsidRPr="00FB2366">
        <w:rPr>
          <w:rFonts w:ascii="Times New Roman" w:hAnsi="Times New Roman" w:cs="Times New Roman"/>
          <w:sz w:val="24"/>
          <w:szCs w:val="24"/>
          <w:vertAlign w:val="subscript"/>
        </w:rPr>
        <w:t>max</w:t>
      </w:r>
      <w:r>
        <w:rPr>
          <w:rFonts w:ascii="Times New Roman" w:hAnsi="Times New Roman" w:cs="Times New Roman"/>
          <w:sz w:val="24"/>
          <w:szCs w:val="24"/>
        </w:rPr>
        <w:t xml:space="preserve"> trends from 2000 to 2022 for each sample point (Sample ID) as generated using the function </w:t>
      </w:r>
      <w:r w:rsidRPr="00FB2366">
        <w:rPr>
          <w:rFonts w:ascii="Times New Roman" w:hAnsi="Times New Roman" w:cs="Times New Roman"/>
          <w:i/>
          <w:iCs/>
          <w:sz w:val="24"/>
          <w:szCs w:val="24"/>
        </w:rPr>
        <w:t>lsat_calc_trend</w:t>
      </w:r>
      <w:r>
        <w:rPr>
          <w:rFonts w:ascii="Times New Roman" w:hAnsi="Times New Roman" w:cs="Times New Roman"/>
          <w:i/>
          <w:iCs/>
          <w:sz w:val="24"/>
          <w:szCs w:val="24"/>
        </w:rPr>
        <w:t>()</w:t>
      </w:r>
      <w:r>
        <w:rPr>
          <w:rFonts w:ascii="Times New Roman" w:hAnsi="Times New Roman" w:cs="Times New Roman"/>
          <w:sz w:val="24"/>
          <w:szCs w:val="24"/>
        </w:rPr>
        <w:t xml:space="preserve">.Trends were assessed for each sample point by removing temporal autocorrelation and then applying a Mann-Kendall trend test (Tau statistic and P-value provided). Slopes were calculated using the Theil-Sen slope estimators. </w:t>
      </w:r>
    </w:p>
    <w:tbl>
      <w:tblPr>
        <w:tblW w:w="0" w:type="auto"/>
        <w:tblBorders>
          <w:top w:val="single" w:sz="4" w:space="0" w:color="auto"/>
          <w:bottom w:val="single" w:sz="4" w:space="0" w:color="auto"/>
        </w:tblBorders>
        <w:tblLook w:val="04A0" w:firstRow="1" w:lastRow="0" w:firstColumn="1" w:lastColumn="0" w:noHBand="0" w:noVBand="1"/>
      </w:tblPr>
      <w:tblGrid>
        <w:gridCol w:w="1032"/>
        <w:gridCol w:w="891"/>
        <w:gridCol w:w="1007"/>
        <w:gridCol w:w="396"/>
        <w:gridCol w:w="861"/>
        <w:gridCol w:w="926"/>
        <w:gridCol w:w="681"/>
        <w:gridCol w:w="796"/>
        <w:gridCol w:w="1212"/>
        <w:gridCol w:w="1556"/>
      </w:tblGrid>
      <w:tr w:rsidR="00CE1094" w:rsidRPr="00B426D3" w14:paraId="43F706B4" w14:textId="77777777" w:rsidTr="0039092A">
        <w:trPr>
          <w:trHeight w:val="300"/>
        </w:trPr>
        <w:tc>
          <w:tcPr>
            <w:tcW w:w="0" w:type="auto"/>
            <w:tcBorders>
              <w:top w:val="single" w:sz="4" w:space="0" w:color="auto"/>
              <w:bottom w:val="single" w:sz="4" w:space="0" w:color="auto"/>
            </w:tcBorders>
            <w:shd w:val="clear" w:color="auto" w:fill="auto"/>
            <w:noWrap/>
            <w:vAlign w:val="center"/>
            <w:hideMark/>
          </w:tcPr>
          <w:p w14:paraId="49C5197D" w14:textId="77777777" w:rsidR="00CE1094" w:rsidRPr="00B426D3" w:rsidRDefault="00CE1094" w:rsidP="0039092A">
            <w:pPr>
              <w:spacing w:after="0" w:line="240" w:lineRule="auto"/>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ample ID</w:t>
            </w:r>
          </w:p>
        </w:tc>
        <w:tc>
          <w:tcPr>
            <w:tcW w:w="0" w:type="auto"/>
            <w:tcBorders>
              <w:top w:val="single" w:sz="4" w:space="0" w:color="auto"/>
              <w:bottom w:val="single" w:sz="4" w:space="0" w:color="auto"/>
            </w:tcBorders>
            <w:shd w:val="clear" w:color="auto" w:fill="auto"/>
            <w:noWrap/>
            <w:vAlign w:val="center"/>
            <w:hideMark/>
          </w:tcPr>
          <w:p w14:paraId="296FA2E8"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atitude</w:t>
            </w:r>
          </w:p>
        </w:tc>
        <w:tc>
          <w:tcPr>
            <w:tcW w:w="0" w:type="auto"/>
            <w:tcBorders>
              <w:top w:val="single" w:sz="4" w:space="0" w:color="auto"/>
              <w:bottom w:val="single" w:sz="4" w:space="0" w:color="auto"/>
            </w:tcBorders>
            <w:shd w:val="clear" w:color="auto" w:fill="auto"/>
            <w:noWrap/>
            <w:vAlign w:val="center"/>
            <w:hideMark/>
          </w:tcPr>
          <w:p w14:paraId="3AC97799"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ongitude</w:t>
            </w:r>
          </w:p>
        </w:tc>
        <w:tc>
          <w:tcPr>
            <w:tcW w:w="0" w:type="auto"/>
            <w:tcBorders>
              <w:top w:val="single" w:sz="4" w:space="0" w:color="auto"/>
              <w:bottom w:val="single" w:sz="4" w:space="0" w:color="auto"/>
            </w:tcBorders>
            <w:shd w:val="clear" w:color="auto" w:fill="auto"/>
            <w:noWrap/>
            <w:vAlign w:val="center"/>
            <w:hideMark/>
          </w:tcPr>
          <w:p w14:paraId="5DFDEFD6"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N</w:t>
            </w:r>
          </w:p>
        </w:tc>
        <w:tc>
          <w:tcPr>
            <w:tcW w:w="0" w:type="auto"/>
            <w:tcBorders>
              <w:top w:val="single" w:sz="4" w:space="0" w:color="auto"/>
              <w:bottom w:val="single" w:sz="4" w:space="0" w:color="auto"/>
            </w:tcBorders>
            <w:shd w:val="clear" w:color="auto" w:fill="auto"/>
            <w:noWrap/>
            <w:vAlign w:val="center"/>
            <w:hideMark/>
          </w:tcPr>
          <w:p w14:paraId="71E6DAFA"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lope</w:t>
            </w:r>
          </w:p>
        </w:tc>
        <w:tc>
          <w:tcPr>
            <w:tcW w:w="0" w:type="auto"/>
            <w:tcBorders>
              <w:top w:val="single" w:sz="4" w:space="0" w:color="auto"/>
              <w:bottom w:val="single" w:sz="4" w:space="0" w:color="auto"/>
            </w:tcBorders>
            <w:shd w:val="clear" w:color="auto" w:fill="auto"/>
            <w:noWrap/>
            <w:vAlign w:val="center"/>
            <w:hideMark/>
          </w:tcPr>
          <w:p w14:paraId="406B9AC9"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Intercept</w:t>
            </w:r>
          </w:p>
        </w:tc>
        <w:tc>
          <w:tcPr>
            <w:tcW w:w="0" w:type="auto"/>
            <w:tcBorders>
              <w:top w:val="single" w:sz="4" w:space="0" w:color="auto"/>
              <w:bottom w:val="single" w:sz="4" w:space="0" w:color="auto"/>
            </w:tcBorders>
            <w:shd w:val="clear" w:color="auto" w:fill="auto"/>
            <w:noWrap/>
            <w:vAlign w:val="center"/>
            <w:hideMark/>
          </w:tcPr>
          <w:p w14:paraId="7B1DF57F"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au</w:t>
            </w:r>
          </w:p>
        </w:tc>
        <w:tc>
          <w:tcPr>
            <w:tcW w:w="0" w:type="auto"/>
            <w:tcBorders>
              <w:top w:val="single" w:sz="4" w:space="0" w:color="auto"/>
              <w:bottom w:val="single" w:sz="4" w:space="0" w:color="auto"/>
            </w:tcBorders>
            <w:shd w:val="clear" w:color="auto" w:fill="auto"/>
            <w:noWrap/>
            <w:vAlign w:val="center"/>
            <w:hideMark/>
          </w:tcPr>
          <w:p w14:paraId="475FF93B"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P-value</w:t>
            </w:r>
          </w:p>
        </w:tc>
        <w:tc>
          <w:tcPr>
            <w:tcW w:w="0" w:type="auto"/>
            <w:tcBorders>
              <w:top w:val="single" w:sz="4" w:space="0" w:color="auto"/>
              <w:bottom w:val="single" w:sz="4" w:space="0" w:color="auto"/>
            </w:tcBorders>
            <w:shd w:val="clear" w:color="auto" w:fill="auto"/>
            <w:noWrap/>
            <w:vAlign w:val="center"/>
            <w:hideMark/>
          </w:tcPr>
          <w:p w14:paraId="47E91C15"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w:t>
            </w:r>
          </w:p>
        </w:tc>
        <w:tc>
          <w:tcPr>
            <w:tcW w:w="0" w:type="auto"/>
            <w:tcBorders>
              <w:top w:val="single" w:sz="4" w:space="0" w:color="auto"/>
              <w:bottom w:val="single" w:sz="4" w:space="0" w:color="auto"/>
            </w:tcBorders>
            <w:shd w:val="clear" w:color="auto" w:fill="auto"/>
            <w:noWrap/>
            <w:vAlign w:val="center"/>
            <w:hideMark/>
          </w:tcPr>
          <w:p w14:paraId="54E72EB0" w14:textId="77777777" w:rsidR="00CE1094" w:rsidRPr="00B426D3" w:rsidRDefault="00CE1094" w:rsidP="0039092A">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 (%)</w:t>
            </w:r>
          </w:p>
        </w:tc>
      </w:tr>
      <w:tr w:rsidR="00CE1094" w:rsidRPr="00B426D3" w14:paraId="48B6E94E" w14:textId="77777777" w:rsidTr="0039092A">
        <w:trPr>
          <w:trHeight w:val="300"/>
        </w:trPr>
        <w:tc>
          <w:tcPr>
            <w:tcW w:w="0" w:type="auto"/>
            <w:tcBorders>
              <w:top w:val="single" w:sz="4" w:space="0" w:color="auto"/>
            </w:tcBorders>
            <w:shd w:val="clear" w:color="auto" w:fill="auto"/>
            <w:noWrap/>
            <w:vAlign w:val="center"/>
            <w:hideMark/>
          </w:tcPr>
          <w:p w14:paraId="76C90F63"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w:t>
            </w:r>
          </w:p>
        </w:tc>
        <w:tc>
          <w:tcPr>
            <w:tcW w:w="0" w:type="auto"/>
            <w:tcBorders>
              <w:top w:val="single" w:sz="4" w:space="0" w:color="auto"/>
            </w:tcBorders>
            <w:shd w:val="clear" w:color="auto" w:fill="auto"/>
            <w:noWrap/>
            <w:vAlign w:val="center"/>
            <w:hideMark/>
          </w:tcPr>
          <w:p w14:paraId="1A604DA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0765</w:t>
            </w:r>
          </w:p>
        </w:tc>
        <w:tc>
          <w:tcPr>
            <w:tcW w:w="0" w:type="auto"/>
            <w:tcBorders>
              <w:top w:val="single" w:sz="4" w:space="0" w:color="auto"/>
            </w:tcBorders>
            <w:shd w:val="clear" w:color="auto" w:fill="auto"/>
            <w:noWrap/>
            <w:vAlign w:val="center"/>
            <w:hideMark/>
          </w:tcPr>
          <w:p w14:paraId="7B90409B"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404</w:t>
            </w:r>
          </w:p>
        </w:tc>
        <w:tc>
          <w:tcPr>
            <w:tcW w:w="0" w:type="auto"/>
            <w:tcBorders>
              <w:top w:val="single" w:sz="4" w:space="0" w:color="auto"/>
            </w:tcBorders>
            <w:shd w:val="clear" w:color="auto" w:fill="auto"/>
            <w:noWrap/>
            <w:vAlign w:val="center"/>
            <w:hideMark/>
          </w:tcPr>
          <w:p w14:paraId="680B6FF2"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tcBorders>
              <w:top w:val="single" w:sz="4" w:space="0" w:color="auto"/>
            </w:tcBorders>
            <w:shd w:val="clear" w:color="auto" w:fill="auto"/>
            <w:noWrap/>
            <w:vAlign w:val="center"/>
            <w:hideMark/>
          </w:tcPr>
          <w:p w14:paraId="19D277A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09</w:t>
            </w:r>
          </w:p>
        </w:tc>
        <w:tc>
          <w:tcPr>
            <w:tcW w:w="0" w:type="auto"/>
            <w:tcBorders>
              <w:top w:val="single" w:sz="4" w:space="0" w:color="auto"/>
            </w:tcBorders>
            <w:shd w:val="clear" w:color="auto" w:fill="auto"/>
            <w:noWrap/>
            <w:vAlign w:val="center"/>
            <w:hideMark/>
          </w:tcPr>
          <w:p w14:paraId="3A44E1E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tcBorders>
              <w:top w:val="single" w:sz="4" w:space="0" w:color="auto"/>
            </w:tcBorders>
            <w:shd w:val="clear" w:color="auto" w:fill="auto"/>
            <w:noWrap/>
            <w:vAlign w:val="center"/>
            <w:hideMark/>
          </w:tcPr>
          <w:p w14:paraId="7F9A9F59"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81</w:t>
            </w:r>
          </w:p>
        </w:tc>
        <w:tc>
          <w:tcPr>
            <w:tcW w:w="0" w:type="auto"/>
            <w:tcBorders>
              <w:top w:val="single" w:sz="4" w:space="0" w:color="auto"/>
            </w:tcBorders>
            <w:shd w:val="clear" w:color="auto" w:fill="auto"/>
            <w:noWrap/>
            <w:vAlign w:val="center"/>
            <w:hideMark/>
          </w:tcPr>
          <w:p w14:paraId="69E00A0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2639</w:t>
            </w:r>
          </w:p>
        </w:tc>
        <w:tc>
          <w:tcPr>
            <w:tcW w:w="0" w:type="auto"/>
            <w:tcBorders>
              <w:top w:val="single" w:sz="4" w:space="0" w:color="auto"/>
            </w:tcBorders>
            <w:shd w:val="clear" w:color="auto" w:fill="auto"/>
            <w:noWrap/>
            <w:vAlign w:val="center"/>
            <w:hideMark/>
          </w:tcPr>
          <w:p w14:paraId="52ED693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tcBorders>
              <w:top w:val="single" w:sz="4" w:space="0" w:color="auto"/>
            </w:tcBorders>
            <w:shd w:val="clear" w:color="auto" w:fill="auto"/>
            <w:noWrap/>
            <w:vAlign w:val="center"/>
            <w:hideMark/>
          </w:tcPr>
          <w:p w14:paraId="78EA1F12"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r w:rsidR="00CE1094" w:rsidRPr="00B426D3" w14:paraId="21E680AA" w14:textId="77777777" w:rsidTr="0039092A">
        <w:trPr>
          <w:trHeight w:val="300"/>
        </w:trPr>
        <w:tc>
          <w:tcPr>
            <w:tcW w:w="0" w:type="auto"/>
            <w:shd w:val="clear" w:color="auto" w:fill="auto"/>
            <w:noWrap/>
            <w:vAlign w:val="center"/>
            <w:hideMark/>
          </w:tcPr>
          <w:p w14:paraId="2C21213D"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0</w:t>
            </w:r>
          </w:p>
        </w:tc>
        <w:tc>
          <w:tcPr>
            <w:tcW w:w="0" w:type="auto"/>
            <w:shd w:val="clear" w:color="auto" w:fill="auto"/>
            <w:noWrap/>
            <w:vAlign w:val="center"/>
            <w:hideMark/>
          </w:tcPr>
          <w:p w14:paraId="0E04FB1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3443</w:t>
            </w:r>
          </w:p>
        </w:tc>
        <w:tc>
          <w:tcPr>
            <w:tcW w:w="0" w:type="auto"/>
            <w:shd w:val="clear" w:color="auto" w:fill="auto"/>
            <w:noWrap/>
            <w:vAlign w:val="center"/>
            <w:hideMark/>
          </w:tcPr>
          <w:p w14:paraId="7020E08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416</w:t>
            </w:r>
          </w:p>
        </w:tc>
        <w:tc>
          <w:tcPr>
            <w:tcW w:w="0" w:type="auto"/>
            <w:shd w:val="clear" w:color="auto" w:fill="auto"/>
            <w:noWrap/>
            <w:vAlign w:val="center"/>
            <w:hideMark/>
          </w:tcPr>
          <w:p w14:paraId="385309C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4AA72F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27</w:t>
            </w:r>
          </w:p>
        </w:tc>
        <w:tc>
          <w:tcPr>
            <w:tcW w:w="0" w:type="auto"/>
            <w:shd w:val="clear" w:color="auto" w:fill="auto"/>
            <w:noWrap/>
            <w:vAlign w:val="center"/>
            <w:hideMark/>
          </w:tcPr>
          <w:p w14:paraId="7A08D0C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144</w:t>
            </w:r>
          </w:p>
        </w:tc>
        <w:tc>
          <w:tcPr>
            <w:tcW w:w="0" w:type="auto"/>
            <w:shd w:val="clear" w:color="auto" w:fill="auto"/>
            <w:noWrap/>
            <w:vAlign w:val="center"/>
            <w:hideMark/>
          </w:tcPr>
          <w:p w14:paraId="3F3F6AB1"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91</w:t>
            </w:r>
          </w:p>
        </w:tc>
        <w:tc>
          <w:tcPr>
            <w:tcW w:w="0" w:type="auto"/>
            <w:shd w:val="clear" w:color="auto" w:fill="auto"/>
            <w:noWrap/>
            <w:vAlign w:val="center"/>
            <w:hideMark/>
          </w:tcPr>
          <w:p w14:paraId="7EECEBE1"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728</w:t>
            </w:r>
          </w:p>
        </w:tc>
        <w:tc>
          <w:tcPr>
            <w:tcW w:w="0" w:type="auto"/>
            <w:shd w:val="clear" w:color="auto" w:fill="auto"/>
            <w:noWrap/>
            <w:vAlign w:val="center"/>
            <w:hideMark/>
          </w:tcPr>
          <w:p w14:paraId="6221FFF0"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9</w:t>
            </w:r>
          </w:p>
        </w:tc>
        <w:tc>
          <w:tcPr>
            <w:tcW w:w="0" w:type="auto"/>
            <w:shd w:val="clear" w:color="auto" w:fill="auto"/>
            <w:noWrap/>
            <w:vAlign w:val="center"/>
            <w:hideMark/>
          </w:tcPr>
          <w:p w14:paraId="4D6474E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7</w:t>
            </w:r>
          </w:p>
        </w:tc>
      </w:tr>
      <w:tr w:rsidR="00CE1094" w:rsidRPr="00B426D3" w14:paraId="392B48F0" w14:textId="77777777" w:rsidTr="0039092A">
        <w:trPr>
          <w:trHeight w:val="300"/>
        </w:trPr>
        <w:tc>
          <w:tcPr>
            <w:tcW w:w="0" w:type="auto"/>
            <w:shd w:val="clear" w:color="auto" w:fill="auto"/>
            <w:noWrap/>
            <w:vAlign w:val="center"/>
            <w:hideMark/>
          </w:tcPr>
          <w:p w14:paraId="22E2C80F"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1</w:t>
            </w:r>
          </w:p>
        </w:tc>
        <w:tc>
          <w:tcPr>
            <w:tcW w:w="0" w:type="auto"/>
            <w:shd w:val="clear" w:color="auto" w:fill="auto"/>
            <w:noWrap/>
            <w:vAlign w:val="center"/>
            <w:hideMark/>
          </w:tcPr>
          <w:p w14:paraId="7121BA2B"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04</w:t>
            </w:r>
          </w:p>
        </w:tc>
        <w:tc>
          <w:tcPr>
            <w:tcW w:w="0" w:type="auto"/>
            <w:shd w:val="clear" w:color="auto" w:fill="auto"/>
            <w:noWrap/>
            <w:vAlign w:val="center"/>
            <w:hideMark/>
          </w:tcPr>
          <w:p w14:paraId="35EFF1D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097</w:t>
            </w:r>
          </w:p>
        </w:tc>
        <w:tc>
          <w:tcPr>
            <w:tcW w:w="0" w:type="auto"/>
            <w:shd w:val="clear" w:color="auto" w:fill="auto"/>
            <w:noWrap/>
            <w:vAlign w:val="center"/>
            <w:hideMark/>
          </w:tcPr>
          <w:p w14:paraId="511DA670"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1</w:t>
            </w:r>
          </w:p>
        </w:tc>
        <w:tc>
          <w:tcPr>
            <w:tcW w:w="0" w:type="auto"/>
            <w:shd w:val="clear" w:color="auto" w:fill="auto"/>
            <w:noWrap/>
            <w:vAlign w:val="center"/>
            <w:hideMark/>
          </w:tcPr>
          <w:p w14:paraId="7986EEA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7</w:t>
            </w:r>
          </w:p>
        </w:tc>
        <w:tc>
          <w:tcPr>
            <w:tcW w:w="0" w:type="auto"/>
            <w:shd w:val="clear" w:color="auto" w:fill="auto"/>
            <w:noWrap/>
            <w:vAlign w:val="center"/>
            <w:hideMark/>
          </w:tcPr>
          <w:p w14:paraId="487E5FF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66</w:t>
            </w:r>
          </w:p>
        </w:tc>
        <w:tc>
          <w:tcPr>
            <w:tcW w:w="0" w:type="auto"/>
            <w:shd w:val="clear" w:color="auto" w:fill="auto"/>
            <w:noWrap/>
            <w:vAlign w:val="center"/>
            <w:hideMark/>
          </w:tcPr>
          <w:p w14:paraId="3333BAA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5</w:t>
            </w:r>
          </w:p>
        </w:tc>
        <w:tc>
          <w:tcPr>
            <w:tcW w:w="0" w:type="auto"/>
            <w:shd w:val="clear" w:color="auto" w:fill="auto"/>
            <w:noWrap/>
            <w:vAlign w:val="center"/>
            <w:hideMark/>
          </w:tcPr>
          <w:p w14:paraId="628D7109"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376</w:t>
            </w:r>
          </w:p>
        </w:tc>
        <w:tc>
          <w:tcPr>
            <w:tcW w:w="0" w:type="auto"/>
            <w:shd w:val="clear" w:color="auto" w:fill="auto"/>
            <w:noWrap/>
            <w:vAlign w:val="center"/>
            <w:hideMark/>
          </w:tcPr>
          <w:p w14:paraId="67365F9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9</w:t>
            </w:r>
          </w:p>
        </w:tc>
        <w:tc>
          <w:tcPr>
            <w:tcW w:w="0" w:type="auto"/>
            <w:shd w:val="clear" w:color="auto" w:fill="auto"/>
            <w:noWrap/>
            <w:vAlign w:val="center"/>
            <w:hideMark/>
          </w:tcPr>
          <w:p w14:paraId="2BFD8D8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1</w:t>
            </w:r>
          </w:p>
        </w:tc>
      </w:tr>
      <w:tr w:rsidR="00CE1094" w:rsidRPr="00B426D3" w14:paraId="06AB4414" w14:textId="77777777" w:rsidTr="0039092A">
        <w:trPr>
          <w:trHeight w:val="300"/>
        </w:trPr>
        <w:tc>
          <w:tcPr>
            <w:tcW w:w="0" w:type="auto"/>
            <w:shd w:val="clear" w:color="auto" w:fill="auto"/>
            <w:noWrap/>
            <w:vAlign w:val="center"/>
            <w:hideMark/>
          </w:tcPr>
          <w:p w14:paraId="4C99F14F"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2</w:t>
            </w:r>
          </w:p>
        </w:tc>
        <w:tc>
          <w:tcPr>
            <w:tcW w:w="0" w:type="auto"/>
            <w:shd w:val="clear" w:color="auto" w:fill="auto"/>
            <w:noWrap/>
            <w:vAlign w:val="center"/>
            <w:hideMark/>
          </w:tcPr>
          <w:p w14:paraId="48CB4089"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419</w:t>
            </w:r>
          </w:p>
        </w:tc>
        <w:tc>
          <w:tcPr>
            <w:tcW w:w="0" w:type="auto"/>
            <w:shd w:val="clear" w:color="auto" w:fill="auto"/>
            <w:noWrap/>
            <w:vAlign w:val="center"/>
            <w:hideMark/>
          </w:tcPr>
          <w:p w14:paraId="3877A3A2"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0.017</w:t>
            </w:r>
          </w:p>
        </w:tc>
        <w:tc>
          <w:tcPr>
            <w:tcW w:w="0" w:type="auto"/>
            <w:shd w:val="clear" w:color="auto" w:fill="auto"/>
            <w:noWrap/>
            <w:vAlign w:val="center"/>
            <w:hideMark/>
          </w:tcPr>
          <w:p w14:paraId="60CD4BD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EE3C768"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55</w:t>
            </w:r>
          </w:p>
        </w:tc>
        <w:tc>
          <w:tcPr>
            <w:tcW w:w="0" w:type="auto"/>
            <w:shd w:val="clear" w:color="auto" w:fill="auto"/>
            <w:noWrap/>
            <w:vAlign w:val="center"/>
            <w:hideMark/>
          </w:tcPr>
          <w:p w14:paraId="4365B91F"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943</w:t>
            </w:r>
          </w:p>
        </w:tc>
        <w:tc>
          <w:tcPr>
            <w:tcW w:w="0" w:type="auto"/>
            <w:shd w:val="clear" w:color="auto" w:fill="auto"/>
            <w:noWrap/>
            <w:vAlign w:val="center"/>
            <w:hideMark/>
          </w:tcPr>
          <w:p w14:paraId="307BBA05"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8</w:t>
            </w:r>
          </w:p>
        </w:tc>
        <w:tc>
          <w:tcPr>
            <w:tcW w:w="0" w:type="auto"/>
            <w:shd w:val="clear" w:color="auto" w:fill="auto"/>
            <w:noWrap/>
            <w:vAlign w:val="center"/>
            <w:hideMark/>
          </w:tcPr>
          <w:p w14:paraId="159C30E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986</w:t>
            </w:r>
          </w:p>
        </w:tc>
        <w:tc>
          <w:tcPr>
            <w:tcW w:w="0" w:type="auto"/>
            <w:shd w:val="clear" w:color="auto" w:fill="auto"/>
            <w:noWrap/>
            <w:vAlign w:val="center"/>
            <w:hideMark/>
          </w:tcPr>
          <w:p w14:paraId="240CD4A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6</w:t>
            </w:r>
          </w:p>
        </w:tc>
        <w:tc>
          <w:tcPr>
            <w:tcW w:w="0" w:type="auto"/>
            <w:shd w:val="clear" w:color="auto" w:fill="auto"/>
            <w:noWrap/>
            <w:vAlign w:val="center"/>
            <w:hideMark/>
          </w:tcPr>
          <w:p w14:paraId="1B46D021"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5.2</w:t>
            </w:r>
          </w:p>
        </w:tc>
      </w:tr>
      <w:tr w:rsidR="00CE1094" w:rsidRPr="00B426D3" w14:paraId="4B5DA36B" w14:textId="77777777" w:rsidTr="0039092A">
        <w:trPr>
          <w:trHeight w:val="300"/>
        </w:trPr>
        <w:tc>
          <w:tcPr>
            <w:tcW w:w="0" w:type="auto"/>
            <w:shd w:val="clear" w:color="auto" w:fill="auto"/>
            <w:noWrap/>
            <w:vAlign w:val="center"/>
            <w:hideMark/>
          </w:tcPr>
          <w:p w14:paraId="735F6EAE"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3</w:t>
            </w:r>
          </w:p>
        </w:tc>
        <w:tc>
          <w:tcPr>
            <w:tcW w:w="0" w:type="auto"/>
            <w:shd w:val="clear" w:color="auto" w:fill="auto"/>
            <w:noWrap/>
            <w:vAlign w:val="center"/>
            <w:hideMark/>
          </w:tcPr>
          <w:p w14:paraId="2F260AF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2915</w:t>
            </w:r>
          </w:p>
        </w:tc>
        <w:tc>
          <w:tcPr>
            <w:tcW w:w="0" w:type="auto"/>
            <w:shd w:val="clear" w:color="auto" w:fill="auto"/>
            <w:noWrap/>
            <w:vAlign w:val="center"/>
            <w:hideMark/>
          </w:tcPr>
          <w:p w14:paraId="6180567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226</w:t>
            </w:r>
          </w:p>
        </w:tc>
        <w:tc>
          <w:tcPr>
            <w:tcW w:w="0" w:type="auto"/>
            <w:shd w:val="clear" w:color="auto" w:fill="auto"/>
            <w:noWrap/>
            <w:vAlign w:val="center"/>
            <w:hideMark/>
          </w:tcPr>
          <w:p w14:paraId="1381E2CF"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78E6CEE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209</w:t>
            </w:r>
          </w:p>
        </w:tc>
        <w:tc>
          <w:tcPr>
            <w:tcW w:w="0" w:type="auto"/>
            <w:shd w:val="clear" w:color="auto" w:fill="auto"/>
            <w:noWrap/>
            <w:vAlign w:val="center"/>
            <w:hideMark/>
          </w:tcPr>
          <w:p w14:paraId="499D4EF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268</w:t>
            </w:r>
          </w:p>
        </w:tc>
        <w:tc>
          <w:tcPr>
            <w:tcW w:w="0" w:type="auto"/>
            <w:shd w:val="clear" w:color="auto" w:fill="auto"/>
            <w:noWrap/>
            <w:vAlign w:val="center"/>
            <w:hideMark/>
          </w:tcPr>
          <w:p w14:paraId="32EC012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22F5D6D8"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4C3FD87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48</w:t>
            </w:r>
          </w:p>
        </w:tc>
        <w:tc>
          <w:tcPr>
            <w:tcW w:w="0" w:type="auto"/>
            <w:shd w:val="clear" w:color="auto" w:fill="auto"/>
            <w:noWrap/>
            <w:vAlign w:val="center"/>
            <w:hideMark/>
          </w:tcPr>
          <w:p w14:paraId="4860F9D8"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9.1</w:t>
            </w:r>
          </w:p>
        </w:tc>
      </w:tr>
      <w:tr w:rsidR="00CE1094" w:rsidRPr="00B426D3" w14:paraId="1C5CB643" w14:textId="77777777" w:rsidTr="0039092A">
        <w:trPr>
          <w:trHeight w:val="300"/>
        </w:trPr>
        <w:tc>
          <w:tcPr>
            <w:tcW w:w="0" w:type="auto"/>
            <w:shd w:val="clear" w:color="auto" w:fill="auto"/>
            <w:noWrap/>
            <w:vAlign w:val="center"/>
            <w:hideMark/>
          </w:tcPr>
          <w:p w14:paraId="62531271"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4</w:t>
            </w:r>
          </w:p>
        </w:tc>
        <w:tc>
          <w:tcPr>
            <w:tcW w:w="0" w:type="auto"/>
            <w:shd w:val="clear" w:color="auto" w:fill="auto"/>
            <w:noWrap/>
            <w:vAlign w:val="center"/>
            <w:hideMark/>
          </w:tcPr>
          <w:p w14:paraId="27F7595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6632</w:t>
            </w:r>
          </w:p>
        </w:tc>
        <w:tc>
          <w:tcPr>
            <w:tcW w:w="0" w:type="auto"/>
            <w:shd w:val="clear" w:color="auto" w:fill="auto"/>
            <w:noWrap/>
            <w:vAlign w:val="center"/>
            <w:hideMark/>
          </w:tcPr>
          <w:p w14:paraId="572AFB60"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32</w:t>
            </w:r>
          </w:p>
        </w:tc>
        <w:tc>
          <w:tcPr>
            <w:tcW w:w="0" w:type="auto"/>
            <w:shd w:val="clear" w:color="auto" w:fill="auto"/>
            <w:noWrap/>
            <w:vAlign w:val="center"/>
            <w:hideMark/>
          </w:tcPr>
          <w:p w14:paraId="26FA887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7452EB7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67</w:t>
            </w:r>
          </w:p>
        </w:tc>
        <w:tc>
          <w:tcPr>
            <w:tcW w:w="0" w:type="auto"/>
            <w:shd w:val="clear" w:color="auto" w:fill="auto"/>
            <w:noWrap/>
            <w:vAlign w:val="center"/>
            <w:hideMark/>
          </w:tcPr>
          <w:p w14:paraId="2C21109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2369</w:t>
            </w:r>
          </w:p>
        </w:tc>
        <w:tc>
          <w:tcPr>
            <w:tcW w:w="0" w:type="auto"/>
            <w:shd w:val="clear" w:color="auto" w:fill="auto"/>
            <w:noWrap/>
            <w:vAlign w:val="center"/>
            <w:hideMark/>
          </w:tcPr>
          <w:p w14:paraId="0B859C1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03</w:t>
            </w:r>
          </w:p>
        </w:tc>
        <w:tc>
          <w:tcPr>
            <w:tcW w:w="0" w:type="auto"/>
            <w:shd w:val="clear" w:color="auto" w:fill="auto"/>
            <w:noWrap/>
            <w:vAlign w:val="center"/>
            <w:hideMark/>
          </w:tcPr>
          <w:p w14:paraId="1FC2CDAB"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95</w:t>
            </w:r>
          </w:p>
        </w:tc>
        <w:tc>
          <w:tcPr>
            <w:tcW w:w="0" w:type="auto"/>
            <w:shd w:val="clear" w:color="auto" w:fill="auto"/>
            <w:noWrap/>
            <w:vAlign w:val="center"/>
            <w:hideMark/>
          </w:tcPr>
          <w:p w14:paraId="0F58D76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5</w:t>
            </w:r>
          </w:p>
        </w:tc>
        <w:tc>
          <w:tcPr>
            <w:tcW w:w="0" w:type="auto"/>
            <w:shd w:val="clear" w:color="auto" w:fill="auto"/>
            <w:noWrap/>
            <w:vAlign w:val="center"/>
            <w:hideMark/>
          </w:tcPr>
          <w:p w14:paraId="5E4BC8A1"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3</w:t>
            </w:r>
          </w:p>
        </w:tc>
      </w:tr>
      <w:tr w:rsidR="00CE1094" w:rsidRPr="00B426D3" w14:paraId="7E7B0409" w14:textId="77777777" w:rsidTr="0039092A">
        <w:trPr>
          <w:trHeight w:val="300"/>
        </w:trPr>
        <w:tc>
          <w:tcPr>
            <w:tcW w:w="0" w:type="auto"/>
            <w:shd w:val="clear" w:color="auto" w:fill="auto"/>
            <w:noWrap/>
            <w:vAlign w:val="center"/>
            <w:hideMark/>
          </w:tcPr>
          <w:p w14:paraId="2BC8DFCA"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5</w:t>
            </w:r>
          </w:p>
        </w:tc>
        <w:tc>
          <w:tcPr>
            <w:tcW w:w="0" w:type="auto"/>
            <w:shd w:val="clear" w:color="auto" w:fill="auto"/>
            <w:noWrap/>
            <w:vAlign w:val="center"/>
            <w:hideMark/>
          </w:tcPr>
          <w:p w14:paraId="543E0BB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7087</w:t>
            </w:r>
          </w:p>
        </w:tc>
        <w:tc>
          <w:tcPr>
            <w:tcW w:w="0" w:type="auto"/>
            <w:shd w:val="clear" w:color="auto" w:fill="auto"/>
            <w:noWrap/>
            <w:vAlign w:val="center"/>
            <w:hideMark/>
          </w:tcPr>
          <w:p w14:paraId="6B555D2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911</w:t>
            </w:r>
          </w:p>
        </w:tc>
        <w:tc>
          <w:tcPr>
            <w:tcW w:w="0" w:type="auto"/>
            <w:shd w:val="clear" w:color="auto" w:fill="auto"/>
            <w:noWrap/>
            <w:vAlign w:val="center"/>
            <w:hideMark/>
          </w:tcPr>
          <w:p w14:paraId="44E4696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shd w:val="clear" w:color="auto" w:fill="auto"/>
            <w:noWrap/>
            <w:vAlign w:val="center"/>
            <w:hideMark/>
          </w:tcPr>
          <w:p w14:paraId="09AD71F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73</w:t>
            </w:r>
          </w:p>
        </w:tc>
        <w:tc>
          <w:tcPr>
            <w:tcW w:w="0" w:type="auto"/>
            <w:shd w:val="clear" w:color="auto" w:fill="auto"/>
            <w:noWrap/>
            <w:vAlign w:val="center"/>
            <w:hideMark/>
          </w:tcPr>
          <w:p w14:paraId="5DF9AB6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07</w:t>
            </w:r>
          </w:p>
        </w:tc>
        <w:tc>
          <w:tcPr>
            <w:tcW w:w="0" w:type="auto"/>
            <w:shd w:val="clear" w:color="auto" w:fill="auto"/>
            <w:noWrap/>
            <w:vAlign w:val="center"/>
            <w:hideMark/>
          </w:tcPr>
          <w:p w14:paraId="4E3181BB"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1</w:t>
            </w:r>
          </w:p>
        </w:tc>
        <w:tc>
          <w:tcPr>
            <w:tcW w:w="0" w:type="auto"/>
            <w:shd w:val="clear" w:color="auto" w:fill="auto"/>
            <w:noWrap/>
            <w:vAlign w:val="center"/>
            <w:hideMark/>
          </w:tcPr>
          <w:p w14:paraId="5C4AD1A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9759</w:t>
            </w:r>
          </w:p>
        </w:tc>
        <w:tc>
          <w:tcPr>
            <w:tcW w:w="0" w:type="auto"/>
            <w:shd w:val="clear" w:color="auto" w:fill="auto"/>
            <w:noWrap/>
            <w:vAlign w:val="center"/>
            <w:hideMark/>
          </w:tcPr>
          <w:p w14:paraId="3D5AC585"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7</w:t>
            </w:r>
          </w:p>
        </w:tc>
        <w:tc>
          <w:tcPr>
            <w:tcW w:w="0" w:type="auto"/>
            <w:shd w:val="clear" w:color="auto" w:fill="auto"/>
            <w:noWrap/>
            <w:vAlign w:val="center"/>
            <w:hideMark/>
          </w:tcPr>
          <w:p w14:paraId="5E5859D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CE1094" w:rsidRPr="00B426D3" w14:paraId="2B0BD87C" w14:textId="77777777" w:rsidTr="0039092A">
        <w:trPr>
          <w:trHeight w:val="300"/>
        </w:trPr>
        <w:tc>
          <w:tcPr>
            <w:tcW w:w="0" w:type="auto"/>
            <w:shd w:val="clear" w:color="auto" w:fill="auto"/>
            <w:noWrap/>
            <w:vAlign w:val="center"/>
            <w:hideMark/>
          </w:tcPr>
          <w:p w14:paraId="5056CE4C"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6</w:t>
            </w:r>
          </w:p>
        </w:tc>
        <w:tc>
          <w:tcPr>
            <w:tcW w:w="0" w:type="auto"/>
            <w:shd w:val="clear" w:color="auto" w:fill="auto"/>
            <w:noWrap/>
            <w:vAlign w:val="center"/>
            <w:hideMark/>
          </w:tcPr>
          <w:p w14:paraId="2D350B5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8229</w:t>
            </w:r>
          </w:p>
        </w:tc>
        <w:tc>
          <w:tcPr>
            <w:tcW w:w="0" w:type="auto"/>
            <w:shd w:val="clear" w:color="auto" w:fill="auto"/>
            <w:noWrap/>
            <w:vAlign w:val="center"/>
            <w:hideMark/>
          </w:tcPr>
          <w:p w14:paraId="6701826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824</w:t>
            </w:r>
          </w:p>
        </w:tc>
        <w:tc>
          <w:tcPr>
            <w:tcW w:w="0" w:type="auto"/>
            <w:shd w:val="clear" w:color="auto" w:fill="auto"/>
            <w:noWrap/>
            <w:vAlign w:val="center"/>
            <w:hideMark/>
          </w:tcPr>
          <w:p w14:paraId="3FF50CF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6FF9EF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48</w:t>
            </w:r>
          </w:p>
        </w:tc>
        <w:tc>
          <w:tcPr>
            <w:tcW w:w="0" w:type="auto"/>
            <w:shd w:val="clear" w:color="auto" w:fill="auto"/>
            <w:noWrap/>
            <w:vAlign w:val="center"/>
            <w:hideMark/>
          </w:tcPr>
          <w:p w14:paraId="078198B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445</w:t>
            </w:r>
          </w:p>
        </w:tc>
        <w:tc>
          <w:tcPr>
            <w:tcW w:w="0" w:type="auto"/>
            <w:shd w:val="clear" w:color="auto" w:fill="auto"/>
            <w:noWrap/>
            <w:vAlign w:val="center"/>
            <w:hideMark/>
          </w:tcPr>
          <w:p w14:paraId="11CD309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65</w:t>
            </w:r>
          </w:p>
        </w:tc>
        <w:tc>
          <w:tcPr>
            <w:tcW w:w="0" w:type="auto"/>
            <w:shd w:val="clear" w:color="auto" w:fill="auto"/>
            <w:noWrap/>
            <w:vAlign w:val="center"/>
            <w:hideMark/>
          </w:tcPr>
          <w:p w14:paraId="07CD4DC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693</w:t>
            </w:r>
          </w:p>
        </w:tc>
        <w:tc>
          <w:tcPr>
            <w:tcW w:w="0" w:type="auto"/>
            <w:shd w:val="clear" w:color="auto" w:fill="auto"/>
            <w:noWrap/>
            <w:vAlign w:val="center"/>
            <w:hideMark/>
          </w:tcPr>
          <w:p w14:paraId="6A2E4F2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1</w:t>
            </w:r>
          </w:p>
        </w:tc>
        <w:tc>
          <w:tcPr>
            <w:tcW w:w="0" w:type="auto"/>
            <w:shd w:val="clear" w:color="auto" w:fill="auto"/>
            <w:noWrap/>
            <w:vAlign w:val="center"/>
            <w:hideMark/>
          </w:tcPr>
          <w:p w14:paraId="0D9F159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7</w:t>
            </w:r>
          </w:p>
        </w:tc>
      </w:tr>
      <w:tr w:rsidR="00CE1094" w:rsidRPr="00B426D3" w14:paraId="08F9CCF7" w14:textId="77777777" w:rsidTr="0039092A">
        <w:trPr>
          <w:trHeight w:val="300"/>
        </w:trPr>
        <w:tc>
          <w:tcPr>
            <w:tcW w:w="0" w:type="auto"/>
            <w:shd w:val="clear" w:color="auto" w:fill="auto"/>
            <w:noWrap/>
            <w:vAlign w:val="center"/>
            <w:hideMark/>
          </w:tcPr>
          <w:p w14:paraId="007CE158"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7</w:t>
            </w:r>
          </w:p>
        </w:tc>
        <w:tc>
          <w:tcPr>
            <w:tcW w:w="0" w:type="auto"/>
            <w:shd w:val="clear" w:color="auto" w:fill="auto"/>
            <w:noWrap/>
            <w:vAlign w:val="center"/>
            <w:hideMark/>
          </w:tcPr>
          <w:p w14:paraId="51DDADB5"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64494</w:t>
            </w:r>
          </w:p>
        </w:tc>
        <w:tc>
          <w:tcPr>
            <w:tcW w:w="0" w:type="auto"/>
            <w:shd w:val="clear" w:color="auto" w:fill="auto"/>
            <w:noWrap/>
            <w:vAlign w:val="center"/>
            <w:hideMark/>
          </w:tcPr>
          <w:p w14:paraId="405DD032"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002</w:t>
            </w:r>
          </w:p>
        </w:tc>
        <w:tc>
          <w:tcPr>
            <w:tcW w:w="0" w:type="auto"/>
            <w:shd w:val="clear" w:color="auto" w:fill="auto"/>
            <w:noWrap/>
            <w:vAlign w:val="center"/>
            <w:hideMark/>
          </w:tcPr>
          <w:p w14:paraId="6A08F27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744BADED"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314</w:t>
            </w:r>
          </w:p>
        </w:tc>
        <w:tc>
          <w:tcPr>
            <w:tcW w:w="0" w:type="auto"/>
            <w:shd w:val="clear" w:color="auto" w:fill="auto"/>
            <w:noWrap/>
            <w:vAlign w:val="center"/>
            <w:hideMark/>
          </w:tcPr>
          <w:p w14:paraId="165C5B5B"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726</w:t>
            </w:r>
          </w:p>
        </w:tc>
        <w:tc>
          <w:tcPr>
            <w:tcW w:w="0" w:type="auto"/>
            <w:shd w:val="clear" w:color="auto" w:fill="auto"/>
            <w:noWrap/>
            <w:vAlign w:val="center"/>
            <w:hideMark/>
          </w:tcPr>
          <w:p w14:paraId="7029681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7F8AC60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9DC7ABA"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72</w:t>
            </w:r>
          </w:p>
        </w:tc>
        <w:tc>
          <w:tcPr>
            <w:tcW w:w="0" w:type="auto"/>
            <w:shd w:val="clear" w:color="auto" w:fill="auto"/>
            <w:noWrap/>
            <w:vAlign w:val="center"/>
            <w:hideMark/>
          </w:tcPr>
          <w:p w14:paraId="6A5CE63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0.7</w:t>
            </w:r>
          </w:p>
        </w:tc>
      </w:tr>
      <w:tr w:rsidR="00CE1094" w:rsidRPr="00B426D3" w14:paraId="1293356D" w14:textId="77777777" w:rsidTr="0039092A">
        <w:trPr>
          <w:trHeight w:val="300"/>
        </w:trPr>
        <w:tc>
          <w:tcPr>
            <w:tcW w:w="0" w:type="auto"/>
            <w:shd w:val="clear" w:color="auto" w:fill="auto"/>
            <w:noWrap/>
            <w:vAlign w:val="center"/>
            <w:hideMark/>
          </w:tcPr>
          <w:p w14:paraId="7238DD8B"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8</w:t>
            </w:r>
          </w:p>
        </w:tc>
        <w:tc>
          <w:tcPr>
            <w:tcW w:w="0" w:type="auto"/>
            <w:shd w:val="clear" w:color="auto" w:fill="auto"/>
            <w:noWrap/>
            <w:vAlign w:val="center"/>
            <w:hideMark/>
          </w:tcPr>
          <w:p w14:paraId="0A981815"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94227</w:t>
            </w:r>
          </w:p>
        </w:tc>
        <w:tc>
          <w:tcPr>
            <w:tcW w:w="0" w:type="auto"/>
            <w:shd w:val="clear" w:color="auto" w:fill="auto"/>
            <w:noWrap/>
            <w:vAlign w:val="center"/>
            <w:hideMark/>
          </w:tcPr>
          <w:p w14:paraId="07E0976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809</w:t>
            </w:r>
          </w:p>
        </w:tc>
        <w:tc>
          <w:tcPr>
            <w:tcW w:w="0" w:type="auto"/>
            <w:shd w:val="clear" w:color="auto" w:fill="auto"/>
            <w:noWrap/>
            <w:vAlign w:val="center"/>
            <w:hideMark/>
          </w:tcPr>
          <w:p w14:paraId="4E1CFF9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498728E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86</w:t>
            </w:r>
          </w:p>
        </w:tc>
        <w:tc>
          <w:tcPr>
            <w:tcW w:w="0" w:type="auto"/>
            <w:shd w:val="clear" w:color="auto" w:fill="auto"/>
            <w:noWrap/>
            <w:vAlign w:val="center"/>
            <w:hideMark/>
          </w:tcPr>
          <w:p w14:paraId="61387A28"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7419</w:t>
            </w:r>
          </w:p>
        </w:tc>
        <w:tc>
          <w:tcPr>
            <w:tcW w:w="0" w:type="auto"/>
            <w:shd w:val="clear" w:color="auto" w:fill="auto"/>
            <w:noWrap/>
            <w:vAlign w:val="center"/>
            <w:hideMark/>
          </w:tcPr>
          <w:p w14:paraId="4EB34DB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52</w:t>
            </w:r>
          </w:p>
        </w:tc>
        <w:tc>
          <w:tcPr>
            <w:tcW w:w="0" w:type="auto"/>
            <w:shd w:val="clear" w:color="auto" w:fill="auto"/>
            <w:noWrap/>
            <w:vAlign w:val="center"/>
            <w:hideMark/>
          </w:tcPr>
          <w:p w14:paraId="4FBA132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3377</w:t>
            </w:r>
          </w:p>
        </w:tc>
        <w:tc>
          <w:tcPr>
            <w:tcW w:w="0" w:type="auto"/>
            <w:shd w:val="clear" w:color="auto" w:fill="auto"/>
            <w:noWrap/>
            <w:vAlign w:val="center"/>
            <w:hideMark/>
          </w:tcPr>
          <w:p w14:paraId="307D30DC"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w:t>
            </w:r>
            <w:r>
              <w:rPr>
                <w:rFonts w:ascii="Times New Roman" w:eastAsiaTheme="minorHAnsi" w:hAnsi="Times New Roman" w:cs="Times New Roman"/>
                <w:sz w:val="18"/>
                <w:szCs w:val="18"/>
                <w:lang w:eastAsia="en-US"/>
              </w:rPr>
              <w:t>0</w:t>
            </w:r>
          </w:p>
        </w:tc>
        <w:tc>
          <w:tcPr>
            <w:tcW w:w="0" w:type="auto"/>
            <w:shd w:val="clear" w:color="auto" w:fill="auto"/>
            <w:noWrap/>
            <w:vAlign w:val="center"/>
            <w:hideMark/>
          </w:tcPr>
          <w:p w14:paraId="4DC82729"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CE1094" w:rsidRPr="00B426D3" w14:paraId="6DB16961" w14:textId="77777777" w:rsidTr="0039092A">
        <w:trPr>
          <w:trHeight w:val="300"/>
        </w:trPr>
        <w:tc>
          <w:tcPr>
            <w:tcW w:w="0" w:type="auto"/>
            <w:shd w:val="clear" w:color="auto" w:fill="auto"/>
            <w:noWrap/>
            <w:vAlign w:val="center"/>
            <w:hideMark/>
          </w:tcPr>
          <w:p w14:paraId="34754ECB" w14:textId="77777777" w:rsidR="00CE1094" w:rsidRPr="00B426D3" w:rsidRDefault="00CE1094" w:rsidP="0039092A">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9</w:t>
            </w:r>
          </w:p>
        </w:tc>
        <w:tc>
          <w:tcPr>
            <w:tcW w:w="0" w:type="auto"/>
            <w:shd w:val="clear" w:color="auto" w:fill="auto"/>
            <w:noWrap/>
            <w:vAlign w:val="center"/>
            <w:hideMark/>
          </w:tcPr>
          <w:p w14:paraId="135CA46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6848</w:t>
            </w:r>
          </w:p>
        </w:tc>
        <w:tc>
          <w:tcPr>
            <w:tcW w:w="0" w:type="auto"/>
            <w:shd w:val="clear" w:color="auto" w:fill="auto"/>
            <w:noWrap/>
            <w:vAlign w:val="center"/>
            <w:hideMark/>
          </w:tcPr>
          <w:p w14:paraId="641CCBE7"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2.447</w:t>
            </w:r>
          </w:p>
        </w:tc>
        <w:tc>
          <w:tcPr>
            <w:tcW w:w="0" w:type="auto"/>
            <w:shd w:val="clear" w:color="auto" w:fill="auto"/>
            <w:noWrap/>
            <w:vAlign w:val="center"/>
            <w:hideMark/>
          </w:tcPr>
          <w:p w14:paraId="3FC742BF"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5A586D7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623</w:t>
            </w:r>
          </w:p>
        </w:tc>
        <w:tc>
          <w:tcPr>
            <w:tcW w:w="0" w:type="auto"/>
            <w:shd w:val="clear" w:color="auto" w:fill="auto"/>
            <w:noWrap/>
            <w:vAlign w:val="center"/>
            <w:hideMark/>
          </w:tcPr>
          <w:p w14:paraId="0D6BF3B4"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shd w:val="clear" w:color="auto" w:fill="auto"/>
            <w:noWrap/>
            <w:vAlign w:val="center"/>
            <w:hideMark/>
          </w:tcPr>
          <w:p w14:paraId="0170FDD6"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784</w:t>
            </w:r>
          </w:p>
        </w:tc>
        <w:tc>
          <w:tcPr>
            <w:tcW w:w="0" w:type="auto"/>
            <w:shd w:val="clear" w:color="auto" w:fill="auto"/>
            <w:noWrap/>
            <w:vAlign w:val="center"/>
            <w:hideMark/>
          </w:tcPr>
          <w:p w14:paraId="66C6AC1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6EC5EFA3"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shd w:val="clear" w:color="auto" w:fill="auto"/>
            <w:noWrap/>
            <w:vAlign w:val="center"/>
            <w:hideMark/>
          </w:tcPr>
          <w:p w14:paraId="3A87255E" w14:textId="77777777" w:rsidR="00CE1094" w:rsidRPr="00B426D3" w:rsidRDefault="00CE1094" w:rsidP="0039092A">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bl>
    <w:p w14:paraId="14C04F72" w14:textId="1D27E7E6" w:rsidR="00370D74" w:rsidRDefault="00370D74">
      <w:pPr>
        <w:rPr>
          <w:rFonts w:ascii="Times New Roman" w:eastAsia="Times New Roman" w:hAnsi="Times New Roman" w:cs="Times New Roman"/>
          <w:b/>
          <w:bCs/>
          <w:kern w:val="36"/>
          <w:sz w:val="24"/>
          <w:szCs w:val="48"/>
        </w:rPr>
      </w:pPr>
    </w:p>
    <w:p w14:paraId="1EF81116" w14:textId="77777777" w:rsidR="00370D74" w:rsidRDefault="00370D74">
      <w:pPr>
        <w:rPr>
          <w:rFonts w:ascii="Times New Roman" w:eastAsia="Times New Roman" w:hAnsi="Times New Roman" w:cs="Times New Roman"/>
          <w:b/>
          <w:bCs/>
          <w:kern w:val="36"/>
          <w:sz w:val="24"/>
          <w:szCs w:val="48"/>
        </w:rPr>
      </w:pPr>
      <w:r>
        <w:rPr>
          <w:rFonts w:ascii="Times New Roman" w:eastAsia="Times New Roman" w:hAnsi="Times New Roman" w:cs="Times New Roman"/>
          <w:b/>
          <w:bCs/>
          <w:kern w:val="36"/>
          <w:sz w:val="24"/>
          <w:szCs w:val="48"/>
        </w:rPr>
        <w:br w:type="page"/>
      </w:r>
    </w:p>
    <w:p w14:paraId="300A4180" w14:textId="77777777" w:rsidR="00370D74" w:rsidRDefault="00370D74" w:rsidP="00370D74">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able 4. Package dependencies required by </w:t>
      </w:r>
      <w:r w:rsidRPr="00727A77">
        <w:rPr>
          <w:rFonts w:ascii="Times New Roman" w:hAnsi="Times New Roman" w:cs="Times New Roman"/>
          <w:i/>
          <w:iCs/>
          <w:sz w:val="24"/>
          <w:szCs w:val="24"/>
        </w:rPr>
        <w:t>LandsatTS</w:t>
      </w:r>
      <w:r>
        <w:rPr>
          <w:rFonts w:ascii="Times New Roman" w:hAnsi="Times New Roman" w:cs="Times New Roman"/>
          <w:sz w:val="24"/>
          <w:szCs w:val="24"/>
        </w:rPr>
        <w:t xml:space="preserve">, including the package version tested.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0"/>
        <w:gridCol w:w="1016"/>
        <w:gridCol w:w="3342"/>
      </w:tblGrid>
      <w:tr w:rsidR="00370D74" w:rsidRPr="009A4A82" w14:paraId="640C88EF" w14:textId="77777777" w:rsidTr="0039092A">
        <w:tc>
          <w:tcPr>
            <w:tcW w:w="0" w:type="auto"/>
            <w:tcBorders>
              <w:top w:val="single" w:sz="4" w:space="0" w:color="auto"/>
              <w:bottom w:val="single" w:sz="4" w:space="0" w:color="auto"/>
            </w:tcBorders>
          </w:tcPr>
          <w:p w14:paraId="147F85CC" w14:textId="77777777" w:rsidR="00370D74" w:rsidRPr="00727A77" w:rsidRDefault="00370D74" w:rsidP="0039092A">
            <w:pPr>
              <w:pStyle w:val="NoSpacing"/>
              <w:rPr>
                <w:rFonts w:ascii="Times New Roman" w:hAnsi="Times New Roman" w:cs="Times New Roman"/>
                <w:b/>
                <w:bCs/>
                <w:sz w:val="24"/>
                <w:szCs w:val="24"/>
                <w:lang w:val="da-DK"/>
              </w:rPr>
            </w:pPr>
            <w:r w:rsidRPr="00727A77">
              <w:rPr>
                <w:rFonts w:ascii="Times New Roman" w:hAnsi="Times New Roman" w:cs="Times New Roman"/>
                <w:b/>
                <w:bCs/>
                <w:sz w:val="24"/>
                <w:szCs w:val="24"/>
                <w:lang w:val="da-DK"/>
              </w:rPr>
              <w:t>Package name</w:t>
            </w:r>
          </w:p>
        </w:tc>
        <w:tc>
          <w:tcPr>
            <w:tcW w:w="0" w:type="auto"/>
            <w:tcBorders>
              <w:top w:val="single" w:sz="4" w:space="0" w:color="auto"/>
              <w:bottom w:val="single" w:sz="4" w:space="0" w:color="auto"/>
            </w:tcBorders>
          </w:tcPr>
          <w:p w14:paraId="7B3CA2B8" w14:textId="77777777" w:rsidR="00370D74" w:rsidRPr="00727A77" w:rsidRDefault="00370D74" w:rsidP="0039092A">
            <w:pPr>
              <w:pStyle w:val="NoSpacing"/>
              <w:rPr>
                <w:rFonts w:ascii="Times New Roman" w:hAnsi="Times New Roman" w:cs="Times New Roman"/>
                <w:b/>
                <w:bCs/>
                <w:sz w:val="24"/>
                <w:szCs w:val="24"/>
                <w:lang w:val="da-DK"/>
              </w:rPr>
            </w:pPr>
            <w:r w:rsidRPr="00727A77">
              <w:rPr>
                <w:rFonts w:ascii="Times New Roman" w:hAnsi="Times New Roman" w:cs="Times New Roman"/>
                <w:b/>
                <w:bCs/>
                <w:sz w:val="24"/>
                <w:szCs w:val="24"/>
                <w:lang w:val="da-DK"/>
              </w:rPr>
              <w:t>Version</w:t>
            </w:r>
          </w:p>
        </w:tc>
        <w:tc>
          <w:tcPr>
            <w:tcW w:w="0" w:type="auto"/>
            <w:tcBorders>
              <w:top w:val="single" w:sz="4" w:space="0" w:color="auto"/>
              <w:bottom w:val="single" w:sz="4" w:space="0" w:color="auto"/>
            </w:tcBorders>
          </w:tcPr>
          <w:p w14:paraId="603B7536" w14:textId="77777777" w:rsidR="00370D74" w:rsidRPr="00727A77" w:rsidRDefault="00370D74" w:rsidP="0039092A">
            <w:pPr>
              <w:pStyle w:val="NoSpacing"/>
              <w:rPr>
                <w:rFonts w:ascii="Times New Roman" w:hAnsi="Times New Roman" w:cs="Times New Roman"/>
                <w:b/>
                <w:bCs/>
                <w:sz w:val="24"/>
                <w:szCs w:val="24"/>
              </w:rPr>
            </w:pPr>
            <w:r w:rsidRPr="00727A77">
              <w:rPr>
                <w:rFonts w:ascii="Times New Roman" w:hAnsi="Times New Roman" w:cs="Times New Roman"/>
                <w:b/>
                <w:bCs/>
                <w:sz w:val="24"/>
                <w:szCs w:val="24"/>
              </w:rPr>
              <w:t xml:space="preserve"> Citation</w:t>
            </w:r>
          </w:p>
        </w:tc>
      </w:tr>
      <w:tr w:rsidR="00370D74" w:rsidRPr="009A4A82" w14:paraId="162735EB" w14:textId="77777777" w:rsidTr="0039092A">
        <w:tc>
          <w:tcPr>
            <w:tcW w:w="0" w:type="auto"/>
            <w:tcBorders>
              <w:top w:val="single" w:sz="4" w:space="0" w:color="auto"/>
            </w:tcBorders>
          </w:tcPr>
          <w:p w14:paraId="4FEE1D61"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i/>
                <w:iCs/>
                <w:sz w:val="24"/>
                <w:szCs w:val="24"/>
                <w:lang w:val="da-DK"/>
              </w:rPr>
              <w:t>crayon</w:t>
            </w:r>
          </w:p>
        </w:tc>
        <w:tc>
          <w:tcPr>
            <w:tcW w:w="0" w:type="auto"/>
            <w:tcBorders>
              <w:top w:val="single" w:sz="4" w:space="0" w:color="auto"/>
            </w:tcBorders>
          </w:tcPr>
          <w:p w14:paraId="7CE9E2EF"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lang w:val="da-DK"/>
              </w:rPr>
              <w:t>1.4.2</w:t>
            </w:r>
          </w:p>
        </w:tc>
        <w:tc>
          <w:tcPr>
            <w:tcW w:w="0" w:type="auto"/>
            <w:tcBorders>
              <w:top w:val="single" w:sz="4" w:space="0" w:color="auto"/>
            </w:tcBorders>
          </w:tcPr>
          <w:p w14:paraId="33B3DCB7"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Csárdi (2021)</w:t>
            </w:r>
            <w:r w:rsidRPr="009A4A82">
              <w:rPr>
                <w:rFonts w:ascii="Times New Roman" w:hAnsi="Times New Roman" w:cs="Times New Roman"/>
                <w:sz w:val="24"/>
                <w:szCs w:val="24"/>
              </w:rPr>
              <w:fldChar w:fldCharType="end"/>
            </w:r>
          </w:p>
        </w:tc>
      </w:tr>
      <w:tr w:rsidR="004A5EB1" w:rsidRPr="009A4A82" w14:paraId="51A3D088" w14:textId="77777777" w:rsidTr="0039092A">
        <w:tc>
          <w:tcPr>
            <w:tcW w:w="0" w:type="auto"/>
          </w:tcPr>
          <w:p w14:paraId="6BD64B90" w14:textId="157C0BAB" w:rsidR="004A5EB1" w:rsidRPr="009A4A82" w:rsidRDefault="004A5EB1" w:rsidP="0039092A">
            <w:pPr>
              <w:pStyle w:val="NoSpacing"/>
              <w:rPr>
                <w:rFonts w:ascii="Times New Roman" w:hAnsi="Times New Roman" w:cs="Times New Roman"/>
                <w:i/>
                <w:iCs/>
                <w:sz w:val="24"/>
                <w:szCs w:val="24"/>
              </w:rPr>
            </w:pPr>
            <w:r>
              <w:rPr>
                <w:rFonts w:ascii="Times New Roman" w:hAnsi="Times New Roman" w:cs="Times New Roman"/>
                <w:i/>
                <w:iCs/>
                <w:sz w:val="24"/>
                <w:szCs w:val="24"/>
              </w:rPr>
              <w:t>broom</w:t>
            </w:r>
          </w:p>
        </w:tc>
        <w:tc>
          <w:tcPr>
            <w:tcW w:w="0" w:type="auto"/>
          </w:tcPr>
          <w:p w14:paraId="171DC249" w14:textId="16E68883" w:rsidR="004A5EB1" w:rsidRPr="009A4A82" w:rsidRDefault="004A5EB1" w:rsidP="0039092A">
            <w:pPr>
              <w:pStyle w:val="NoSpacing"/>
              <w:rPr>
                <w:rFonts w:ascii="Times New Roman" w:hAnsi="Times New Roman" w:cs="Times New Roman"/>
                <w:sz w:val="24"/>
                <w:szCs w:val="24"/>
              </w:rPr>
            </w:pPr>
            <w:r>
              <w:rPr>
                <w:rFonts w:ascii="Times New Roman" w:hAnsi="Times New Roman" w:cs="Times New Roman"/>
                <w:sz w:val="24"/>
                <w:szCs w:val="24"/>
              </w:rPr>
              <w:t>1.0.4</w:t>
            </w:r>
          </w:p>
        </w:tc>
        <w:tc>
          <w:tcPr>
            <w:tcW w:w="0" w:type="auto"/>
          </w:tcPr>
          <w:p w14:paraId="6BB31E71" w14:textId="44EA6E1D" w:rsidR="004A5EB1" w:rsidRPr="009A4A82" w:rsidRDefault="004A5EB1" w:rsidP="0039092A">
            <w:pPr>
              <w:pStyle w:val="NoSpacing"/>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Robinson&lt;/Author&gt;&lt;Year&gt;2023&lt;/Year&gt;&lt;RecNum&gt;4972&lt;/RecNum&gt;&lt;DisplayText&gt;Robinson et al. (2023)&lt;/DisplayText&gt;&lt;record&gt;&lt;rec-number&gt;4972&lt;/rec-number&gt;&lt;foreign-keys&gt;&lt;key app="EN" db-id="przrz2xfys0et6es02qx0adprs59z2erxf5t" timestamp="1681842648"&gt;4972&lt;/key&gt;&lt;/foreign-keys&gt;&lt;ref-type name="Book"&gt;6&lt;/ref-type&gt;&lt;contributors&gt;&lt;authors&gt;&lt;author&gt;Robinson, D. &lt;/author&gt;&lt;author&gt;Hayes, A.&lt;/author&gt;&lt;author&gt;Couch, S.&lt;/author&gt;&lt;/authors&gt;&lt;/contributors&gt;&lt;titles&gt;&lt;title&gt;broom: Convert Statistical Objects into Tidy Tibbles. R package version 1.0.4. https://CRAN.R-project.org/package=broom&lt;/title&gt;&lt;/titles&gt;&lt;dates&gt;&lt;year&gt;202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et al. (2023)</w:t>
            </w:r>
            <w:r>
              <w:rPr>
                <w:rFonts w:ascii="Times New Roman" w:hAnsi="Times New Roman" w:cs="Times New Roman"/>
                <w:sz w:val="24"/>
                <w:szCs w:val="24"/>
              </w:rPr>
              <w:fldChar w:fldCharType="end"/>
            </w:r>
          </w:p>
        </w:tc>
      </w:tr>
      <w:tr w:rsidR="00370D74" w:rsidRPr="009A4A82" w14:paraId="5CFEA34D" w14:textId="77777777" w:rsidTr="0039092A">
        <w:tc>
          <w:tcPr>
            <w:tcW w:w="0" w:type="auto"/>
          </w:tcPr>
          <w:p w14:paraId="794C3F40"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i/>
                <w:iCs/>
                <w:sz w:val="24"/>
                <w:szCs w:val="24"/>
              </w:rPr>
              <w:t>data.table</w:t>
            </w:r>
          </w:p>
        </w:tc>
        <w:tc>
          <w:tcPr>
            <w:tcW w:w="0" w:type="auto"/>
          </w:tcPr>
          <w:p w14:paraId="7D237401"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t>1.14.2</w:t>
            </w:r>
          </w:p>
        </w:tc>
        <w:tc>
          <w:tcPr>
            <w:tcW w:w="0" w:type="auto"/>
          </w:tcPr>
          <w:p w14:paraId="54265102"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Dowle and Srinivasan (2021)</w:t>
            </w:r>
            <w:r w:rsidRPr="009A4A82">
              <w:rPr>
                <w:rFonts w:ascii="Times New Roman" w:hAnsi="Times New Roman" w:cs="Times New Roman"/>
                <w:sz w:val="24"/>
                <w:szCs w:val="24"/>
              </w:rPr>
              <w:fldChar w:fldCharType="end"/>
            </w:r>
          </w:p>
        </w:tc>
      </w:tr>
      <w:tr w:rsidR="00370D74" w:rsidRPr="009A4A82" w14:paraId="3C1ACA91" w14:textId="77777777" w:rsidTr="0039092A">
        <w:tc>
          <w:tcPr>
            <w:tcW w:w="0" w:type="auto"/>
          </w:tcPr>
          <w:p w14:paraId="2FCB9831"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i/>
                <w:iCs/>
                <w:sz w:val="24"/>
                <w:szCs w:val="24"/>
              </w:rPr>
              <w:t>dplyr</w:t>
            </w:r>
          </w:p>
        </w:tc>
        <w:tc>
          <w:tcPr>
            <w:tcW w:w="0" w:type="auto"/>
          </w:tcPr>
          <w:p w14:paraId="309A53C3"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t>1.0.7</w:t>
            </w:r>
          </w:p>
        </w:tc>
        <w:tc>
          <w:tcPr>
            <w:tcW w:w="0" w:type="auto"/>
          </w:tcPr>
          <w:p w14:paraId="2B8C3004"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EndNote&gt;</w:instrText>
            </w:r>
            <w:r w:rsidRPr="009A4A82">
              <w:rPr>
                <w:rFonts w:ascii="Times New Roman" w:hAnsi="Times New Roman" w:cs="Times New Roman"/>
                <w:sz w:val="24"/>
                <w:szCs w:val="24"/>
              </w:rPr>
              <w:fldChar w:fldCharType="separate"/>
            </w:r>
            <w:r>
              <w:rPr>
                <w:rFonts w:ascii="Times New Roman" w:hAnsi="Times New Roman" w:cs="Times New Roman"/>
                <w:noProof/>
                <w:sz w:val="24"/>
                <w:szCs w:val="24"/>
              </w:rPr>
              <w:t>Wickham et al. (2021)</w:t>
            </w:r>
            <w:r w:rsidRPr="009A4A82">
              <w:rPr>
                <w:rFonts w:ascii="Times New Roman" w:hAnsi="Times New Roman" w:cs="Times New Roman"/>
                <w:sz w:val="24"/>
                <w:szCs w:val="24"/>
              </w:rPr>
              <w:fldChar w:fldCharType="end"/>
            </w:r>
          </w:p>
        </w:tc>
      </w:tr>
      <w:tr w:rsidR="00370D74" w:rsidRPr="009A4A82" w14:paraId="0F484C09" w14:textId="77777777" w:rsidTr="0039092A">
        <w:tc>
          <w:tcPr>
            <w:tcW w:w="0" w:type="auto"/>
          </w:tcPr>
          <w:p w14:paraId="6AD9F098"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i/>
                <w:iCs/>
                <w:sz w:val="24"/>
                <w:szCs w:val="24"/>
              </w:rPr>
              <w:t>ggplot2</w:t>
            </w:r>
          </w:p>
        </w:tc>
        <w:tc>
          <w:tcPr>
            <w:tcW w:w="0" w:type="auto"/>
          </w:tcPr>
          <w:p w14:paraId="45EFE1D7"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t>3.3.5</w:t>
            </w:r>
          </w:p>
        </w:tc>
        <w:tc>
          <w:tcPr>
            <w:tcW w:w="0" w:type="auto"/>
          </w:tcPr>
          <w:p w14:paraId="1EB7E13B"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Wickham (2016)</w:t>
            </w:r>
            <w:r w:rsidRPr="009A4A82">
              <w:rPr>
                <w:rFonts w:ascii="Times New Roman" w:hAnsi="Times New Roman" w:cs="Times New Roman"/>
                <w:sz w:val="24"/>
                <w:szCs w:val="24"/>
              </w:rPr>
              <w:fldChar w:fldCharType="end"/>
            </w:r>
          </w:p>
        </w:tc>
      </w:tr>
      <w:tr w:rsidR="00370D74" w:rsidRPr="009A4A82" w14:paraId="65740837" w14:textId="77777777" w:rsidTr="0039092A">
        <w:tc>
          <w:tcPr>
            <w:tcW w:w="0" w:type="auto"/>
          </w:tcPr>
          <w:p w14:paraId="6399A034"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t>ggpubr</w:t>
            </w:r>
          </w:p>
        </w:tc>
        <w:tc>
          <w:tcPr>
            <w:tcW w:w="0" w:type="auto"/>
          </w:tcPr>
          <w:p w14:paraId="17A3C7CE"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t>0.4.0</w:t>
            </w:r>
          </w:p>
        </w:tc>
        <w:tc>
          <w:tcPr>
            <w:tcW w:w="0" w:type="auto"/>
          </w:tcPr>
          <w:p w14:paraId="0134E64F"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lang w:val="en-GB"/>
              </w:rPr>
              <w:fldChar w:fldCharType="begin"/>
            </w:r>
            <w:r w:rsidRPr="009A4A82">
              <w:rPr>
                <w:rFonts w:ascii="Times New Roman" w:hAnsi="Times New Roman" w:cs="Times New Roman"/>
                <w:sz w:val="24"/>
                <w:szCs w:val="24"/>
                <w:lang w:val="en-GB"/>
              </w:rPr>
              <w:instrText xml:space="preserve"> ADDIN EN.CITE &lt;EndNote&gt;&lt;Cite AuthorYear="1"&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sidRPr="009A4A82">
              <w:rPr>
                <w:rFonts w:ascii="Times New Roman" w:hAnsi="Times New Roman" w:cs="Times New Roman"/>
                <w:sz w:val="24"/>
                <w:szCs w:val="24"/>
                <w:lang w:val="en-GB"/>
              </w:rPr>
              <w:fldChar w:fldCharType="separate"/>
            </w:r>
            <w:r w:rsidRPr="009A4A82">
              <w:rPr>
                <w:rFonts w:ascii="Times New Roman" w:hAnsi="Times New Roman" w:cs="Times New Roman"/>
                <w:noProof/>
                <w:sz w:val="24"/>
                <w:szCs w:val="24"/>
                <w:lang w:val="en-GB"/>
              </w:rPr>
              <w:t>Kassambara (2020)</w:t>
            </w:r>
            <w:r w:rsidRPr="009A4A82">
              <w:rPr>
                <w:rFonts w:ascii="Times New Roman" w:hAnsi="Times New Roman" w:cs="Times New Roman"/>
                <w:sz w:val="24"/>
                <w:szCs w:val="24"/>
                <w:lang w:val="en-GB"/>
              </w:rPr>
              <w:fldChar w:fldCharType="end"/>
            </w:r>
          </w:p>
        </w:tc>
      </w:tr>
      <w:tr w:rsidR="00370D74" w:rsidRPr="009A4A82" w14:paraId="62383E1C" w14:textId="77777777" w:rsidTr="0039092A">
        <w:tc>
          <w:tcPr>
            <w:tcW w:w="0" w:type="auto"/>
          </w:tcPr>
          <w:p w14:paraId="2F6C0392"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i/>
                <w:iCs/>
                <w:sz w:val="24"/>
                <w:szCs w:val="24"/>
              </w:rPr>
              <w:t>magrittr</w:t>
            </w:r>
          </w:p>
        </w:tc>
        <w:tc>
          <w:tcPr>
            <w:tcW w:w="0" w:type="auto"/>
          </w:tcPr>
          <w:p w14:paraId="5DD1B1F5"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t>2.0.1</w:t>
            </w:r>
          </w:p>
        </w:tc>
        <w:tc>
          <w:tcPr>
            <w:tcW w:w="0" w:type="auto"/>
          </w:tcPr>
          <w:p w14:paraId="50A4ED81"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Bache and Wickham (2020)</w:t>
            </w:r>
            <w:r w:rsidRPr="009A4A82">
              <w:rPr>
                <w:rFonts w:ascii="Times New Roman" w:hAnsi="Times New Roman" w:cs="Times New Roman"/>
                <w:sz w:val="24"/>
                <w:szCs w:val="24"/>
              </w:rPr>
              <w:fldChar w:fldCharType="end"/>
            </w:r>
          </w:p>
        </w:tc>
      </w:tr>
      <w:tr w:rsidR="00370D74" w:rsidRPr="009A4A82" w14:paraId="5534956B" w14:textId="77777777" w:rsidTr="0039092A">
        <w:tc>
          <w:tcPr>
            <w:tcW w:w="0" w:type="auto"/>
          </w:tcPr>
          <w:p w14:paraId="22B3A69E"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i/>
                <w:iCs/>
                <w:sz w:val="24"/>
                <w:szCs w:val="24"/>
                <w:lang w:val="en-GB"/>
              </w:rPr>
              <w:t>mapview</w:t>
            </w:r>
          </w:p>
        </w:tc>
        <w:tc>
          <w:tcPr>
            <w:tcW w:w="0" w:type="auto"/>
          </w:tcPr>
          <w:p w14:paraId="610BCB32"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lang w:val="en-GB"/>
              </w:rPr>
              <w:t>2.10.0</w:t>
            </w:r>
          </w:p>
        </w:tc>
        <w:tc>
          <w:tcPr>
            <w:tcW w:w="0" w:type="auto"/>
          </w:tcPr>
          <w:p w14:paraId="1C7F282A"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sidRPr="009A4A82">
              <w:rPr>
                <w:rFonts w:ascii="Times New Roman" w:hAnsi="Times New Roman" w:cs="Times New Roman"/>
                <w:sz w:val="24"/>
                <w:szCs w:val="24"/>
              </w:rPr>
              <w:fldChar w:fldCharType="separate"/>
            </w:r>
            <w:r>
              <w:rPr>
                <w:rFonts w:ascii="Times New Roman" w:hAnsi="Times New Roman" w:cs="Times New Roman"/>
                <w:noProof/>
                <w:sz w:val="24"/>
                <w:szCs w:val="24"/>
              </w:rPr>
              <w:t>Appelhans et al. (2021)</w:t>
            </w:r>
            <w:r w:rsidRPr="009A4A82">
              <w:rPr>
                <w:rFonts w:ascii="Times New Roman" w:hAnsi="Times New Roman" w:cs="Times New Roman"/>
                <w:sz w:val="24"/>
                <w:szCs w:val="24"/>
              </w:rPr>
              <w:fldChar w:fldCharType="end"/>
            </w:r>
          </w:p>
        </w:tc>
      </w:tr>
      <w:tr w:rsidR="00370D74" w:rsidRPr="009A4A82" w14:paraId="3B10D682" w14:textId="77777777" w:rsidTr="0039092A">
        <w:tc>
          <w:tcPr>
            <w:tcW w:w="0" w:type="auto"/>
          </w:tcPr>
          <w:p w14:paraId="5D55129F"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lang w:val="en-GB"/>
              </w:rPr>
              <w:t>purr</w:t>
            </w:r>
          </w:p>
        </w:tc>
        <w:tc>
          <w:tcPr>
            <w:tcW w:w="0" w:type="auto"/>
          </w:tcPr>
          <w:p w14:paraId="23B8350E"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en-GB"/>
              </w:rPr>
              <w:t>0.3.4</w:t>
            </w:r>
          </w:p>
        </w:tc>
        <w:tc>
          <w:tcPr>
            <w:tcW w:w="0" w:type="auto"/>
          </w:tcPr>
          <w:p w14:paraId="6CD82503"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lang w:val="en-GB"/>
              </w:rPr>
              <w:fldChar w:fldCharType="begin"/>
            </w:r>
            <w:r w:rsidRPr="009A4A82">
              <w:rPr>
                <w:rFonts w:ascii="Times New Roman" w:hAnsi="Times New Roman" w:cs="Times New Roman"/>
                <w:sz w:val="24"/>
                <w:szCs w:val="24"/>
                <w:lang w:val="en-GB"/>
              </w:rPr>
              <w:instrText xml:space="preserve"> ADDIN EN.CITE &lt;EndNote&gt;&lt;Cite AuthorYear="1"&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sidRPr="009A4A82">
              <w:rPr>
                <w:rFonts w:ascii="Times New Roman" w:hAnsi="Times New Roman" w:cs="Times New Roman"/>
                <w:sz w:val="24"/>
                <w:szCs w:val="24"/>
                <w:lang w:val="en-GB"/>
              </w:rPr>
              <w:fldChar w:fldCharType="separate"/>
            </w:r>
            <w:r w:rsidRPr="009A4A82">
              <w:rPr>
                <w:rFonts w:ascii="Times New Roman" w:hAnsi="Times New Roman" w:cs="Times New Roman"/>
                <w:noProof/>
                <w:sz w:val="24"/>
                <w:szCs w:val="24"/>
                <w:lang w:val="en-GB"/>
              </w:rPr>
              <w:t>Henry and Wickham (2020)</w:t>
            </w:r>
            <w:r w:rsidRPr="009A4A82">
              <w:rPr>
                <w:rFonts w:ascii="Times New Roman" w:hAnsi="Times New Roman" w:cs="Times New Roman"/>
                <w:sz w:val="24"/>
                <w:szCs w:val="24"/>
              </w:rPr>
              <w:fldChar w:fldCharType="end"/>
            </w:r>
          </w:p>
        </w:tc>
      </w:tr>
      <w:tr w:rsidR="00370D74" w:rsidRPr="009A4A82" w14:paraId="1B8A613D" w14:textId="77777777" w:rsidTr="0039092A">
        <w:tc>
          <w:tcPr>
            <w:tcW w:w="0" w:type="auto"/>
          </w:tcPr>
          <w:p w14:paraId="1001FACB"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lang w:val="en-GB"/>
              </w:rPr>
              <w:t>R.utils</w:t>
            </w:r>
          </w:p>
        </w:tc>
        <w:tc>
          <w:tcPr>
            <w:tcW w:w="0" w:type="auto"/>
          </w:tcPr>
          <w:p w14:paraId="36FEEEC0"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en-GB"/>
              </w:rPr>
              <w:t>2.11.0</w:t>
            </w:r>
          </w:p>
        </w:tc>
        <w:tc>
          <w:tcPr>
            <w:tcW w:w="0" w:type="auto"/>
          </w:tcPr>
          <w:p w14:paraId="6D1A0DA5"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Bengtsson (2021)</w:t>
            </w:r>
            <w:r w:rsidRPr="009A4A82">
              <w:rPr>
                <w:rFonts w:ascii="Times New Roman" w:hAnsi="Times New Roman" w:cs="Times New Roman"/>
                <w:sz w:val="24"/>
                <w:szCs w:val="24"/>
              </w:rPr>
              <w:fldChar w:fldCharType="end"/>
            </w:r>
          </w:p>
        </w:tc>
      </w:tr>
      <w:tr w:rsidR="00370D74" w:rsidRPr="009A4A82" w14:paraId="0FA721B8" w14:textId="77777777" w:rsidTr="0039092A">
        <w:tc>
          <w:tcPr>
            <w:tcW w:w="0" w:type="auto"/>
          </w:tcPr>
          <w:p w14:paraId="26C12306"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rPr>
              <w:t>ranger</w:t>
            </w:r>
          </w:p>
        </w:tc>
        <w:tc>
          <w:tcPr>
            <w:tcW w:w="0" w:type="auto"/>
          </w:tcPr>
          <w:p w14:paraId="5A696A0E"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rPr>
              <w:t>0.13.1</w:t>
            </w:r>
          </w:p>
        </w:tc>
        <w:tc>
          <w:tcPr>
            <w:tcW w:w="0" w:type="auto"/>
          </w:tcPr>
          <w:p w14:paraId="191682DD"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Wright and Ziegler (2017)</w:t>
            </w:r>
            <w:r w:rsidRPr="009A4A82">
              <w:rPr>
                <w:rFonts w:ascii="Times New Roman" w:hAnsi="Times New Roman" w:cs="Times New Roman"/>
                <w:sz w:val="24"/>
                <w:szCs w:val="24"/>
              </w:rPr>
              <w:fldChar w:fldCharType="end"/>
            </w:r>
          </w:p>
        </w:tc>
      </w:tr>
      <w:tr w:rsidR="00370D74" w:rsidRPr="009A4A82" w14:paraId="5566DD03" w14:textId="77777777" w:rsidTr="0039092A">
        <w:tc>
          <w:tcPr>
            <w:tcW w:w="0" w:type="auto"/>
          </w:tcPr>
          <w:p w14:paraId="19C5439F" w14:textId="77777777" w:rsidR="00370D74" w:rsidRPr="009A4A82" w:rsidRDefault="00370D74" w:rsidP="0039092A">
            <w:pPr>
              <w:pStyle w:val="NoSpacing"/>
              <w:rPr>
                <w:rFonts w:ascii="Times New Roman" w:hAnsi="Times New Roman" w:cs="Times New Roman"/>
                <w:i/>
                <w:iCs/>
                <w:sz w:val="24"/>
                <w:szCs w:val="24"/>
              </w:rPr>
            </w:pPr>
            <w:r>
              <w:rPr>
                <w:rFonts w:ascii="Times New Roman" w:hAnsi="Times New Roman" w:cs="Times New Roman"/>
                <w:i/>
                <w:iCs/>
                <w:sz w:val="24"/>
                <w:szCs w:val="24"/>
              </w:rPr>
              <w:t>rgee</w:t>
            </w:r>
          </w:p>
        </w:tc>
        <w:tc>
          <w:tcPr>
            <w:tcW w:w="0" w:type="auto"/>
          </w:tcPr>
          <w:p w14:paraId="3FBFF1F2" w14:textId="77777777" w:rsidR="00370D74" w:rsidRPr="009A4A82" w:rsidRDefault="00370D74" w:rsidP="0039092A">
            <w:pPr>
              <w:pStyle w:val="NoSpacing"/>
              <w:rPr>
                <w:rFonts w:ascii="Times New Roman" w:hAnsi="Times New Roman" w:cs="Times New Roman"/>
                <w:sz w:val="24"/>
                <w:szCs w:val="24"/>
              </w:rPr>
            </w:pPr>
            <w:r>
              <w:rPr>
                <w:rFonts w:ascii="Times New Roman" w:hAnsi="Times New Roman" w:cs="Times New Roman"/>
                <w:sz w:val="24"/>
                <w:szCs w:val="24"/>
              </w:rPr>
              <w:t>1.1.5</w:t>
            </w:r>
          </w:p>
        </w:tc>
        <w:tc>
          <w:tcPr>
            <w:tcW w:w="0" w:type="auto"/>
          </w:tcPr>
          <w:p w14:paraId="41B199D2" w14:textId="77777777" w:rsidR="00370D74" w:rsidRPr="009A4A82" w:rsidRDefault="00370D74" w:rsidP="0039092A">
            <w:pPr>
              <w:pStyle w:val="NoSpacing"/>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ybar et al. (2020)</w:t>
            </w:r>
            <w:r>
              <w:rPr>
                <w:rFonts w:ascii="Times New Roman" w:hAnsi="Times New Roman" w:cs="Times New Roman"/>
                <w:sz w:val="24"/>
                <w:szCs w:val="24"/>
              </w:rPr>
              <w:fldChar w:fldCharType="end"/>
            </w:r>
          </w:p>
        </w:tc>
      </w:tr>
      <w:tr w:rsidR="00370D74" w:rsidRPr="009A4A82" w14:paraId="4E23B4D3" w14:textId="77777777" w:rsidTr="0039092A">
        <w:tc>
          <w:tcPr>
            <w:tcW w:w="0" w:type="auto"/>
          </w:tcPr>
          <w:p w14:paraId="6639A01E"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sz w:val="24"/>
                <w:szCs w:val="24"/>
              </w:rPr>
              <w:t>s</w:t>
            </w:r>
            <w:r w:rsidRPr="009A4A82">
              <w:rPr>
                <w:rFonts w:ascii="Times New Roman" w:hAnsi="Times New Roman" w:cs="Times New Roman"/>
                <w:i/>
                <w:iCs/>
                <w:sz w:val="24"/>
                <w:szCs w:val="24"/>
                <w:lang w:val="da-DK"/>
              </w:rPr>
              <w:t>f</w:t>
            </w:r>
            <w:r w:rsidRPr="009A4A82">
              <w:rPr>
                <w:rFonts w:ascii="Times New Roman" w:hAnsi="Times New Roman" w:cs="Times New Roman"/>
                <w:sz w:val="24"/>
                <w:szCs w:val="24"/>
                <w:lang w:val="da-DK"/>
              </w:rPr>
              <w:t xml:space="preserve"> </w:t>
            </w:r>
          </w:p>
        </w:tc>
        <w:tc>
          <w:tcPr>
            <w:tcW w:w="0" w:type="auto"/>
          </w:tcPr>
          <w:p w14:paraId="4BC08B8B"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da-DK"/>
              </w:rPr>
              <w:t>1.0-4</w:t>
            </w:r>
          </w:p>
        </w:tc>
        <w:tc>
          <w:tcPr>
            <w:tcW w:w="0" w:type="auto"/>
          </w:tcPr>
          <w:p w14:paraId="34B63BDF"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Pebesma (2018)</w:t>
            </w:r>
            <w:r w:rsidRPr="009A4A82">
              <w:rPr>
                <w:rFonts w:ascii="Times New Roman" w:hAnsi="Times New Roman" w:cs="Times New Roman"/>
                <w:sz w:val="24"/>
                <w:szCs w:val="24"/>
              </w:rPr>
              <w:fldChar w:fldCharType="end"/>
            </w:r>
          </w:p>
        </w:tc>
      </w:tr>
      <w:tr w:rsidR="00370D74" w:rsidRPr="009A4A82" w14:paraId="7741C978" w14:textId="77777777" w:rsidTr="0039092A">
        <w:tc>
          <w:tcPr>
            <w:tcW w:w="0" w:type="auto"/>
          </w:tcPr>
          <w:p w14:paraId="4ADCE230"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lang w:val="en-GB"/>
              </w:rPr>
              <w:t>stats</w:t>
            </w:r>
          </w:p>
        </w:tc>
        <w:tc>
          <w:tcPr>
            <w:tcW w:w="0" w:type="auto"/>
          </w:tcPr>
          <w:p w14:paraId="16DE159F"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en-GB"/>
              </w:rPr>
              <w:t>4.1.1</w:t>
            </w:r>
          </w:p>
        </w:tc>
        <w:tc>
          <w:tcPr>
            <w:tcW w:w="0" w:type="auto"/>
          </w:tcPr>
          <w:p w14:paraId="60F0217E"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en-GB"/>
              </w:rPr>
              <w:fldChar w:fldCharType="begin"/>
            </w:r>
            <w:r w:rsidRPr="009A4A82">
              <w:rPr>
                <w:rFonts w:ascii="Times New Roman" w:hAnsi="Times New Roman" w:cs="Times New Roman"/>
                <w:sz w:val="24"/>
                <w:szCs w:val="24"/>
                <w:lang w:val="en-GB"/>
              </w:rPr>
              <w:instrText xml:space="preserve"> ADDIN EN.CITE &lt;EndNote&gt;&lt;Cite AuthorYear="1"&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Pr="009A4A82">
              <w:rPr>
                <w:rFonts w:ascii="Times New Roman" w:hAnsi="Times New Roman" w:cs="Times New Roman"/>
                <w:sz w:val="24"/>
                <w:szCs w:val="24"/>
                <w:lang w:val="en-GB"/>
              </w:rPr>
              <w:fldChar w:fldCharType="separate"/>
            </w:r>
            <w:r w:rsidRPr="009A4A82">
              <w:rPr>
                <w:rFonts w:ascii="Times New Roman" w:hAnsi="Times New Roman" w:cs="Times New Roman"/>
                <w:noProof/>
                <w:sz w:val="24"/>
                <w:szCs w:val="24"/>
                <w:lang w:val="en-GB"/>
              </w:rPr>
              <w:t>R Core Team (2021)</w:t>
            </w:r>
            <w:r w:rsidRPr="009A4A82">
              <w:rPr>
                <w:rFonts w:ascii="Times New Roman" w:hAnsi="Times New Roman" w:cs="Times New Roman"/>
                <w:sz w:val="24"/>
                <w:szCs w:val="24"/>
                <w:lang w:val="en-GB"/>
              </w:rPr>
              <w:fldChar w:fldCharType="end"/>
            </w:r>
          </w:p>
        </w:tc>
      </w:tr>
      <w:tr w:rsidR="00370D74" w:rsidRPr="009A4A82" w14:paraId="4A06E5CA" w14:textId="77777777" w:rsidTr="0039092A">
        <w:tc>
          <w:tcPr>
            <w:tcW w:w="0" w:type="auto"/>
          </w:tcPr>
          <w:p w14:paraId="31DAF39C"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lang w:val="en-GB"/>
              </w:rPr>
              <w:t>stringr</w:t>
            </w:r>
          </w:p>
        </w:tc>
        <w:tc>
          <w:tcPr>
            <w:tcW w:w="0" w:type="auto"/>
          </w:tcPr>
          <w:p w14:paraId="37C07A9E"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en-GB"/>
              </w:rPr>
              <w:t>1.4.0</w:t>
            </w:r>
          </w:p>
        </w:tc>
        <w:tc>
          <w:tcPr>
            <w:tcW w:w="0" w:type="auto"/>
          </w:tcPr>
          <w:p w14:paraId="6E2CDC28"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en-GB"/>
              </w:rPr>
              <w:fldChar w:fldCharType="begin"/>
            </w:r>
            <w:r w:rsidRPr="009A4A82">
              <w:rPr>
                <w:rFonts w:ascii="Times New Roman" w:hAnsi="Times New Roman" w:cs="Times New Roman"/>
                <w:sz w:val="24"/>
                <w:szCs w:val="24"/>
                <w:lang w:val="en-GB"/>
              </w:rPr>
              <w:instrText xml:space="preserve"> ADDIN EN.CITE &lt;EndNote&gt;&lt;Cite AuthorYear="1"&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sidRPr="009A4A82">
              <w:rPr>
                <w:rFonts w:ascii="Times New Roman" w:hAnsi="Times New Roman" w:cs="Times New Roman"/>
                <w:sz w:val="24"/>
                <w:szCs w:val="24"/>
                <w:lang w:val="en-GB"/>
              </w:rPr>
              <w:fldChar w:fldCharType="separate"/>
            </w:r>
            <w:r w:rsidRPr="009A4A82">
              <w:rPr>
                <w:rFonts w:ascii="Times New Roman" w:hAnsi="Times New Roman" w:cs="Times New Roman"/>
                <w:noProof/>
                <w:sz w:val="24"/>
                <w:szCs w:val="24"/>
                <w:lang w:val="en-GB"/>
              </w:rPr>
              <w:t>Wickham (2019)</w:t>
            </w:r>
            <w:r w:rsidRPr="009A4A82">
              <w:rPr>
                <w:rFonts w:ascii="Times New Roman" w:hAnsi="Times New Roman" w:cs="Times New Roman"/>
                <w:sz w:val="24"/>
                <w:szCs w:val="24"/>
                <w:lang w:val="en-GB"/>
              </w:rPr>
              <w:fldChar w:fldCharType="end"/>
            </w:r>
          </w:p>
        </w:tc>
      </w:tr>
      <w:tr w:rsidR="00370D74" w:rsidRPr="009A4A82" w14:paraId="7BC0601A" w14:textId="77777777" w:rsidTr="0039092A">
        <w:tc>
          <w:tcPr>
            <w:tcW w:w="0" w:type="auto"/>
          </w:tcPr>
          <w:p w14:paraId="05AA4895"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lang w:val="da-DK"/>
              </w:rPr>
              <w:t>tidyr</w:t>
            </w:r>
          </w:p>
        </w:tc>
        <w:tc>
          <w:tcPr>
            <w:tcW w:w="0" w:type="auto"/>
          </w:tcPr>
          <w:p w14:paraId="70AF3991"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lang w:val="da-DK"/>
              </w:rPr>
              <w:t>1.1.4</w:t>
            </w:r>
          </w:p>
        </w:tc>
        <w:tc>
          <w:tcPr>
            <w:tcW w:w="0" w:type="auto"/>
          </w:tcPr>
          <w:p w14:paraId="0D406DC9"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Wickham (2021)</w:t>
            </w:r>
            <w:r w:rsidRPr="009A4A82">
              <w:rPr>
                <w:rFonts w:ascii="Times New Roman" w:hAnsi="Times New Roman" w:cs="Times New Roman"/>
                <w:sz w:val="24"/>
                <w:szCs w:val="24"/>
              </w:rPr>
              <w:fldChar w:fldCharType="end"/>
            </w:r>
          </w:p>
        </w:tc>
      </w:tr>
      <w:tr w:rsidR="00370D74" w:rsidRPr="009A4A82" w14:paraId="18191E14" w14:textId="77777777" w:rsidTr="0039092A">
        <w:tc>
          <w:tcPr>
            <w:tcW w:w="0" w:type="auto"/>
          </w:tcPr>
          <w:p w14:paraId="1E33CC78"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rPr>
              <w:t>zoo</w:t>
            </w:r>
          </w:p>
        </w:tc>
        <w:tc>
          <w:tcPr>
            <w:tcW w:w="0" w:type="auto"/>
          </w:tcPr>
          <w:p w14:paraId="4437D75C"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rPr>
              <w:t>1.8.9</w:t>
            </w:r>
          </w:p>
        </w:tc>
        <w:tc>
          <w:tcPr>
            <w:tcW w:w="0" w:type="auto"/>
          </w:tcPr>
          <w:p w14:paraId="2D4DAE01" w14:textId="77777777" w:rsidR="00370D74" w:rsidRPr="009A4A82" w:rsidRDefault="00370D74" w:rsidP="0039092A">
            <w:pPr>
              <w:pStyle w:val="NoSpacing"/>
              <w:rPr>
                <w:rFonts w:ascii="Times New Roman" w:hAnsi="Times New Roman" w:cs="Times New Roman"/>
                <w:sz w:val="24"/>
                <w:szCs w:val="24"/>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Zeileis and Grothendieck (2005)</w:t>
            </w:r>
            <w:r w:rsidRPr="009A4A82">
              <w:rPr>
                <w:rFonts w:ascii="Times New Roman" w:hAnsi="Times New Roman" w:cs="Times New Roman"/>
                <w:sz w:val="24"/>
                <w:szCs w:val="24"/>
              </w:rPr>
              <w:fldChar w:fldCharType="end"/>
            </w:r>
          </w:p>
        </w:tc>
      </w:tr>
      <w:tr w:rsidR="00370D74" w:rsidRPr="009A4A82" w14:paraId="5BE99655" w14:textId="77777777" w:rsidTr="0039092A">
        <w:tc>
          <w:tcPr>
            <w:tcW w:w="0" w:type="auto"/>
          </w:tcPr>
          <w:p w14:paraId="16A3A435" w14:textId="77777777" w:rsidR="00370D74" w:rsidRPr="009A4A82" w:rsidRDefault="00370D74" w:rsidP="0039092A">
            <w:pPr>
              <w:pStyle w:val="NoSpacing"/>
              <w:rPr>
                <w:rFonts w:ascii="Times New Roman" w:hAnsi="Times New Roman" w:cs="Times New Roman"/>
                <w:i/>
                <w:iCs/>
                <w:sz w:val="24"/>
                <w:szCs w:val="24"/>
                <w:lang w:val="en-GB"/>
              </w:rPr>
            </w:pPr>
            <w:r w:rsidRPr="009A4A82">
              <w:rPr>
                <w:rFonts w:ascii="Times New Roman" w:hAnsi="Times New Roman" w:cs="Times New Roman"/>
                <w:i/>
                <w:iCs/>
                <w:sz w:val="24"/>
                <w:szCs w:val="24"/>
              </w:rPr>
              <w:t>zyp</w:t>
            </w:r>
          </w:p>
        </w:tc>
        <w:tc>
          <w:tcPr>
            <w:tcW w:w="0" w:type="auto"/>
          </w:tcPr>
          <w:p w14:paraId="1EDF4EE9"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rPr>
              <w:t>0.10-1.1</w:t>
            </w:r>
          </w:p>
        </w:tc>
        <w:tc>
          <w:tcPr>
            <w:tcW w:w="0" w:type="auto"/>
          </w:tcPr>
          <w:p w14:paraId="77E30952" w14:textId="77777777" w:rsidR="00370D74" w:rsidRPr="009A4A82" w:rsidRDefault="00370D74" w:rsidP="0039092A">
            <w:pPr>
              <w:pStyle w:val="NoSpacing"/>
              <w:rPr>
                <w:rFonts w:ascii="Times New Roman" w:hAnsi="Times New Roman" w:cs="Times New Roman"/>
                <w:sz w:val="24"/>
                <w:szCs w:val="24"/>
                <w:lang w:val="en-GB"/>
              </w:rPr>
            </w:pPr>
            <w:r w:rsidRPr="009A4A82">
              <w:rPr>
                <w:rFonts w:ascii="Times New Roman" w:hAnsi="Times New Roman" w:cs="Times New Roman"/>
                <w:sz w:val="24"/>
                <w:szCs w:val="24"/>
              </w:rPr>
              <w:fldChar w:fldCharType="begin"/>
            </w:r>
            <w:r w:rsidRPr="009A4A82">
              <w:rPr>
                <w:rFonts w:ascii="Times New Roman" w:hAnsi="Times New Roman" w:cs="Times New Roman"/>
                <w:sz w:val="24"/>
                <w:szCs w:val="24"/>
              </w:rPr>
              <w:instrText xml:space="preserve"> ADDIN EN.CITE &lt;EndNote&gt;&lt;Cite AuthorYear="1"&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Pr="009A4A82">
              <w:rPr>
                <w:rFonts w:ascii="Times New Roman" w:hAnsi="Times New Roman" w:cs="Times New Roman"/>
                <w:sz w:val="24"/>
                <w:szCs w:val="24"/>
              </w:rPr>
              <w:fldChar w:fldCharType="separate"/>
            </w:r>
            <w:r w:rsidRPr="009A4A82">
              <w:rPr>
                <w:rFonts w:ascii="Times New Roman" w:hAnsi="Times New Roman" w:cs="Times New Roman"/>
                <w:noProof/>
                <w:sz w:val="24"/>
                <w:szCs w:val="24"/>
              </w:rPr>
              <w:t>Bronaugh and Werner (2019)</w:t>
            </w:r>
            <w:r w:rsidRPr="009A4A82">
              <w:rPr>
                <w:rFonts w:ascii="Times New Roman" w:hAnsi="Times New Roman" w:cs="Times New Roman"/>
                <w:sz w:val="24"/>
                <w:szCs w:val="24"/>
              </w:rPr>
              <w:fldChar w:fldCharType="end"/>
            </w:r>
          </w:p>
        </w:tc>
      </w:tr>
    </w:tbl>
    <w:p w14:paraId="3959A1D9" w14:textId="3BCB2FB0" w:rsidR="00425AD3" w:rsidRDefault="00425AD3">
      <w:pPr>
        <w:rPr>
          <w:rFonts w:ascii="Times New Roman" w:eastAsia="Times New Roman" w:hAnsi="Times New Roman" w:cs="Times New Roman"/>
          <w:b/>
          <w:bCs/>
          <w:kern w:val="36"/>
          <w:sz w:val="24"/>
          <w:szCs w:val="48"/>
        </w:rPr>
      </w:pPr>
    </w:p>
    <w:sectPr w:rsidR="00425AD3" w:rsidSect="00530265">
      <w:headerReference w:type="default" r:id="rId25"/>
      <w:footerReference w:type="default" r:id="rId2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524C8" w14:textId="77777777" w:rsidR="00CB4909" w:rsidRDefault="00CB4909" w:rsidP="00EB55B9">
      <w:pPr>
        <w:spacing w:after="0" w:line="240" w:lineRule="auto"/>
      </w:pPr>
      <w:r>
        <w:separator/>
      </w:r>
    </w:p>
  </w:endnote>
  <w:endnote w:type="continuationSeparator" w:id="0">
    <w:p w14:paraId="7658CE4A" w14:textId="77777777" w:rsidR="00CB4909" w:rsidRDefault="00CB4909"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73F0A" w:rsidRDefault="00173F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73F0A" w:rsidRDefault="00173F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0290C" w14:textId="77777777" w:rsidR="00CB4909" w:rsidRDefault="00CB4909" w:rsidP="00EB55B9">
      <w:pPr>
        <w:spacing w:after="0" w:line="240" w:lineRule="auto"/>
      </w:pPr>
      <w:r>
        <w:separator/>
      </w:r>
    </w:p>
  </w:footnote>
  <w:footnote w:type="continuationSeparator" w:id="0">
    <w:p w14:paraId="73BE3998" w14:textId="77777777" w:rsidR="00CB4909" w:rsidRDefault="00CB4909"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73F0A" w:rsidRDefault="00173F0A" w:rsidP="00EB55B9">
    <w:pPr>
      <w:pStyle w:val="Header"/>
      <w:jc w:val="right"/>
    </w:pPr>
    <w:r>
      <w:t>Land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5206"/>
    <w:multiLevelType w:val="hybridMultilevel"/>
    <w:tmpl w:val="07940D6A"/>
    <w:lvl w:ilvl="0" w:tplc="116A84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222FF6"/>
    <w:multiLevelType w:val="hybridMultilevel"/>
    <w:tmpl w:val="122220EC"/>
    <w:lvl w:ilvl="0" w:tplc="78C817F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5231702">
    <w:abstractNumId w:val="7"/>
  </w:num>
  <w:num w:numId="2" w16cid:durableId="1986660341">
    <w:abstractNumId w:val="1"/>
  </w:num>
  <w:num w:numId="3" w16cid:durableId="815530919">
    <w:abstractNumId w:val="5"/>
  </w:num>
  <w:num w:numId="4" w16cid:durableId="601259697">
    <w:abstractNumId w:val="3"/>
  </w:num>
  <w:num w:numId="5" w16cid:durableId="1914463934">
    <w:abstractNumId w:val="4"/>
  </w:num>
  <w:num w:numId="6" w16cid:durableId="1434397795">
    <w:abstractNumId w:val="2"/>
  </w:num>
  <w:num w:numId="7" w16cid:durableId="2138521066">
    <w:abstractNumId w:val="0"/>
  </w:num>
  <w:num w:numId="8" w16cid:durableId="80978415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E7F94457-6D94-4881-8101-EAFAD047A64E}"/>
    <w:docVar w:name="dgnword-eventsink" w:val="1549139741104"/>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409&lt;/item&gt;&lt;item&gt;902&lt;/item&gt;&lt;item&gt;1095&lt;/item&gt;&lt;item&gt;1126&lt;/item&gt;&lt;item&gt;1506&lt;/item&gt;&lt;item&gt;1560&lt;/item&gt;&lt;item&gt;2106&lt;/item&gt;&lt;item&gt;2875&lt;/item&gt;&lt;item&gt;2968&lt;/item&gt;&lt;item&gt;3235&lt;/item&gt;&lt;item&gt;3251&lt;/item&gt;&lt;item&gt;3313&lt;/item&gt;&lt;item&gt;3320&lt;/item&gt;&lt;item&gt;3374&lt;/item&gt;&lt;item&gt;3411&lt;/item&gt;&lt;item&gt;3570&lt;/item&gt;&lt;item&gt;3587&lt;/item&gt;&lt;item&gt;3590&lt;/item&gt;&lt;item&gt;3737&lt;/item&gt;&lt;item&gt;3755&lt;/item&gt;&lt;item&gt;3875&lt;/item&gt;&lt;item&gt;3959&lt;/item&gt;&lt;item&gt;4023&lt;/item&gt;&lt;item&gt;4038&lt;/item&gt;&lt;item&gt;4067&lt;/item&gt;&lt;item&gt;4068&lt;/item&gt;&lt;item&gt;4115&lt;/item&gt;&lt;item&gt;4147&lt;/item&gt;&lt;item&gt;4195&lt;/item&gt;&lt;item&gt;4196&lt;/item&gt;&lt;item&gt;4261&lt;/item&gt;&lt;item&gt;4282&lt;/item&gt;&lt;item&gt;4344&lt;/item&gt;&lt;item&gt;4460&lt;/item&gt;&lt;item&gt;4485&lt;/item&gt;&lt;item&gt;4489&lt;/item&gt;&lt;item&gt;4506&lt;/item&gt;&lt;item&gt;4513&lt;/item&gt;&lt;item&gt;4576&lt;/item&gt;&lt;item&gt;4639&lt;/item&gt;&lt;item&gt;4683&lt;/item&gt;&lt;item&gt;4706&lt;/item&gt;&lt;item&gt;4707&lt;/item&gt;&lt;item&gt;4708&lt;/item&gt;&lt;item&gt;4709&lt;/item&gt;&lt;item&gt;4710&lt;/item&gt;&lt;item&gt;4711&lt;/item&gt;&lt;item&gt;4712&lt;/item&gt;&lt;item&gt;4738&lt;/item&gt;&lt;item&gt;4751&lt;/item&gt;&lt;item&gt;4787&lt;/item&gt;&lt;item&gt;4822&lt;/item&gt;&lt;item&gt;4858&lt;/item&gt;&lt;item&gt;4870&lt;/item&gt;&lt;item&gt;4897&lt;/item&gt;&lt;item&gt;4904&lt;/item&gt;&lt;item&gt;4905&lt;/item&gt;&lt;item&gt;4938&lt;/item&gt;&lt;item&gt;4972&lt;/item&gt;&lt;/record-ids&gt;&lt;/item&gt;&lt;/Libraries&gt;"/>
  </w:docVars>
  <w:rsids>
    <w:rsidRoot w:val="00B45079"/>
    <w:rsid w:val="0000064D"/>
    <w:rsid w:val="00000EE0"/>
    <w:rsid w:val="00000F29"/>
    <w:rsid w:val="00000FBD"/>
    <w:rsid w:val="00001F78"/>
    <w:rsid w:val="00002FB9"/>
    <w:rsid w:val="00004A77"/>
    <w:rsid w:val="00006FE7"/>
    <w:rsid w:val="000110A3"/>
    <w:rsid w:val="000113B1"/>
    <w:rsid w:val="0001498E"/>
    <w:rsid w:val="00015296"/>
    <w:rsid w:val="0001570C"/>
    <w:rsid w:val="0001684B"/>
    <w:rsid w:val="00017A95"/>
    <w:rsid w:val="00017FC4"/>
    <w:rsid w:val="00020CE2"/>
    <w:rsid w:val="000213B5"/>
    <w:rsid w:val="00021BEF"/>
    <w:rsid w:val="00021EA0"/>
    <w:rsid w:val="00026B19"/>
    <w:rsid w:val="00027CD4"/>
    <w:rsid w:val="00030398"/>
    <w:rsid w:val="00030698"/>
    <w:rsid w:val="00030948"/>
    <w:rsid w:val="00030ECE"/>
    <w:rsid w:val="000325E9"/>
    <w:rsid w:val="000330E5"/>
    <w:rsid w:val="00034C65"/>
    <w:rsid w:val="0003542E"/>
    <w:rsid w:val="000359CC"/>
    <w:rsid w:val="00035BAE"/>
    <w:rsid w:val="000363ED"/>
    <w:rsid w:val="0003731F"/>
    <w:rsid w:val="000400D6"/>
    <w:rsid w:val="00040322"/>
    <w:rsid w:val="0004076F"/>
    <w:rsid w:val="00042AA0"/>
    <w:rsid w:val="00043FE1"/>
    <w:rsid w:val="00044A68"/>
    <w:rsid w:val="00046368"/>
    <w:rsid w:val="00046811"/>
    <w:rsid w:val="0005037B"/>
    <w:rsid w:val="000534B1"/>
    <w:rsid w:val="00053779"/>
    <w:rsid w:val="0005519C"/>
    <w:rsid w:val="00055908"/>
    <w:rsid w:val="00060283"/>
    <w:rsid w:val="00061C5F"/>
    <w:rsid w:val="00061F79"/>
    <w:rsid w:val="000626C2"/>
    <w:rsid w:val="00063289"/>
    <w:rsid w:val="000632ED"/>
    <w:rsid w:val="00063431"/>
    <w:rsid w:val="000648DB"/>
    <w:rsid w:val="00064AA3"/>
    <w:rsid w:val="00066377"/>
    <w:rsid w:val="00066690"/>
    <w:rsid w:val="00067A0C"/>
    <w:rsid w:val="00071209"/>
    <w:rsid w:val="00071689"/>
    <w:rsid w:val="0007381A"/>
    <w:rsid w:val="00077502"/>
    <w:rsid w:val="00077DDD"/>
    <w:rsid w:val="000807F8"/>
    <w:rsid w:val="0008232F"/>
    <w:rsid w:val="0008340F"/>
    <w:rsid w:val="000836F0"/>
    <w:rsid w:val="00084279"/>
    <w:rsid w:val="00084ABC"/>
    <w:rsid w:val="000853A5"/>
    <w:rsid w:val="00085BFC"/>
    <w:rsid w:val="00085D4D"/>
    <w:rsid w:val="00086314"/>
    <w:rsid w:val="000867AD"/>
    <w:rsid w:val="00086E6F"/>
    <w:rsid w:val="000900D5"/>
    <w:rsid w:val="00090A00"/>
    <w:rsid w:val="00091684"/>
    <w:rsid w:val="00092A9C"/>
    <w:rsid w:val="00092D97"/>
    <w:rsid w:val="00095FA9"/>
    <w:rsid w:val="00096688"/>
    <w:rsid w:val="000A1D20"/>
    <w:rsid w:val="000A1DC7"/>
    <w:rsid w:val="000A2422"/>
    <w:rsid w:val="000A3118"/>
    <w:rsid w:val="000A35CD"/>
    <w:rsid w:val="000A50B7"/>
    <w:rsid w:val="000A5AAB"/>
    <w:rsid w:val="000A6CB6"/>
    <w:rsid w:val="000A79ED"/>
    <w:rsid w:val="000B024B"/>
    <w:rsid w:val="000B1752"/>
    <w:rsid w:val="000B1D28"/>
    <w:rsid w:val="000B23F1"/>
    <w:rsid w:val="000B2AC7"/>
    <w:rsid w:val="000B2EAB"/>
    <w:rsid w:val="000B304F"/>
    <w:rsid w:val="000B4516"/>
    <w:rsid w:val="000B4776"/>
    <w:rsid w:val="000B55F0"/>
    <w:rsid w:val="000B654B"/>
    <w:rsid w:val="000B6B18"/>
    <w:rsid w:val="000B7FBE"/>
    <w:rsid w:val="000C275F"/>
    <w:rsid w:val="000C45BD"/>
    <w:rsid w:val="000C6EFD"/>
    <w:rsid w:val="000D05AD"/>
    <w:rsid w:val="000D11A3"/>
    <w:rsid w:val="000D2C2B"/>
    <w:rsid w:val="000D2C94"/>
    <w:rsid w:val="000D3BBB"/>
    <w:rsid w:val="000D5E08"/>
    <w:rsid w:val="000D73DF"/>
    <w:rsid w:val="000D766F"/>
    <w:rsid w:val="000D7B44"/>
    <w:rsid w:val="000E00F6"/>
    <w:rsid w:val="000E1A87"/>
    <w:rsid w:val="000E2A2E"/>
    <w:rsid w:val="000E2A56"/>
    <w:rsid w:val="000E3D0E"/>
    <w:rsid w:val="000E3DCB"/>
    <w:rsid w:val="000E4874"/>
    <w:rsid w:val="000E494E"/>
    <w:rsid w:val="000E4A94"/>
    <w:rsid w:val="000E6C65"/>
    <w:rsid w:val="000E6FF1"/>
    <w:rsid w:val="000E7273"/>
    <w:rsid w:val="000F157C"/>
    <w:rsid w:val="000F3A39"/>
    <w:rsid w:val="000F49E3"/>
    <w:rsid w:val="000F5331"/>
    <w:rsid w:val="000F6FEB"/>
    <w:rsid w:val="000F793A"/>
    <w:rsid w:val="001001ED"/>
    <w:rsid w:val="001004BD"/>
    <w:rsid w:val="00100C55"/>
    <w:rsid w:val="00102B94"/>
    <w:rsid w:val="0010487C"/>
    <w:rsid w:val="00105262"/>
    <w:rsid w:val="0010542A"/>
    <w:rsid w:val="00106C4B"/>
    <w:rsid w:val="00107928"/>
    <w:rsid w:val="0011007E"/>
    <w:rsid w:val="001103C0"/>
    <w:rsid w:val="00111A44"/>
    <w:rsid w:val="00112A36"/>
    <w:rsid w:val="00112D08"/>
    <w:rsid w:val="00112D34"/>
    <w:rsid w:val="00114429"/>
    <w:rsid w:val="0011636F"/>
    <w:rsid w:val="001167B5"/>
    <w:rsid w:val="0011687B"/>
    <w:rsid w:val="0011748F"/>
    <w:rsid w:val="001207D5"/>
    <w:rsid w:val="00120EEE"/>
    <w:rsid w:val="00123177"/>
    <w:rsid w:val="001268A5"/>
    <w:rsid w:val="00127112"/>
    <w:rsid w:val="00130E0D"/>
    <w:rsid w:val="00132CED"/>
    <w:rsid w:val="00133491"/>
    <w:rsid w:val="00135233"/>
    <w:rsid w:val="00137BBA"/>
    <w:rsid w:val="0014118A"/>
    <w:rsid w:val="00141E8A"/>
    <w:rsid w:val="00142AEA"/>
    <w:rsid w:val="00143333"/>
    <w:rsid w:val="0014384B"/>
    <w:rsid w:val="00143A07"/>
    <w:rsid w:val="00145F86"/>
    <w:rsid w:val="00150179"/>
    <w:rsid w:val="00151EAC"/>
    <w:rsid w:val="00152A6E"/>
    <w:rsid w:val="00154C6C"/>
    <w:rsid w:val="001563AE"/>
    <w:rsid w:val="00156A6F"/>
    <w:rsid w:val="00156BCB"/>
    <w:rsid w:val="00156ED1"/>
    <w:rsid w:val="0016136E"/>
    <w:rsid w:val="001630D3"/>
    <w:rsid w:val="00165BEF"/>
    <w:rsid w:val="00165D80"/>
    <w:rsid w:val="00166C1E"/>
    <w:rsid w:val="001676D6"/>
    <w:rsid w:val="00167F9A"/>
    <w:rsid w:val="00173F0A"/>
    <w:rsid w:val="00174810"/>
    <w:rsid w:val="00176605"/>
    <w:rsid w:val="00176E6D"/>
    <w:rsid w:val="00176E84"/>
    <w:rsid w:val="00177B25"/>
    <w:rsid w:val="001809B9"/>
    <w:rsid w:val="001810F1"/>
    <w:rsid w:val="001813F3"/>
    <w:rsid w:val="001828AC"/>
    <w:rsid w:val="00182C5F"/>
    <w:rsid w:val="00187CFE"/>
    <w:rsid w:val="00187E5F"/>
    <w:rsid w:val="001911DF"/>
    <w:rsid w:val="00193181"/>
    <w:rsid w:val="001939FE"/>
    <w:rsid w:val="00194282"/>
    <w:rsid w:val="001A1289"/>
    <w:rsid w:val="001A1A5B"/>
    <w:rsid w:val="001A1A95"/>
    <w:rsid w:val="001A1B69"/>
    <w:rsid w:val="001A2D7A"/>
    <w:rsid w:val="001A340C"/>
    <w:rsid w:val="001A52CF"/>
    <w:rsid w:val="001A5ABB"/>
    <w:rsid w:val="001A5E0F"/>
    <w:rsid w:val="001A6C0B"/>
    <w:rsid w:val="001A6C2D"/>
    <w:rsid w:val="001B11B4"/>
    <w:rsid w:val="001B41B9"/>
    <w:rsid w:val="001B46AA"/>
    <w:rsid w:val="001B4F56"/>
    <w:rsid w:val="001B63CA"/>
    <w:rsid w:val="001B7047"/>
    <w:rsid w:val="001B7A32"/>
    <w:rsid w:val="001B7BF7"/>
    <w:rsid w:val="001C0509"/>
    <w:rsid w:val="001C4250"/>
    <w:rsid w:val="001C6506"/>
    <w:rsid w:val="001C7841"/>
    <w:rsid w:val="001C7F28"/>
    <w:rsid w:val="001D0495"/>
    <w:rsid w:val="001D0BCF"/>
    <w:rsid w:val="001D1EA3"/>
    <w:rsid w:val="001D2A72"/>
    <w:rsid w:val="001D3CB1"/>
    <w:rsid w:val="001D6A71"/>
    <w:rsid w:val="001D7622"/>
    <w:rsid w:val="001D7F98"/>
    <w:rsid w:val="001E0168"/>
    <w:rsid w:val="001E0248"/>
    <w:rsid w:val="001E0933"/>
    <w:rsid w:val="001E14D1"/>
    <w:rsid w:val="001E35D1"/>
    <w:rsid w:val="001E3FB7"/>
    <w:rsid w:val="001E50AE"/>
    <w:rsid w:val="001E72D5"/>
    <w:rsid w:val="001F2F16"/>
    <w:rsid w:val="001F33A5"/>
    <w:rsid w:val="001F3D88"/>
    <w:rsid w:val="001F4EE2"/>
    <w:rsid w:val="001F5106"/>
    <w:rsid w:val="001F678B"/>
    <w:rsid w:val="001F6AD7"/>
    <w:rsid w:val="001F7571"/>
    <w:rsid w:val="001F7803"/>
    <w:rsid w:val="00200E9A"/>
    <w:rsid w:val="00201390"/>
    <w:rsid w:val="00202BA1"/>
    <w:rsid w:val="002055F0"/>
    <w:rsid w:val="00205DA4"/>
    <w:rsid w:val="00206CCE"/>
    <w:rsid w:val="00207BF3"/>
    <w:rsid w:val="002117B8"/>
    <w:rsid w:val="00211EE3"/>
    <w:rsid w:val="002120A6"/>
    <w:rsid w:val="002125DD"/>
    <w:rsid w:val="00213388"/>
    <w:rsid w:val="00214E97"/>
    <w:rsid w:val="00216088"/>
    <w:rsid w:val="0022005E"/>
    <w:rsid w:val="00220D01"/>
    <w:rsid w:val="00221999"/>
    <w:rsid w:val="00222227"/>
    <w:rsid w:val="002222E3"/>
    <w:rsid w:val="00222917"/>
    <w:rsid w:val="002229FA"/>
    <w:rsid w:val="002242D3"/>
    <w:rsid w:val="0022493A"/>
    <w:rsid w:val="00224AF0"/>
    <w:rsid w:val="00226B6E"/>
    <w:rsid w:val="00226DB1"/>
    <w:rsid w:val="00226ECE"/>
    <w:rsid w:val="002274D2"/>
    <w:rsid w:val="00227C61"/>
    <w:rsid w:val="0023130A"/>
    <w:rsid w:val="00231E0F"/>
    <w:rsid w:val="002333D3"/>
    <w:rsid w:val="00235C86"/>
    <w:rsid w:val="00235E20"/>
    <w:rsid w:val="0023661A"/>
    <w:rsid w:val="00236CA0"/>
    <w:rsid w:val="00237553"/>
    <w:rsid w:val="00237D2F"/>
    <w:rsid w:val="00240E94"/>
    <w:rsid w:val="0024136F"/>
    <w:rsid w:val="002419C3"/>
    <w:rsid w:val="00241C63"/>
    <w:rsid w:val="0024292C"/>
    <w:rsid w:val="00244606"/>
    <w:rsid w:val="00247090"/>
    <w:rsid w:val="00250EE3"/>
    <w:rsid w:val="0025527E"/>
    <w:rsid w:val="00255A52"/>
    <w:rsid w:val="00256A65"/>
    <w:rsid w:val="00260A15"/>
    <w:rsid w:val="00261806"/>
    <w:rsid w:val="0026479A"/>
    <w:rsid w:val="00265C35"/>
    <w:rsid w:val="00272C98"/>
    <w:rsid w:val="00272CD9"/>
    <w:rsid w:val="00275FCE"/>
    <w:rsid w:val="0027670E"/>
    <w:rsid w:val="002768E4"/>
    <w:rsid w:val="00280C10"/>
    <w:rsid w:val="0028150A"/>
    <w:rsid w:val="002817F5"/>
    <w:rsid w:val="0028397F"/>
    <w:rsid w:val="00283C96"/>
    <w:rsid w:val="0028596A"/>
    <w:rsid w:val="00285994"/>
    <w:rsid w:val="00286E96"/>
    <w:rsid w:val="0028798F"/>
    <w:rsid w:val="002911BF"/>
    <w:rsid w:val="0029290E"/>
    <w:rsid w:val="00293859"/>
    <w:rsid w:val="00293E23"/>
    <w:rsid w:val="0029495B"/>
    <w:rsid w:val="00294F61"/>
    <w:rsid w:val="00295A46"/>
    <w:rsid w:val="0029701D"/>
    <w:rsid w:val="002A1C94"/>
    <w:rsid w:val="002A4838"/>
    <w:rsid w:val="002A52FE"/>
    <w:rsid w:val="002A5911"/>
    <w:rsid w:val="002A5DDD"/>
    <w:rsid w:val="002B23A4"/>
    <w:rsid w:val="002B50C5"/>
    <w:rsid w:val="002B5215"/>
    <w:rsid w:val="002B5EAE"/>
    <w:rsid w:val="002B6422"/>
    <w:rsid w:val="002B70B7"/>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E001C"/>
    <w:rsid w:val="002E0BED"/>
    <w:rsid w:val="002E0D16"/>
    <w:rsid w:val="002E0D69"/>
    <w:rsid w:val="002E34BD"/>
    <w:rsid w:val="002E5DDE"/>
    <w:rsid w:val="002E74BC"/>
    <w:rsid w:val="002E7BE5"/>
    <w:rsid w:val="002F1CCE"/>
    <w:rsid w:val="002F2220"/>
    <w:rsid w:val="002F264D"/>
    <w:rsid w:val="002F424C"/>
    <w:rsid w:val="002F458E"/>
    <w:rsid w:val="002F69EB"/>
    <w:rsid w:val="002F6EB7"/>
    <w:rsid w:val="002F6EE8"/>
    <w:rsid w:val="003014AC"/>
    <w:rsid w:val="00301C36"/>
    <w:rsid w:val="00302291"/>
    <w:rsid w:val="003024B4"/>
    <w:rsid w:val="00303CDF"/>
    <w:rsid w:val="003065DD"/>
    <w:rsid w:val="00306766"/>
    <w:rsid w:val="00307926"/>
    <w:rsid w:val="003079C9"/>
    <w:rsid w:val="0031164E"/>
    <w:rsid w:val="00313C20"/>
    <w:rsid w:val="003141F9"/>
    <w:rsid w:val="0031584B"/>
    <w:rsid w:val="003166B2"/>
    <w:rsid w:val="00316739"/>
    <w:rsid w:val="00316EED"/>
    <w:rsid w:val="003173AA"/>
    <w:rsid w:val="00321CB5"/>
    <w:rsid w:val="00322FF4"/>
    <w:rsid w:val="0032391F"/>
    <w:rsid w:val="00323F7B"/>
    <w:rsid w:val="00325450"/>
    <w:rsid w:val="0032733C"/>
    <w:rsid w:val="00327C86"/>
    <w:rsid w:val="00330786"/>
    <w:rsid w:val="00331A62"/>
    <w:rsid w:val="00335670"/>
    <w:rsid w:val="0033610B"/>
    <w:rsid w:val="00342850"/>
    <w:rsid w:val="00345705"/>
    <w:rsid w:val="00352A04"/>
    <w:rsid w:val="00354950"/>
    <w:rsid w:val="00354AA5"/>
    <w:rsid w:val="00354DD8"/>
    <w:rsid w:val="00355FE0"/>
    <w:rsid w:val="00356130"/>
    <w:rsid w:val="00362ABF"/>
    <w:rsid w:val="00363393"/>
    <w:rsid w:val="00364053"/>
    <w:rsid w:val="00364B73"/>
    <w:rsid w:val="00364D68"/>
    <w:rsid w:val="00364DE9"/>
    <w:rsid w:val="00364FF9"/>
    <w:rsid w:val="00367507"/>
    <w:rsid w:val="0036769C"/>
    <w:rsid w:val="0036791D"/>
    <w:rsid w:val="00370A44"/>
    <w:rsid w:val="00370D74"/>
    <w:rsid w:val="003729E1"/>
    <w:rsid w:val="00374B0F"/>
    <w:rsid w:val="003753BB"/>
    <w:rsid w:val="00375C03"/>
    <w:rsid w:val="00376556"/>
    <w:rsid w:val="003801EF"/>
    <w:rsid w:val="00381CED"/>
    <w:rsid w:val="003827D4"/>
    <w:rsid w:val="003831B8"/>
    <w:rsid w:val="003833F5"/>
    <w:rsid w:val="00383526"/>
    <w:rsid w:val="0038379C"/>
    <w:rsid w:val="003841A8"/>
    <w:rsid w:val="0038493E"/>
    <w:rsid w:val="003854B7"/>
    <w:rsid w:val="00385B14"/>
    <w:rsid w:val="00385C4F"/>
    <w:rsid w:val="003861ED"/>
    <w:rsid w:val="0039029E"/>
    <w:rsid w:val="003933A6"/>
    <w:rsid w:val="003934F7"/>
    <w:rsid w:val="0039358B"/>
    <w:rsid w:val="00394790"/>
    <w:rsid w:val="00396578"/>
    <w:rsid w:val="00396D2E"/>
    <w:rsid w:val="00397810"/>
    <w:rsid w:val="003A027D"/>
    <w:rsid w:val="003A0764"/>
    <w:rsid w:val="003A3722"/>
    <w:rsid w:val="003A4922"/>
    <w:rsid w:val="003A590F"/>
    <w:rsid w:val="003A59C2"/>
    <w:rsid w:val="003A6063"/>
    <w:rsid w:val="003A6299"/>
    <w:rsid w:val="003A652A"/>
    <w:rsid w:val="003A7C5C"/>
    <w:rsid w:val="003B12C7"/>
    <w:rsid w:val="003B2E9B"/>
    <w:rsid w:val="003B34A7"/>
    <w:rsid w:val="003B3F84"/>
    <w:rsid w:val="003C321C"/>
    <w:rsid w:val="003C50EE"/>
    <w:rsid w:val="003C7159"/>
    <w:rsid w:val="003C73CA"/>
    <w:rsid w:val="003C7D0B"/>
    <w:rsid w:val="003D0158"/>
    <w:rsid w:val="003D0F16"/>
    <w:rsid w:val="003D2455"/>
    <w:rsid w:val="003D4104"/>
    <w:rsid w:val="003D4429"/>
    <w:rsid w:val="003D5089"/>
    <w:rsid w:val="003D5248"/>
    <w:rsid w:val="003D7172"/>
    <w:rsid w:val="003E129D"/>
    <w:rsid w:val="003E1579"/>
    <w:rsid w:val="003E2207"/>
    <w:rsid w:val="003E3399"/>
    <w:rsid w:val="003E4A24"/>
    <w:rsid w:val="003E4D5D"/>
    <w:rsid w:val="003E529E"/>
    <w:rsid w:val="003E6880"/>
    <w:rsid w:val="003F0113"/>
    <w:rsid w:val="003F0B3B"/>
    <w:rsid w:val="003F1340"/>
    <w:rsid w:val="003F2478"/>
    <w:rsid w:val="003F69BD"/>
    <w:rsid w:val="003F6E7A"/>
    <w:rsid w:val="003F7497"/>
    <w:rsid w:val="00400099"/>
    <w:rsid w:val="00400B5A"/>
    <w:rsid w:val="004015C4"/>
    <w:rsid w:val="004025C8"/>
    <w:rsid w:val="00403D36"/>
    <w:rsid w:val="004042E7"/>
    <w:rsid w:val="004056AA"/>
    <w:rsid w:val="00410354"/>
    <w:rsid w:val="00410E1D"/>
    <w:rsid w:val="004130D5"/>
    <w:rsid w:val="00415433"/>
    <w:rsid w:val="00416599"/>
    <w:rsid w:val="00417392"/>
    <w:rsid w:val="004176E6"/>
    <w:rsid w:val="00417FA2"/>
    <w:rsid w:val="0042098F"/>
    <w:rsid w:val="004210EC"/>
    <w:rsid w:val="00421BCE"/>
    <w:rsid w:val="0042225A"/>
    <w:rsid w:val="00422AD6"/>
    <w:rsid w:val="004238DB"/>
    <w:rsid w:val="004252F6"/>
    <w:rsid w:val="00425AD3"/>
    <w:rsid w:val="00430610"/>
    <w:rsid w:val="004311CE"/>
    <w:rsid w:val="0043151C"/>
    <w:rsid w:val="004319EB"/>
    <w:rsid w:val="0043288D"/>
    <w:rsid w:val="004334B1"/>
    <w:rsid w:val="00434CD7"/>
    <w:rsid w:val="0044091F"/>
    <w:rsid w:val="004420F8"/>
    <w:rsid w:val="00442488"/>
    <w:rsid w:val="00444727"/>
    <w:rsid w:val="00444959"/>
    <w:rsid w:val="00444C3E"/>
    <w:rsid w:val="00450B69"/>
    <w:rsid w:val="0045166C"/>
    <w:rsid w:val="0045176A"/>
    <w:rsid w:val="00451F0D"/>
    <w:rsid w:val="004522AE"/>
    <w:rsid w:val="00452483"/>
    <w:rsid w:val="00455540"/>
    <w:rsid w:val="004557FB"/>
    <w:rsid w:val="00455CB4"/>
    <w:rsid w:val="00455E25"/>
    <w:rsid w:val="004577A8"/>
    <w:rsid w:val="00461546"/>
    <w:rsid w:val="00461791"/>
    <w:rsid w:val="004625ED"/>
    <w:rsid w:val="00464726"/>
    <w:rsid w:val="00464755"/>
    <w:rsid w:val="0046624E"/>
    <w:rsid w:val="004673D8"/>
    <w:rsid w:val="00470475"/>
    <w:rsid w:val="004719C0"/>
    <w:rsid w:val="0047227E"/>
    <w:rsid w:val="004745AF"/>
    <w:rsid w:val="004757E5"/>
    <w:rsid w:val="004765E3"/>
    <w:rsid w:val="00477254"/>
    <w:rsid w:val="00477FFB"/>
    <w:rsid w:val="00480F8D"/>
    <w:rsid w:val="0048175B"/>
    <w:rsid w:val="00481FF7"/>
    <w:rsid w:val="0048325B"/>
    <w:rsid w:val="0048413F"/>
    <w:rsid w:val="004852B1"/>
    <w:rsid w:val="00485D4E"/>
    <w:rsid w:val="004948DA"/>
    <w:rsid w:val="00494958"/>
    <w:rsid w:val="00495459"/>
    <w:rsid w:val="0049567B"/>
    <w:rsid w:val="00495B45"/>
    <w:rsid w:val="0049628C"/>
    <w:rsid w:val="004962EA"/>
    <w:rsid w:val="0049683B"/>
    <w:rsid w:val="00497A92"/>
    <w:rsid w:val="00497D49"/>
    <w:rsid w:val="004A05ED"/>
    <w:rsid w:val="004A23E6"/>
    <w:rsid w:val="004A266C"/>
    <w:rsid w:val="004A5BCD"/>
    <w:rsid w:val="004A5C9C"/>
    <w:rsid w:val="004A5EB1"/>
    <w:rsid w:val="004A673D"/>
    <w:rsid w:val="004A7790"/>
    <w:rsid w:val="004B0DD9"/>
    <w:rsid w:val="004B1F01"/>
    <w:rsid w:val="004B218B"/>
    <w:rsid w:val="004B4A89"/>
    <w:rsid w:val="004B5A06"/>
    <w:rsid w:val="004B6505"/>
    <w:rsid w:val="004B6840"/>
    <w:rsid w:val="004B6CEE"/>
    <w:rsid w:val="004C03EA"/>
    <w:rsid w:val="004C03FA"/>
    <w:rsid w:val="004C0EA9"/>
    <w:rsid w:val="004C0F1C"/>
    <w:rsid w:val="004C4092"/>
    <w:rsid w:val="004C49A3"/>
    <w:rsid w:val="004C56D2"/>
    <w:rsid w:val="004C6B84"/>
    <w:rsid w:val="004C6C1C"/>
    <w:rsid w:val="004C71F5"/>
    <w:rsid w:val="004C73F6"/>
    <w:rsid w:val="004D127F"/>
    <w:rsid w:val="004D3A9D"/>
    <w:rsid w:val="004D618D"/>
    <w:rsid w:val="004D75A1"/>
    <w:rsid w:val="004E1EF5"/>
    <w:rsid w:val="004E3859"/>
    <w:rsid w:val="004E5060"/>
    <w:rsid w:val="004E798B"/>
    <w:rsid w:val="004F168E"/>
    <w:rsid w:val="004F2FB5"/>
    <w:rsid w:val="004F638B"/>
    <w:rsid w:val="004F6A7A"/>
    <w:rsid w:val="004F7A53"/>
    <w:rsid w:val="00500368"/>
    <w:rsid w:val="00503DDF"/>
    <w:rsid w:val="00505DD9"/>
    <w:rsid w:val="005067FF"/>
    <w:rsid w:val="00506BBF"/>
    <w:rsid w:val="005103C4"/>
    <w:rsid w:val="00510C38"/>
    <w:rsid w:val="00511C14"/>
    <w:rsid w:val="005120FB"/>
    <w:rsid w:val="00512766"/>
    <w:rsid w:val="00512B9D"/>
    <w:rsid w:val="00513809"/>
    <w:rsid w:val="00515009"/>
    <w:rsid w:val="00517382"/>
    <w:rsid w:val="005204D5"/>
    <w:rsid w:val="005225CC"/>
    <w:rsid w:val="00523511"/>
    <w:rsid w:val="00523910"/>
    <w:rsid w:val="00524784"/>
    <w:rsid w:val="00525FA0"/>
    <w:rsid w:val="0052722E"/>
    <w:rsid w:val="00527C78"/>
    <w:rsid w:val="00530265"/>
    <w:rsid w:val="005308F6"/>
    <w:rsid w:val="005314B4"/>
    <w:rsid w:val="00531805"/>
    <w:rsid w:val="0053457C"/>
    <w:rsid w:val="005355BF"/>
    <w:rsid w:val="0053565B"/>
    <w:rsid w:val="005364B5"/>
    <w:rsid w:val="005377E2"/>
    <w:rsid w:val="00540DC2"/>
    <w:rsid w:val="0054446A"/>
    <w:rsid w:val="0054475B"/>
    <w:rsid w:val="00544B54"/>
    <w:rsid w:val="005452AD"/>
    <w:rsid w:val="005463A4"/>
    <w:rsid w:val="00550BD2"/>
    <w:rsid w:val="00551F2A"/>
    <w:rsid w:val="005521EE"/>
    <w:rsid w:val="00552762"/>
    <w:rsid w:val="0055286D"/>
    <w:rsid w:val="00552D76"/>
    <w:rsid w:val="00554207"/>
    <w:rsid w:val="005556EC"/>
    <w:rsid w:val="0055599D"/>
    <w:rsid w:val="005571C6"/>
    <w:rsid w:val="00557FC1"/>
    <w:rsid w:val="00560512"/>
    <w:rsid w:val="005618F7"/>
    <w:rsid w:val="005637EC"/>
    <w:rsid w:val="0056462D"/>
    <w:rsid w:val="00565361"/>
    <w:rsid w:val="005666F1"/>
    <w:rsid w:val="00573E37"/>
    <w:rsid w:val="00575EF5"/>
    <w:rsid w:val="00576E2B"/>
    <w:rsid w:val="005778D5"/>
    <w:rsid w:val="00577ADD"/>
    <w:rsid w:val="00580DEC"/>
    <w:rsid w:val="00581C05"/>
    <w:rsid w:val="0058245C"/>
    <w:rsid w:val="00582A10"/>
    <w:rsid w:val="00583415"/>
    <w:rsid w:val="00584D29"/>
    <w:rsid w:val="0058689B"/>
    <w:rsid w:val="005900E1"/>
    <w:rsid w:val="00590326"/>
    <w:rsid w:val="00590A6D"/>
    <w:rsid w:val="005918D7"/>
    <w:rsid w:val="0059250E"/>
    <w:rsid w:val="00592AC8"/>
    <w:rsid w:val="005937E1"/>
    <w:rsid w:val="00594005"/>
    <w:rsid w:val="00595CA6"/>
    <w:rsid w:val="00597C15"/>
    <w:rsid w:val="005A1E7B"/>
    <w:rsid w:val="005A303F"/>
    <w:rsid w:val="005A3048"/>
    <w:rsid w:val="005A4808"/>
    <w:rsid w:val="005A4820"/>
    <w:rsid w:val="005A4E98"/>
    <w:rsid w:val="005A521C"/>
    <w:rsid w:val="005A6256"/>
    <w:rsid w:val="005B05AD"/>
    <w:rsid w:val="005B1367"/>
    <w:rsid w:val="005B13AD"/>
    <w:rsid w:val="005B2946"/>
    <w:rsid w:val="005B3C04"/>
    <w:rsid w:val="005B4B93"/>
    <w:rsid w:val="005B5254"/>
    <w:rsid w:val="005B537A"/>
    <w:rsid w:val="005B578A"/>
    <w:rsid w:val="005B6315"/>
    <w:rsid w:val="005B778E"/>
    <w:rsid w:val="005C0EE1"/>
    <w:rsid w:val="005C18C9"/>
    <w:rsid w:val="005C1B60"/>
    <w:rsid w:val="005C2852"/>
    <w:rsid w:val="005C2A83"/>
    <w:rsid w:val="005C4F27"/>
    <w:rsid w:val="005C7400"/>
    <w:rsid w:val="005C7B12"/>
    <w:rsid w:val="005D0139"/>
    <w:rsid w:val="005D0F35"/>
    <w:rsid w:val="005D0F3A"/>
    <w:rsid w:val="005D2921"/>
    <w:rsid w:val="005D292B"/>
    <w:rsid w:val="005D2BDA"/>
    <w:rsid w:val="005D2FC7"/>
    <w:rsid w:val="005D377A"/>
    <w:rsid w:val="005D3DBE"/>
    <w:rsid w:val="005D5455"/>
    <w:rsid w:val="005D5BE1"/>
    <w:rsid w:val="005D7504"/>
    <w:rsid w:val="005E1331"/>
    <w:rsid w:val="005E4BF1"/>
    <w:rsid w:val="005E4D50"/>
    <w:rsid w:val="005E5395"/>
    <w:rsid w:val="005E608A"/>
    <w:rsid w:val="005E7832"/>
    <w:rsid w:val="005E7DBA"/>
    <w:rsid w:val="005E7FE0"/>
    <w:rsid w:val="005F02C1"/>
    <w:rsid w:val="005F09CB"/>
    <w:rsid w:val="005F1AD4"/>
    <w:rsid w:val="005F1B8E"/>
    <w:rsid w:val="005F1EF6"/>
    <w:rsid w:val="005F3B41"/>
    <w:rsid w:val="005F4D9D"/>
    <w:rsid w:val="005F52DC"/>
    <w:rsid w:val="005F58F9"/>
    <w:rsid w:val="005F605A"/>
    <w:rsid w:val="005F692C"/>
    <w:rsid w:val="00601248"/>
    <w:rsid w:val="0060245B"/>
    <w:rsid w:val="0060306C"/>
    <w:rsid w:val="00604930"/>
    <w:rsid w:val="00605B35"/>
    <w:rsid w:val="006065F5"/>
    <w:rsid w:val="00613033"/>
    <w:rsid w:val="00613271"/>
    <w:rsid w:val="00615D2A"/>
    <w:rsid w:val="006165C9"/>
    <w:rsid w:val="00616D58"/>
    <w:rsid w:val="006174E8"/>
    <w:rsid w:val="0062153F"/>
    <w:rsid w:val="006218F1"/>
    <w:rsid w:val="00623064"/>
    <w:rsid w:val="006253AC"/>
    <w:rsid w:val="006264F9"/>
    <w:rsid w:val="00631464"/>
    <w:rsid w:val="006319B2"/>
    <w:rsid w:val="00631F29"/>
    <w:rsid w:val="006329DE"/>
    <w:rsid w:val="006329FC"/>
    <w:rsid w:val="00634DE8"/>
    <w:rsid w:val="00635B44"/>
    <w:rsid w:val="006370FB"/>
    <w:rsid w:val="00641264"/>
    <w:rsid w:val="006428EE"/>
    <w:rsid w:val="006434A0"/>
    <w:rsid w:val="006448EE"/>
    <w:rsid w:val="00647450"/>
    <w:rsid w:val="00647E4D"/>
    <w:rsid w:val="00651C5A"/>
    <w:rsid w:val="0065309B"/>
    <w:rsid w:val="006533B6"/>
    <w:rsid w:val="0065746C"/>
    <w:rsid w:val="006628AB"/>
    <w:rsid w:val="00663917"/>
    <w:rsid w:val="00663E07"/>
    <w:rsid w:val="006662B5"/>
    <w:rsid w:val="00667805"/>
    <w:rsid w:val="00667C9F"/>
    <w:rsid w:val="006702B5"/>
    <w:rsid w:val="00672194"/>
    <w:rsid w:val="00672880"/>
    <w:rsid w:val="00672B42"/>
    <w:rsid w:val="00673540"/>
    <w:rsid w:val="00674838"/>
    <w:rsid w:val="00675697"/>
    <w:rsid w:val="00675873"/>
    <w:rsid w:val="00676192"/>
    <w:rsid w:val="0067650B"/>
    <w:rsid w:val="0067685E"/>
    <w:rsid w:val="0068101C"/>
    <w:rsid w:val="00683754"/>
    <w:rsid w:val="00683CF4"/>
    <w:rsid w:val="006843B7"/>
    <w:rsid w:val="006862F5"/>
    <w:rsid w:val="006866D8"/>
    <w:rsid w:val="00686EF9"/>
    <w:rsid w:val="00691FD3"/>
    <w:rsid w:val="00692972"/>
    <w:rsid w:val="00695B27"/>
    <w:rsid w:val="00695F3C"/>
    <w:rsid w:val="006A038E"/>
    <w:rsid w:val="006A07DD"/>
    <w:rsid w:val="006A0C29"/>
    <w:rsid w:val="006A2DF5"/>
    <w:rsid w:val="006A498B"/>
    <w:rsid w:val="006A6888"/>
    <w:rsid w:val="006B0E2B"/>
    <w:rsid w:val="006B3BD8"/>
    <w:rsid w:val="006B3CC4"/>
    <w:rsid w:val="006B65B3"/>
    <w:rsid w:val="006B7C79"/>
    <w:rsid w:val="006C1182"/>
    <w:rsid w:val="006C1FA1"/>
    <w:rsid w:val="006C265F"/>
    <w:rsid w:val="006C569F"/>
    <w:rsid w:val="006C584B"/>
    <w:rsid w:val="006C74F8"/>
    <w:rsid w:val="006D0903"/>
    <w:rsid w:val="006D3841"/>
    <w:rsid w:val="006D430C"/>
    <w:rsid w:val="006D4A5D"/>
    <w:rsid w:val="006D4AB6"/>
    <w:rsid w:val="006D4F2B"/>
    <w:rsid w:val="006D5E22"/>
    <w:rsid w:val="006D7A74"/>
    <w:rsid w:val="006E07A5"/>
    <w:rsid w:val="006E0CFF"/>
    <w:rsid w:val="006E2713"/>
    <w:rsid w:val="006E4ADD"/>
    <w:rsid w:val="006E4AED"/>
    <w:rsid w:val="006E5A15"/>
    <w:rsid w:val="006E6ACB"/>
    <w:rsid w:val="006E6FEA"/>
    <w:rsid w:val="006F101C"/>
    <w:rsid w:val="006F16F3"/>
    <w:rsid w:val="006F1DE6"/>
    <w:rsid w:val="006F22C8"/>
    <w:rsid w:val="006F4BAA"/>
    <w:rsid w:val="006F58E3"/>
    <w:rsid w:val="006F61C6"/>
    <w:rsid w:val="006F61FD"/>
    <w:rsid w:val="006F715F"/>
    <w:rsid w:val="006F7344"/>
    <w:rsid w:val="00700181"/>
    <w:rsid w:val="0070032E"/>
    <w:rsid w:val="0070231A"/>
    <w:rsid w:val="007024EB"/>
    <w:rsid w:val="00702EB9"/>
    <w:rsid w:val="007039F5"/>
    <w:rsid w:val="007074BA"/>
    <w:rsid w:val="007079C8"/>
    <w:rsid w:val="007100BB"/>
    <w:rsid w:val="00710AEA"/>
    <w:rsid w:val="00713812"/>
    <w:rsid w:val="00717E40"/>
    <w:rsid w:val="0072036D"/>
    <w:rsid w:val="00720FA2"/>
    <w:rsid w:val="00721C70"/>
    <w:rsid w:val="00721E3D"/>
    <w:rsid w:val="00723E3F"/>
    <w:rsid w:val="00724ED1"/>
    <w:rsid w:val="0072688D"/>
    <w:rsid w:val="00726B32"/>
    <w:rsid w:val="00727872"/>
    <w:rsid w:val="00727A77"/>
    <w:rsid w:val="00731521"/>
    <w:rsid w:val="00731F51"/>
    <w:rsid w:val="00732709"/>
    <w:rsid w:val="00732EE2"/>
    <w:rsid w:val="00733108"/>
    <w:rsid w:val="00735AC3"/>
    <w:rsid w:val="00736364"/>
    <w:rsid w:val="007378EC"/>
    <w:rsid w:val="00740926"/>
    <w:rsid w:val="00740995"/>
    <w:rsid w:val="00742776"/>
    <w:rsid w:val="00742CBE"/>
    <w:rsid w:val="00742E54"/>
    <w:rsid w:val="007435E8"/>
    <w:rsid w:val="00743989"/>
    <w:rsid w:val="00743AED"/>
    <w:rsid w:val="00743CCA"/>
    <w:rsid w:val="00744D59"/>
    <w:rsid w:val="00745CB9"/>
    <w:rsid w:val="00746B87"/>
    <w:rsid w:val="00746C1F"/>
    <w:rsid w:val="00750D94"/>
    <w:rsid w:val="00750D99"/>
    <w:rsid w:val="007528A3"/>
    <w:rsid w:val="00752F4E"/>
    <w:rsid w:val="00753048"/>
    <w:rsid w:val="00753C46"/>
    <w:rsid w:val="00755463"/>
    <w:rsid w:val="007570DF"/>
    <w:rsid w:val="00760EB0"/>
    <w:rsid w:val="0076101B"/>
    <w:rsid w:val="007612CA"/>
    <w:rsid w:val="00762747"/>
    <w:rsid w:val="0076297A"/>
    <w:rsid w:val="00763A92"/>
    <w:rsid w:val="00764421"/>
    <w:rsid w:val="0077088D"/>
    <w:rsid w:val="00772E20"/>
    <w:rsid w:val="0077371D"/>
    <w:rsid w:val="00773921"/>
    <w:rsid w:val="0077545D"/>
    <w:rsid w:val="0077732B"/>
    <w:rsid w:val="00777D31"/>
    <w:rsid w:val="00780CDE"/>
    <w:rsid w:val="00782A8D"/>
    <w:rsid w:val="007831B8"/>
    <w:rsid w:val="0078640E"/>
    <w:rsid w:val="00790CB0"/>
    <w:rsid w:val="00790FB1"/>
    <w:rsid w:val="00792C3C"/>
    <w:rsid w:val="00793556"/>
    <w:rsid w:val="007935A9"/>
    <w:rsid w:val="007977B7"/>
    <w:rsid w:val="007A179B"/>
    <w:rsid w:val="007A1C82"/>
    <w:rsid w:val="007A23DF"/>
    <w:rsid w:val="007A2D86"/>
    <w:rsid w:val="007A39B6"/>
    <w:rsid w:val="007A4AA9"/>
    <w:rsid w:val="007A5A7D"/>
    <w:rsid w:val="007A5C11"/>
    <w:rsid w:val="007B03BD"/>
    <w:rsid w:val="007B0A37"/>
    <w:rsid w:val="007B31A1"/>
    <w:rsid w:val="007B3776"/>
    <w:rsid w:val="007B3C27"/>
    <w:rsid w:val="007B3C28"/>
    <w:rsid w:val="007B3D9C"/>
    <w:rsid w:val="007B7BDA"/>
    <w:rsid w:val="007C0D39"/>
    <w:rsid w:val="007C1180"/>
    <w:rsid w:val="007C191F"/>
    <w:rsid w:val="007C21F7"/>
    <w:rsid w:val="007C23C3"/>
    <w:rsid w:val="007C36DE"/>
    <w:rsid w:val="007C40D8"/>
    <w:rsid w:val="007C5AAC"/>
    <w:rsid w:val="007C6B93"/>
    <w:rsid w:val="007C7417"/>
    <w:rsid w:val="007C79D3"/>
    <w:rsid w:val="007D0865"/>
    <w:rsid w:val="007D10A7"/>
    <w:rsid w:val="007D265E"/>
    <w:rsid w:val="007D42DD"/>
    <w:rsid w:val="007D4573"/>
    <w:rsid w:val="007D4FCD"/>
    <w:rsid w:val="007D5F4F"/>
    <w:rsid w:val="007D6516"/>
    <w:rsid w:val="007D6C37"/>
    <w:rsid w:val="007E13DD"/>
    <w:rsid w:val="007E1D6D"/>
    <w:rsid w:val="007E2DB1"/>
    <w:rsid w:val="007E3E27"/>
    <w:rsid w:val="007E3FF1"/>
    <w:rsid w:val="007E49C8"/>
    <w:rsid w:val="007E4CCC"/>
    <w:rsid w:val="007E53F8"/>
    <w:rsid w:val="007E618E"/>
    <w:rsid w:val="007E69E0"/>
    <w:rsid w:val="007E6AF4"/>
    <w:rsid w:val="007E6E5E"/>
    <w:rsid w:val="007E75AB"/>
    <w:rsid w:val="007F0BE7"/>
    <w:rsid w:val="007F0EA2"/>
    <w:rsid w:val="007F2738"/>
    <w:rsid w:val="007F3F2E"/>
    <w:rsid w:val="007F4509"/>
    <w:rsid w:val="007F4F15"/>
    <w:rsid w:val="007F5726"/>
    <w:rsid w:val="007F5904"/>
    <w:rsid w:val="007F7D41"/>
    <w:rsid w:val="008014B6"/>
    <w:rsid w:val="00802949"/>
    <w:rsid w:val="00802A1D"/>
    <w:rsid w:val="00803576"/>
    <w:rsid w:val="00803F75"/>
    <w:rsid w:val="00805C2C"/>
    <w:rsid w:val="0081165D"/>
    <w:rsid w:val="0081272A"/>
    <w:rsid w:val="00812BFC"/>
    <w:rsid w:val="00812FFE"/>
    <w:rsid w:val="00813394"/>
    <w:rsid w:val="008136ED"/>
    <w:rsid w:val="0081380C"/>
    <w:rsid w:val="00816270"/>
    <w:rsid w:val="0081756A"/>
    <w:rsid w:val="008178C2"/>
    <w:rsid w:val="00817E57"/>
    <w:rsid w:val="0082037C"/>
    <w:rsid w:val="008209D1"/>
    <w:rsid w:val="00823250"/>
    <w:rsid w:val="00823879"/>
    <w:rsid w:val="00824D7B"/>
    <w:rsid w:val="008251A3"/>
    <w:rsid w:val="00826DD0"/>
    <w:rsid w:val="00830AFE"/>
    <w:rsid w:val="00830D9B"/>
    <w:rsid w:val="00830F2C"/>
    <w:rsid w:val="00831471"/>
    <w:rsid w:val="008335D0"/>
    <w:rsid w:val="008361F7"/>
    <w:rsid w:val="008372C7"/>
    <w:rsid w:val="0084197A"/>
    <w:rsid w:val="008504BE"/>
    <w:rsid w:val="008507EA"/>
    <w:rsid w:val="00850A84"/>
    <w:rsid w:val="00850C31"/>
    <w:rsid w:val="008556D9"/>
    <w:rsid w:val="008559BF"/>
    <w:rsid w:val="0085687E"/>
    <w:rsid w:val="00861EA7"/>
    <w:rsid w:val="00862E32"/>
    <w:rsid w:val="00863128"/>
    <w:rsid w:val="008642A0"/>
    <w:rsid w:val="00865F3D"/>
    <w:rsid w:val="00866A52"/>
    <w:rsid w:val="00870CD6"/>
    <w:rsid w:val="008735A3"/>
    <w:rsid w:val="00873A38"/>
    <w:rsid w:val="008742A4"/>
    <w:rsid w:val="008748AF"/>
    <w:rsid w:val="008749BE"/>
    <w:rsid w:val="00876B98"/>
    <w:rsid w:val="0088022B"/>
    <w:rsid w:val="00882101"/>
    <w:rsid w:val="00883635"/>
    <w:rsid w:val="008836F5"/>
    <w:rsid w:val="00883903"/>
    <w:rsid w:val="00884781"/>
    <w:rsid w:val="00885AA9"/>
    <w:rsid w:val="00885F48"/>
    <w:rsid w:val="0088661F"/>
    <w:rsid w:val="00890752"/>
    <w:rsid w:val="00891554"/>
    <w:rsid w:val="008915EF"/>
    <w:rsid w:val="00891EB6"/>
    <w:rsid w:val="00893D51"/>
    <w:rsid w:val="008978C4"/>
    <w:rsid w:val="008A1604"/>
    <w:rsid w:val="008A2270"/>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1150"/>
    <w:rsid w:val="008D37EB"/>
    <w:rsid w:val="008D3971"/>
    <w:rsid w:val="008E00FD"/>
    <w:rsid w:val="008E0E89"/>
    <w:rsid w:val="008E2E43"/>
    <w:rsid w:val="008E47CC"/>
    <w:rsid w:val="008E4AA1"/>
    <w:rsid w:val="008E5B68"/>
    <w:rsid w:val="008E603C"/>
    <w:rsid w:val="008F06CC"/>
    <w:rsid w:val="008F417E"/>
    <w:rsid w:val="008F4386"/>
    <w:rsid w:val="008F54FE"/>
    <w:rsid w:val="008F643C"/>
    <w:rsid w:val="0090012B"/>
    <w:rsid w:val="00901B6E"/>
    <w:rsid w:val="00902F8F"/>
    <w:rsid w:val="009073E5"/>
    <w:rsid w:val="009073E6"/>
    <w:rsid w:val="0091198E"/>
    <w:rsid w:val="00913009"/>
    <w:rsid w:val="009136CE"/>
    <w:rsid w:val="009148B0"/>
    <w:rsid w:val="009175E0"/>
    <w:rsid w:val="009205EE"/>
    <w:rsid w:val="00920812"/>
    <w:rsid w:val="009214B1"/>
    <w:rsid w:val="00921933"/>
    <w:rsid w:val="00921DC9"/>
    <w:rsid w:val="009229C9"/>
    <w:rsid w:val="00923398"/>
    <w:rsid w:val="00924DE1"/>
    <w:rsid w:val="00924F5E"/>
    <w:rsid w:val="00926960"/>
    <w:rsid w:val="009269E2"/>
    <w:rsid w:val="009300AA"/>
    <w:rsid w:val="009304AA"/>
    <w:rsid w:val="00930658"/>
    <w:rsid w:val="009318F2"/>
    <w:rsid w:val="00933678"/>
    <w:rsid w:val="009336BC"/>
    <w:rsid w:val="009352DA"/>
    <w:rsid w:val="00941058"/>
    <w:rsid w:val="0094106D"/>
    <w:rsid w:val="00941B07"/>
    <w:rsid w:val="00942CB7"/>
    <w:rsid w:val="00943AA8"/>
    <w:rsid w:val="0094458F"/>
    <w:rsid w:val="00945885"/>
    <w:rsid w:val="009463D6"/>
    <w:rsid w:val="0094680D"/>
    <w:rsid w:val="00946A12"/>
    <w:rsid w:val="00947DFB"/>
    <w:rsid w:val="00950167"/>
    <w:rsid w:val="00950F20"/>
    <w:rsid w:val="00950F3B"/>
    <w:rsid w:val="0095114F"/>
    <w:rsid w:val="009525C2"/>
    <w:rsid w:val="00952E21"/>
    <w:rsid w:val="009542CB"/>
    <w:rsid w:val="0095516B"/>
    <w:rsid w:val="0095593B"/>
    <w:rsid w:val="00956364"/>
    <w:rsid w:val="00957BEF"/>
    <w:rsid w:val="00957F24"/>
    <w:rsid w:val="009602A2"/>
    <w:rsid w:val="009615E1"/>
    <w:rsid w:val="00961EC4"/>
    <w:rsid w:val="00962632"/>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A37"/>
    <w:rsid w:val="00985941"/>
    <w:rsid w:val="009861B2"/>
    <w:rsid w:val="00987A28"/>
    <w:rsid w:val="009904A0"/>
    <w:rsid w:val="00990D4F"/>
    <w:rsid w:val="00991987"/>
    <w:rsid w:val="00991EDD"/>
    <w:rsid w:val="00992443"/>
    <w:rsid w:val="00992E1F"/>
    <w:rsid w:val="00993BF9"/>
    <w:rsid w:val="0099430B"/>
    <w:rsid w:val="00995E10"/>
    <w:rsid w:val="00996166"/>
    <w:rsid w:val="009961CB"/>
    <w:rsid w:val="009968CF"/>
    <w:rsid w:val="00996D0E"/>
    <w:rsid w:val="00997AF3"/>
    <w:rsid w:val="009A025B"/>
    <w:rsid w:val="009A02B9"/>
    <w:rsid w:val="009A13A8"/>
    <w:rsid w:val="009A1A0F"/>
    <w:rsid w:val="009A51CB"/>
    <w:rsid w:val="009A61ED"/>
    <w:rsid w:val="009A79AD"/>
    <w:rsid w:val="009A7CB9"/>
    <w:rsid w:val="009B126C"/>
    <w:rsid w:val="009B1CE1"/>
    <w:rsid w:val="009B1F98"/>
    <w:rsid w:val="009B2B1F"/>
    <w:rsid w:val="009B2B90"/>
    <w:rsid w:val="009B2C0E"/>
    <w:rsid w:val="009B3CB1"/>
    <w:rsid w:val="009B4E3B"/>
    <w:rsid w:val="009B76EF"/>
    <w:rsid w:val="009C1836"/>
    <w:rsid w:val="009C1EBF"/>
    <w:rsid w:val="009C3125"/>
    <w:rsid w:val="009C68F5"/>
    <w:rsid w:val="009C7440"/>
    <w:rsid w:val="009D0E92"/>
    <w:rsid w:val="009D32B8"/>
    <w:rsid w:val="009D41D6"/>
    <w:rsid w:val="009D48DC"/>
    <w:rsid w:val="009D4DFD"/>
    <w:rsid w:val="009D5EB4"/>
    <w:rsid w:val="009E080C"/>
    <w:rsid w:val="009E095F"/>
    <w:rsid w:val="009E09D1"/>
    <w:rsid w:val="009E1CF6"/>
    <w:rsid w:val="009E3E8F"/>
    <w:rsid w:val="009E5259"/>
    <w:rsid w:val="009E67BA"/>
    <w:rsid w:val="009F09E8"/>
    <w:rsid w:val="009F2CF6"/>
    <w:rsid w:val="009F3E05"/>
    <w:rsid w:val="009F4C39"/>
    <w:rsid w:val="009F6ED4"/>
    <w:rsid w:val="00A021E9"/>
    <w:rsid w:val="00A02272"/>
    <w:rsid w:val="00A041E9"/>
    <w:rsid w:val="00A04726"/>
    <w:rsid w:val="00A07B97"/>
    <w:rsid w:val="00A113CD"/>
    <w:rsid w:val="00A12244"/>
    <w:rsid w:val="00A13D8E"/>
    <w:rsid w:val="00A16987"/>
    <w:rsid w:val="00A21146"/>
    <w:rsid w:val="00A22424"/>
    <w:rsid w:val="00A22811"/>
    <w:rsid w:val="00A23A6D"/>
    <w:rsid w:val="00A23A73"/>
    <w:rsid w:val="00A24318"/>
    <w:rsid w:val="00A243D4"/>
    <w:rsid w:val="00A27697"/>
    <w:rsid w:val="00A32042"/>
    <w:rsid w:val="00A33549"/>
    <w:rsid w:val="00A34882"/>
    <w:rsid w:val="00A34F7B"/>
    <w:rsid w:val="00A35898"/>
    <w:rsid w:val="00A367B3"/>
    <w:rsid w:val="00A37EAD"/>
    <w:rsid w:val="00A40441"/>
    <w:rsid w:val="00A41D15"/>
    <w:rsid w:val="00A4219E"/>
    <w:rsid w:val="00A43175"/>
    <w:rsid w:val="00A43C50"/>
    <w:rsid w:val="00A44DC1"/>
    <w:rsid w:val="00A5081B"/>
    <w:rsid w:val="00A50B0B"/>
    <w:rsid w:val="00A5191C"/>
    <w:rsid w:val="00A533E6"/>
    <w:rsid w:val="00A53BAA"/>
    <w:rsid w:val="00A5674D"/>
    <w:rsid w:val="00A61107"/>
    <w:rsid w:val="00A619EB"/>
    <w:rsid w:val="00A62EBF"/>
    <w:rsid w:val="00A631AD"/>
    <w:rsid w:val="00A6354A"/>
    <w:rsid w:val="00A63BCA"/>
    <w:rsid w:val="00A655E2"/>
    <w:rsid w:val="00A65A7A"/>
    <w:rsid w:val="00A66487"/>
    <w:rsid w:val="00A666D8"/>
    <w:rsid w:val="00A66F6B"/>
    <w:rsid w:val="00A671FC"/>
    <w:rsid w:val="00A70F9A"/>
    <w:rsid w:val="00A71F55"/>
    <w:rsid w:val="00A73214"/>
    <w:rsid w:val="00A741CD"/>
    <w:rsid w:val="00A74602"/>
    <w:rsid w:val="00A74D94"/>
    <w:rsid w:val="00A7684B"/>
    <w:rsid w:val="00A8338D"/>
    <w:rsid w:val="00A84AA1"/>
    <w:rsid w:val="00A84E2F"/>
    <w:rsid w:val="00A907E9"/>
    <w:rsid w:val="00A90ACD"/>
    <w:rsid w:val="00A90C1E"/>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6CD"/>
    <w:rsid w:val="00AB4762"/>
    <w:rsid w:val="00AB4914"/>
    <w:rsid w:val="00AB4A22"/>
    <w:rsid w:val="00AC020E"/>
    <w:rsid w:val="00AC2563"/>
    <w:rsid w:val="00AC37E0"/>
    <w:rsid w:val="00AC47FB"/>
    <w:rsid w:val="00AC5128"/>
    <w:rsid w:val="00AC568D"/>
    <w:rsid w:val="00AC61AC"/>
    <w:rsid w:val="00AC7369"/>
    <w:rsid w:val="00AD00AA"/>
    <w:rsid w:val="00AD0531"/>
    <w:rsid w:val="00AD2CDA"/>
    <w:rsid w:val="00AD3812"/>
    <w:rsid w:val="00AD40FA"/>
    <w:rsid w:val="00AD59F2"/>
    <w:rsid w:val="00AD60C4"/>
    <w:rsid w:val="00AE0CAB"/>
    <w:rsid w:val="00AE0D98"/>
    <w:rsid w:val="00AE41FA"/>
    <w:rsid w:val="00AE47E9"/>
    <w:rsid w:val="00AF06CE"/>
    <w:rsid w:val="00AF0927"/>
    <w:rsid w:val="00AF1545"/>
    <w:rsid w:val="00AF2E38"/>
    <w:rsid w:val="00AF5F06"/>
    <w:rsid w:val="00AF6A17"/>
    <w:rsid w:val="00AF6CF7"/>
    <w:rsid w:val="00B006D7"/>
    <w:rsid w:val="00B0237C"/>
    <w:rsid w:val="00B03A91"/>
    <w:rsid w:val="00B05DAA"/>
    <w:rsid w:val="00B06565"/>
    <w:rsid w:val="00B078BE"/>
    <w:rsid w:val="00B07E9F"/>
    <w:rsid w:val="00B15E21"/>
    <w:rsid w:val="00B16CB2"/>
    <w:rsid w:val="00B17068"/>
    <w:rsid w:val="00B17CF8"/>
    <w:rsid w:val="00B202AF"/>
    <w:rsid w:val="00B20966"/>
    <w:rsid w:val="00B20C83"/>
    <w:rsid w:val="00B2138B"/>
    <w:rsid w:val="00B218B2"/>
    <w:rsid w:val="00B22705"/>
    <w:rsid w:val="00B22FD9"/>
    <w:rsid w:val="00B2454A"/>
    <w:rsid w:val="00B2536F"/>
    <w:rsid w:val="00B2614B"/>
    <w:rsid w:val="00B26A5B"/>
    <w:rsid w:val="00B275D5"/>
    <w:rsid w:val="00B30CEC"/>
    <w:rsid w:val="00B30D29"/>
    <w:rsid w:val="00B314FD"/>
    <w:rsid w:val="00B33ACC"/>
    <w:rsid w:val="00B3495A"/>
    <w:rsid w:val="00B34FAE"/>
    <w:rsid w:val="00B35949"/>
    <w:rsid w:val="00B35AFF"/>
    <w:rsid w:val="00B40D0C"/>
    <w:rsid w:val="00B40D6C"/>
    <w:rsid w:val="00B41254"/>
    <w:rsid w:val="00B41BE5"/>
    <w:rsid w:val="00B42316"/>
    <w:rsid w:val="00B426D3"/>
    <w:rsid w:val="00B42D7D"/>
    <w:rsid w:val="00B43537"/>
    <w:rsid w:val="00B45079"/>
    <w:rsid w:val="00B4660D"/>
    <w:rsid w:val="00B46A66"/>
    <w:rsid w:val="00B53039"/>
    <w:rsid w:val="00B542D1"/>
    <w:rsid w:val="00B57BB3"/>
    <w:rsid w:val="00B611CE"/>
    <w:rsid w:val="00B61597"/>
    <w:rsid w:val="00B62D7F"/>
    <w:rsid w:val="00B63933"/>
    <w:rsid w:val="00B65B4A"/>
    <w:rsid w:val="00B6686C"/>
    <w:rsid w:val="00B66CF2"/>
    <w:rsid w:val="00B67086"/>
    <w:rsid w:val="00B6753A"/>
    <w:rsid w:val="00B704C7"/>
    <w:rsid w:val="00B705D5"/>
    <w:rsid w:val="00B71DDF"/>
    <w:rsid w:val="00B72277"/>
    <w:rsid w:val="00B73109"/>
    <w:rsid w:val="00B731F7"/>
    <w:rsid w:val="00B74F8F"/>
    <w:rsid w:val="00B75113"/>
    <w:rsid w:val="00B76CFE"/>
    <w:rsid w:val="00B80C10"/>
    <w:rsid w:val="00B80FD6"/>
    <w:rsid w:val="00B81DCF"/>
    <w:rsid w:val="00B82B05"/>
    <w:rsid w:val="00B82B3A"/>
    <w:rsid w:val="00B83938"/>
    <w:rsid w:val="00B83B2F"/>
    <w:rsid w:val="00B8433F"/>
    <w:rsid w:val="00B84709"/>
    <w:rsid w:val="00B917EF"/>
    <w:rsid w:val="00B9245A"/>
    <w:rsid w:val="00B9293F"/>
    <w:rsid w:val="00B92F7F"/>
    <w:rsid w:val="00B93165"/>
    <w:rsid w:val="00B93235"/>
    <w:rsid w:val="00B942E3"/>
    <w:rsid w:val="00B963CB"/>
    <w:rsid w:val="00B96AEA"/>
    <w:rsid w:val="00BA0916"/>
    <w:rsid w:val="00BA0CC3"/>
    <w:rsid w:val="00BA0D31"/>
    <w:rsid w:val="00BA296A"/>
    <w:rsid w:val="00BA31A6"/>
    <w:rsid w:val="00BA4386"/>
    <w:rsid w:val="00BA4803"/>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36CE"/>
    <w:rsid w:val="00BC4AD0"/>
    <w:rsid w:val="00BC4C4C"/>
    <w:rsid w:val="00BC4DFA"/>
    <w:rsid w:val="00BC5A0B"/>
    <w:rsid w:val="00BD0285"/>
    <w:rsid w:val="00BD2032"/>
    <w:rsid w:val="00BD31C0"/>
    <w:rsid w:val="00BD36F7"/>
    <w:rsid w:val="00BD38E7"/>
    <w:rsid w:val="00BD39A0"/>
    <w:rsid w:val="00BD414F"/>
    <w:rsid w:val="00BD5B0B"/>
    <w:rsid w:val="00BD5F86"/>
    <w:rsid w:val="00BD6228"/>
    <w:rsid w:val="00BE29B0"/>
    <w:rsid w:val="00BE2E55"/>
    <w:rsid w:val="00BE376D"/>
    <w:rsid w:val="00BE49FA"/>
    <w:rsid w:val="00BE5278"/>
    <w:rsid w:val="00BE5642"/>
    <w:rsid w:val="00BF03B7"/>
    <w:rsid w:val="00BF076B"/>
    <w:rsid w:val="00BF2ACC"/>
    <w:rsid w:val="00BF3AD8"/>
    <w:rsid w:val="00BF5EB9"/>
    <w:rsid w:val="00BF6AB4"/>
    <w:rsid w:val="00BF6C95"/>
    <w:rsid w:val="00BF6D52"/>
    <w:rsid w:val="00BF70E1"/>
    <w:rsid w:val="00BF7DFC"/>
    <w:rsid w:val="00C00669"/>
    <w:rsid w:val="00C00D23"/>
    <w:rsid w:val="00C02068"/>
    <w:rsid w:val="00C02F32"/>
    <w:rsid w:val="00C046AD"/>
    <w:rsid w:val="00C04880"/>
    <w:rsid w:val="00C048D8"/>
    <w:rsid w:val="00C05000"/>
    <w:rsid w:val="00C052BB"/>
    <w:rsid w:val="00C0535E"/>
    <w:rsid w:val="00C053DC"/>
    <w:rsid w:val="00C056A9"/>
    <w:rsid w:val="00C1090E"/>
    <w:rsid w:val="00C10B1F"/>
    <w:rsid w:val="00C1294D"/>
    <w:rsid w:val="00C12C6B"/>
    <w:rsid w:val="00C12D7B"/>
    <w:rsid w:val="00C14114"/>
    <w:rsid w:val="00C143C2"/>
    <w:rsid w:val="00C15945"/>
    <w:rsid w:val="00C16835"/>
    <w:rsid w:val="00C16839"/>
    <w:rsid w:val="00C16BE1"/>
    <w:rsid w:val="00C22188"/>
    <w:rsid w:val="00C22D1B"/>
    <w:rsid w:val="00C2474F"/>
    <w:rsid w:val="00C248A2"/>
    <w:rsid w:val="00C24A30"/>
    <w:rsid w:val="00C262DE"/>
    <w:rsid w:val="00C327A7"/>
    <w:rsid w:val="00C33803"/>
    <w:rsid w:val="00C338F1"/>
    <w:rsid w:val="00C33E07"/>
    <w:rsid w:val="00C33F5B"/>
    <w:rsid w:val="00C34E9D"/>
    <w:rsid w:val="00C34F92"/>
    <w:rsid w:val="00C35802"/>
    <w:rsid w:val="00C35F07"/>
    <w:rsid w:val="00C40089"/>
    <w:rsid w:val="00C40299"/>
    <w:rsid w:val="00C409DA"/>
    <w:rsid w:val="00C40A6A"/>
    <w:rsid w:val="00C4146A"/>
    <w:rsid w:val="00C42061"/>
    <w:rsid w:val="00C42BC6"/>
    <w:rsid w:val="00C44B56"/>
    <w:rsid w:val="00C4691F"/>
    <w:rsid w:val="00C46D53"/>
    <w:rsid w:val="00C47E18"/>
    <w:rsid w:val="00C504CF"/>
    <w:rsid w:val="00C53245"/>
    <w:rsid w:val="00C53250"/>
    <w:rsid w:val="00C56196"/>
    <w:rsid w:val="00C56220"/>
    <w:rsid w:val="00C56D0B"/>
    <w:rsid w:val="00C57288"/>
    <w:rsid w:val="00C579A1"/>
    <w:rsid w:val="00C57DA0"/>
    <w:rsid w:val="00C62C10"/>
    <w:rsid w:val="00C6300B"/>
    <w:rsid w:val="00C632CF"/>
    <w:rsid w:val="00C65A3C"/>
    <w:rsid w:val="00C6673C"/>
    <w:rsid w:val="00C67C3C"/>
    <w:rsid w:val="00C67F49"/>
    <w:rsid w:val="00C70207"/>
    <w:rsid w:val="00C70436"/>
    <w:rsid w:val="00C70E2C"/>
    <w:rsid w:val="00C74443"/>
    <w:rsid w:val="00C748C9"/>
    <w:rsid w:val="00C779BC"/>
    <w:rsid w:val="00C800DD"/>
    <w:rsid w:val="00C81118"/>
    <w:rsid w:val="00C815E6"/>
    <w:rsid w:val="00C81F1B"/>
    <w:rsid w:val="00C81F56"/>
    <w:rsid w:val="00C843FD"/>
    <w:rsid w:val="00C9033D"/>
    <w:rsid w:val="00C91506"/>
    <w:rsid w:val="00C9204F"/>
    <w:rsid w:val="00C935C1"/>
    <w:rsid w:val="00C93BA7"/>
    <w:rsid w:val="00C93FD7"/>
    <w:rsid w:val="00C941D3"/>
    <w:rsid w:val="00C94650"/>
    <w:rsid w:val="00C950D8"/>
    <w:rsid w:val="00C95A91"/>
    <w:rsid w:val="00C97074"/>
    <w:rsid w:val="00CA04F3"/>
    <w:rsid w:val="00CA07E6"/>
    <w:rsid w:val="00CA32D4"/>
    <w:rsid w:val="00CA58FF"/>
    <w:rsid w:val="00CA610A"/>
    <w:rsid w:val="00CA6519"/>
    <w:rsid w:val="00CA68C8"/>
    <w:rsid w:val="00CA786D"/>
    <w:rsid w:val="00CA7A59"/>
    <w:rsid w:val="00CB18C8"/>
    <w:rsid w:val="00CB3897"/>
    <w:rsid w:val="00CB4909"/>
    <w:rsid w:val="00CB4FF0"/>
    <w:rsid w:val="00CB503E"/>
    <w:rsid w:val="00CB511D"/>
    <w:rsid w:val="00CB5ED3"/>
    <w:rsid w:val="00CB61F7"/>
    <w:rsid w:val="00CB6B96"/>
    <w:rsid w:val="00CB758B"/>
    <w:rsid w:val="00CB788E"/>
    <w:rsid w:val="00CB7990"/>
    <w:rsid w:val="00CC09A1"/>
    <w:rsid w:val="00CC3B72"/>
    <w:rsid w:val="00CC4C47"/>
    <w:rsid w:val="00CC575E"/>
    <w:rsid w:val="00CC62F7"/>
    <w:rsid w:val="00CC64E0"/>
    <w:rsid w:val="00CC6B6F"/>
    <w:rsid w:val="00CD01EE"/>
    <w:rsid w:val="00CD0704"/>
    <w:rsid w:val="00CD17FA"/>
    <w:rsid w:val="00CD41AA"/>
    <w:rsid w:val="00CD5E51"/>
    <w:rsid w:val="00CD6149"/>
    <w:rsid w:val="00CD73EC"/>
    <w:rsid w:val="00CD78B5"/>
    <w:rsid w:val="00CE0E71"/>
    <w:rsid w:val="00CE1094"/>
    <w:rsid w:val="00CE198C"/>
    <w:rsid w:val="00CE66B4"/>
    <w:rsid w:val="00CE7541"/>
    <w:rsid w:val="00CF010A"/>
    <w:rsid w:val="00CF055E"/>
    <w:rsid w:val="00CF0F2D"/>
    <w:rsid w:val="00CF1401"/>
    <w:rsid w:val="00CF16BB"/>
    <w:rsid w:val="00CF1DBD"/>
    <w:rsid w:val="00CF3258"/>
    <w:rsid w:val="00D01583"/>
    <w:rsid w:val="00D016CB"/>
    <w:rsid w:val="00D01D96"/>
    <w:rsid w:val="00D037FA"/>
    <w:rsid w:val="00D04048"/>
    <w:rsid w:val="00D04654"/>
    <w:rsid w:val="00D04F79"/>
    <w:rsid w:val="00D05697"/>
    <w:rsid w:val="00D061CC"/>
    <w:rsid w:val="00D0719C"/>
    <w:rsid w:val="00D07CA5"/>
    <w:rsid w:val="00D07EF1"/>
    <w:rsid w:val="00D07F1C"/>
    <w:rsid w:val="00D15345"/>
    <w:rsid w:val="00D1592B"/>
    <w:rsid w:val="00D17E51"/>
    <w:rsid w:val="00D2061A"/>
    <w:rsid w:val="00D20A1B"/>
    <w:rsid w:val="00D20DFE"/>
    <w:rsid w:val="00D212E7"/>
    <w:rsid w:val="00D2253C"/>
    <w:rsid w:val="00D22669"/>
    <w:rsid w:val="00D2277A"/>
    <w:rsid w:val="00D2446D"/>
    <w:rsid w:val="00D246ED"/>
    <w:rsid w:val="00D25BA4"/>
    <w:rsid w:val="00D3125F"/>
    <w:rsid w:val="00D31521"/>
    <w:rsid w:val="00D315AA"/>
    <w:rsid w:val="00D32619"/>
    <w:rsid w:val="00D377FC"/>
    <w:rsid w:val="00D408CA"/>
    <w:rsid w:val="00D433ED"/>
    <w:rsid w:val="00D43A8D"/>
    <w:rsid w:val="00D461CE"/>
    <w:rsid w:val="00D478A3"/>
    <w:rsid w:val="00D47F38"/>
    <w:rsid w:val="00D528E5"/>
    <w:rsid w:val="00D52CC6"/>
    <w:rsid w:val="00D54183"/>
    <w:rsid w:val="00D543CB"/>
    <w:rsid w:val="00D54F2C"/>
    <w:rsid w:val="00D56BF7"/>
    <w:rsid w:val="00D61E4F"/>
    <w:rsid w:val="00D64FBC"/>
    <w:rsid w:val="00D66B3D"/>
    <w:rsid w:val="00D70596"/>
    <w:rsid w:val="00D7087C"/>
    <w:rsid w:val="00D710A0"/>
    <w:rsid w:val="00D72390"/>
    <w:rsid w:val="00D727A7"/>
    <w:rsid w:val="00D72C7F"/>
    <w:rsid w:val="00D74D98"/>
    <w:rsid w:val="00D756F8"/>
    <w:rsid w:val="00D76CC8"/>
    <w:rsid w:val="00D77080"/>
    <w:rsid w:val="00D8085F"/>
    <w:rsid w:val="00D81574"/>
    <w:rsid w:val="00D8312E"/>
    <w:rsid w:val="00D8318D"/>
    <w:rsid w:val="00D84020"/>
    <w:rsid w:val="00D854EB"/>
    <w:rsid w:val="00D8621C"/>
    <w:rsid w:val="00D87B29"/>
    <w:rsid w:val="00D903BA"/>
    <w:rsid w:val="00D90A80"/>
    <w:rsid w:val="00D926B6"/>
    <w:rsid w:val="00D9290E"/>
    <w:rsid w:val="00D932EF"/>
    <w:rsid w:val="00D934CD"/>
    <w:rsid w:val="00D93DA5"/>
    <w:rsid w:val="00D942AB"/>
    <w:rsid w:val="00D94A93"/>
    <w:rsid w:val="00D96182"/>
    <w:rsid w:val="00D97A86"/>
    <w:rsid w:val="00DA172F"/>
    <w:rsid w:val="00DA1E0C"/>
    <w:rsid w:val="00DA1FC4"/>
    <w:rsid w:val="00DA2CFA"/>
    <w:rsid w:val="00DA4413"/>
    <w:rsid w:val="00DA4F03"/>
    <w:rsid w:val="00DA5F6C"/>
    <w:rsid w:val="00DA6ADC"/>
    <w:rsid w:val="00DA7433"/>
    <w:rsid w:val="00DB0039"/>
    <w:rsid w:val="00DB00B1"/>
    <w:rsid w:val="00DB1376"/>
    <w:rsid w:val="00DB7005"/>
    <w:rsid w:val="00DB75A1"/>
    <w:rsid w:val="00DC02B5"/>
    <w:rsid w:val="00DC0A70"/>
    <w:rsid w:val="00DC1D34"/>
    <w:rsid w:val="00DC2DD0"/>
    <w:rsid w:val="00DC3EC0"/>
    <w:rsid w:val="00DC3F02"/>
    <w:rsid w:val="00DC5435"/>
    <w:rsid w:val="00DC5678"/>
    <w:rsid w:val="00DC5991"/>
    <w:rsid w:val="00DC5CD9"/>
    <w:rsid w:val="00DC666B"/>
    <w:rsid w:val="00DC6753"/>
    <w:rsid w:val="00DC6A59"/>
    <w:rsid w:val="00DC7457"/>
    <w:rsid w:val="00DC754E"/>
    <w:rsid w:val="00DD0158"/>
    <w:rsid w:val="00DD0A0D"/>
    <w:rsid w:val="00DD1A43"/>
    <w:rsid w:val="00DD2813"/>
    <w:rsid w:val="00DD3B79"/>
    <w:rsid w:val="00DD40D1"/>
    <w:rsid w:val="00DD4372"/>
    <w:rsid w:val="00DD4621"/>
    <w:rsid w:val="00DD4795"/>
    <w:rsid w:val="00DD538F"/>
    <w:rsid w:val="00DD6183"/>
    <w:rsid w:val="00DD62B5"/>
    <w:rsid w:val="00DD7FD2"/>
    <w:rsid w:val="00DE0EB9"/>
    <w:rsid w:val="00DE11B0"/>
    <w:rsid w:val="00DE26DB"/>
    <w:rsid w:val="00DE3774"/>
    <w:rsid w:val="00DE4F7D"/>
    <w:rsid w:val="00DE704E"/>
    <w:rsid w:val="00DE7DE5"/>
    <w:rsid w:val="00DE7E3D"/>
    <w:rsid w:val="00DF0322"/>
    <w:rsid w:val="00DF34EC"/>
    <w:rsid w:val="00DF36B5"/>
    <w:rsid w:val="00DF48DF"/>
    <w:rsid w:val="00DF6832"/>
    <w:rsid w:val="00E06B6B"/>
    <w:rsid w:val="00E07A3D"/>
    <w:rsid w:val="00E11FF4"/>
    <w:rsid w:val="00E12136"/>
    <w:rsid w:val="00E1290B"/>
    <w:rsid w:val="00E13544"/>
    <w:rsid w:val="00E139EB"/>
    <w:rsid w:val="00E13ECB"/>
    <w:rsid w:val="00E14845"/>
    <w:rsid w:val="00E16F62"/>
    <w:rsid w:val="00E17953"/>
    <w:rsid w:val="00E20EE0"/>
    <w:rsid w:val="00E21324"/>
    <w:rsid w:val="00E21DC0"/>
    <w:rsid w:val="00E21F72"/>
    <w:rsid w:val="00E22BB1"/>
    <w:rsid w:val="00E22D17"/>
    <w:rsid w:val="00E24330"/>
    <w:rsid w:val="00E25847"/>
    <w:rsid w:val="00E26BE2"/>
    <w:rsid w:val="00E27403"/>
    <w:rsid w:val="00E27985"/>
    <w:rsid w:val="00E31232"/>
    <w:rsid w:val="00E31756"/>
    <w:rsid w:val="00E33D80"/>
    <w:rsid w:val="00E34891"/>
    <w:rsid w:val="00E352E6"/>
    <w:rsid w:val="00E42BBB"/>
    <w:rsid w:val="00E42C95"/>
    <w:rsid w:val="00E43F0B"/>
    <w:rsid w:val="00E464C9"/>
    <w:rsid w:val="00E4677D"/>
    <w:rsid w:val="00E46970"/>
    <w:rsid w:val="00E47A0A"/>
    <w:rsid w:val="00E50EEE"/>
    <w:rsid w:val="00E51602"/>
    <w:rsid w:val="00E52E38"/>
    <w:rsid w:val="00E53D4A"/>
    <w:rsid w:val="00E540ED"/>
    <w:rsid w:val="00E55E0C"/>
    <w:rsid w:val="00E63EE4"/>
    <w:rsid w:val="00E64191"/>
    <w:rsid w:val="00E64A9E"/>
    <w:rsid w:val="00E67A26"/>
    <w:rsid w:val="00E7044B"/>
    <w:rsid w:val="00E70E30"/>
    <w:rsid w:val="00E71141"/>
    <w:rsid w:val="00E711A1"/>
    <w:rsid w:val="00E745B5"/>
    <w:rsid w:val="00E746EE"/>
    <w:rsid w:val="00E74E5C"/>
    <w:rsid w:val="00E7700F"/>
    <w:rsid w:val="00E826E7"/>
    <w:rsid w:val="00E8337D"/>
    <w:rsid w:val="00E84258"/>
    <w:rsid w:val="00E84E11"/>
    <w:rsid w:val="00E8536F"/>
    <w:rsid w:val="00E85484"/>
    <w:rsid w:val="00E857EE"/>
    <w:rsid w:val="00E85BA8"/>
    <w:rsid w:val="00E87545"/>
    <w:rsid w:val="00E87562"/>
    <w:rsid w:val="00E87BED"/>
    <w:rsid w:val="00E90520"/>
    <w:rsid w:val="00E948B0"/>
    <w:rsid w:val="00E95193"/>
    <w:rsid w:val="00E95BCF"/>
    <w:rsid w:val="00E963E9"/>
    <w:rsid w:val="00E97022"/>
    <w:rsid w:val="00EA195C"/>
    <w:rsid w:val="00EA21F3"/>
    <w:rsid w:val="00EA2EE8"/>
    <w:rsid w:val="00EA3204"/>
    <w:rsid w:val="00EA4018"/>
    <w:rsid w:val="00EA73F1"/>
    <w:rsid w:val="00EA7798"/>
    <w:rsid w:val="00EB0FC2"/>
    <w:rsid w:val="00EB2DD7"/>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C65EC"/>
    <w:rsid w:val="00ED1656"/>
    <w:rsid w:val="00ED1A5B"/>
    <w:rsid w:val="00ED1B52"/>
    <w:rsid w:val="00ED1E42"/>
    <w:rsid w:val="00ED201A"/>
    <w:rsid w:val="00ED284A"/>
    <w:rsid w:val="00ED3191"/>
    <w:rsid w:val="00ED35A2"/>
    <w:rsid w:val="00ED3AB0"/>
    <w:rsid w:val="00ED3DD6"/>
    <w:rsid w:val="00ED51A0"/>
    <w:rsid w:val="00ED53A7"/>
    <w:rsid w:val="00ED7515"/>
    <w:rsid w:val="00EE0EA4"/>
    <w:rsid w:val="00EE2091"/>
    <w:rsid w:val="00EE28F4"/>
    <w:rsid w:val="00EE2ED1"/>
    <w:rsid w:val="00EE5818"/>
    <w:rsid w:val="00EE7505"/>
    <w:rsid w:val="00EE75A4"/>
    <w:rsid w:val="00EE7905"/>
    <w:rsid w:val="00EF1A3B"/>
    <w:rsid w:val="00EF290A"/>
    <w:rsid w:val="00EF2C33"/>
    <w:rsid w:val="00EF3FC4"/>
    <w:rsid w:val="00EF4D79"/>
    <w:rsid w:val="00EF6F4B"/>
    <w:rsid w:val="00EF7DC2"/>
    <w:rsid w:val="00F001BB"/>
    <w:rsid w:val="00F01828"/>
    <w:rsid w:val="00F01C8B"/>
    <w:rsid w:val="00F02120"/>
    <w:rsid w:val="00F03093"/>
    <w:rsid w:val="00F03A81"/>
    <w:rsid w:val="00F07863"/>
    <w:rsid w:val="00F07989"/>
    <w:rsid w:val="00F11683"/>
    <w:rsid w:val="00F1258B"/>
    <w:rsid w:val="00F12CE1"/>
    <w:rsid w:val="00F13B8B"/>
    <w:rsid w:val="00F1493D"/>
    <w:rsid w:val="00F14A5B"/>
    <w:rsid w:val="00F15B5A"/>
    <w:rsid w:val="00F16EBD"/>
    <w:rsid w:val="00F200D3"/>
    <w:rsid w:val="00F2083C"/>
    <w:rsid w:val="00F24CC5"/>
    <w:rsid w:val="00F25349"/>
    <w:rsid w:val="00F2625C"/>
    <w:rsid w:val="00F2645F"/>
    <w:rsid w:val="00F30307"/>
    <w:rsid w:val="00F307F2"/>
    <w:rsid w:val="00F3181F"/>
    <w:rsid w:val="00F31B0D"/>
    <w:rsid w:val="00F32B3D"/>
    <w:rsid w:val="00F33D6C"/>
    <w:rsid w:val="00F34397"/>
    <w:rsid w:val="00F3568E"/>
    <w:rsid w:val="00F368BE"/>
    <w:rsid w:val="00F36F48"/>
    <w:rsid w:val="00F40EB0"/>
    <w:rsid w:val="00F4186D"/>
    <w:rsid w:val="00F421C2"/>
    <w:rsid w:val="00F42329"/>
    <w:rsid w:val="00F42544"/>
    <w:rsid w:val="00F43254"/>
    <w:rsid w:val="00F43B65"/>
    <w:rsid w:val="00F43EA9"/>
    <w:rsid w:val="00F46243"/>
    <w:rsid w:val="00F47C3C"/>
    <w:rsid w:val="00F50314"/>
    <w:rsid w:val="00F50F39"/>
    <w:rsid w:val="00F51A39"/>
    <w:rsid w:val="00F53660"/>
    <w:rsid w:val="00F549DA"/>
    <w:rsid w:val="00F5631C"/>
    <w:rsid w:val="00F5698D"/>
    <w:rsid w:val="00F5718B"/>
    <w:rsid w:val="00F614BA"/>
    <w:rsid w:val="00F6393B"/>
    <w:rsid w:val="00F63D24"/>
    <w:rsid w:val="00F64AE3"/>
    <w:rsid w:val="00F6599C"/>
    <w:rsid w:val="00F67586"/>
    <w:rsid w:val="00F67DFA"/>
    <w:rsid w:val="00F71E7E"/>
    <w:rsid w:val="00F725D7"/>
    <w:rsid w:val="00F739FD"/>
    <w:rsid w:val="00F73BBE"/>
    <w:rsid w:val="00F751FB"/>
    <w:rsid w:val="00F75893"/>
    <w:rsid w:val="00F766A1"/>
    <w:rsid w:val="00F766A5"/>
    <w:rsid w:val="00F76FCE"/>
    <w:rsid w:val="00F77BC6"/>
    <w:rsid w:val="00F817EA"/>
    <w:rsid w:val="00F827DE"/>
    <w:rsid w:val="00F84745"/>
    <w:rsid w:val="00F84824"/>
    <w:rsid w:val="00F85235"/>
    <w:rsid w:val="00F858A0"/>
    <w:rsid w:val="00F86874"/>
    <w:rsid w:val="00F87F2E"/>
    <w:rsid w:val="00F90291"/>
    <w:rsid w:val="00F92917"/>
    <w:rsid w:val="00F93A04"/>
    <w:rsid w:val="00F94926"/>
    <w:rsid w:val="00F961BF"/>
    <w:rsid w:val="00F97AC9"/>
    <w:rsid w:val="00FA1159"/>
    <w:rsid w:val="00FA17A2"/>
    <w:rsid w:val="00FA34B8"/>
    <w:rsid w:val="00FA74B5"/>
    <w:rsid w:val="00FB010E"/>
    <w:rsid w:val="00FB0C54"/>
    <w:rsid w:val="00FB2366"/>
    <w:rsid w:val="00FB2F20"/>
    <w:rsid w:val="00FB3900"/>
    <w:rsid w:val="00FB4A83"/>
    <w:rsid w:val="00FB5579"/>
    <w:rsid w:val="00FB5A6E"/>
    <w:rsid w:val="00FB6DC3"/>
    <w:rsid w:val="00FC18F8"/>
    <w:rsid w:val="00FC21AE"/>
    <w:rsid w:val="00FC287F"/>
    <w:rsid w:val="00FC3F6E"/>
    <w:rsid w:val="00FC4B9A"/>
    <w:rsid w:val="00FC4D5F"/>
    <w:rsid w:val="00FC5166"/>
    <w:rsid w:val="00FC53BA"/>
    <w:rsid w:val="00FC58B6"/>
    <w:rsid w:val="00FC6B29"/>
    <w:rsid w:val="00FC7108"/>
    <w:rsid w:val="00FD0B8B"/>
    <w:rsid w:val="00FD1A0B"/>
    <w:rsid w:val="00FD24A2"/>
    <w:rsid w:val="00FD3FC0"/>
    <w:rsid w:val="00FD523E"/>
    <w:rsid w:val="00FD63E5"/>
    <w:rsid w:val="00FE007E"/>
    <w:rsid w:val="00FE02A4"/>
    <w:rsid w:val="00FE0867"/>
    <w:rsid w:val="00FE2488"/>
    <w:rsid w:val="00FE2AB8"/>
    <w:rsid w:val="00FE4017"/>
    <w:rsid w:val="00FE4304"/>
    <w:rsid w:val="00FE5824"/>
    <w:rsid w:val="00FE5FBD"/>
    <w:rsid w:val="00FE6C9C"/>
    <w:rsid w:val="00FF200B"/>
    <w:rsid w:val="00FF20C8"/>
    <w:rsid w:val="00FF2189"/>
    <w:rsid w:val="00FF30A4"/>
    <w:rsid w:val="00FF6139"/>
    <w:rsid w:val="00FF6925"/>
    <w:rsid w:val="00FF75E9"/>
    <w:rsid w:val="00FF79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C33F5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33F5B"/>
    <w:rPr>
      <w:rFonts w:ascii="Calibri" w:eastAsiaTheme="minorHAnsi" w:hAnsi="Calibri"/>
      <w:szCs w:val="21"/>
      <w:lang w:eastAsia="en-US"/>
    </w:rPr>
  </w:style>
  <w:style w:type="paragraph" w:styleId="BalloonText">
    <w:name w:val="Balloon Text"/>
    <w:basedOn w:val="Normal"/>
    <w:link w:val="BalloonTextChar"/>
    <w:uiPriority w:val="99"/>
    <w:semiHidden/>
    <w:unhideWhenUsed/>
    <w:rsid w:val="00173F0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3F0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6235">
      <w:bodyDiv w:val="1"/>
      <w:marLeft w:val="0"/>
      <w:marRight w:val="0"/>
      <w:marTop w:val="0"/>
      <w:marBottom w:val="0"/>
      <w:divBdr>
        <w:top w:val="none" w:sz="0" w:space="0" w:color="auto"/>
        <w:left w:val="none" w:sz="0" w:space="0" w:color="auto"/>
        <w:bottom w:val="none" w:sz="0" w:space="0" w:color="auto"/>
        <w:right w:val="none" w:sz="0" w:space="0" w:color="auto"/>
      </w:divBdr>
      <w:divsChild>
        <w:div w:id="525216047">
          <w:marLeft w:val="480"/>
          <w:marRight w:val="0"/>
          <w:marTop w:val="0"/>
          <w:marBottom w:val="0"/>
          <w:divBdr>
            <w:top w:val="none" w:sz="0" w:space="0" w:color="auto"/>
            <w:left w:val="none" w:sz="0" w:space="0" w:color="auto"/>
            <w:bottom w:val="none" w:sz="0" w:space="0" w:color="auto"/>
            <w:right w:val="none" w:sz="0" w:space="0" w:color="auto"/>
          </w:divBdr>
          <w:divsChild>
            <w:div w:id="136204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5213">
      <w:bodyDiv w:val="1"/>
      <w:marLeft w:val="0"/>
      <w:marRight w:val="0"/>
      <w:marTop w:val="0"/>
      <w:marBottom w:val="0"/>
      <w:divBdr>
        <w:top w:val="none" w:sz="0" w:space="0" w:color="auto"/>
        <w:left w:val="none" w:sz="0" w:space="0" w:color="auto"/>
        <w:bottom w:val="none" w:sz="0" w:space="0" w:color="auto"/>
        <w:right w:val="none" w:sz="0" w:space="0" w:color="auto"/>
      </w:divBdr>
      <w:divsChild>
        <w:div w:id="588081183">
          <w:marLeft w:val="480"/>
          <w:marRight w:val="0"/>
          <w:marTop w:val="0"/>
          <w:marBottom w:val="0"/>
          <w:divBdr>
            <w:top w:val="none" w:sz="0" w:space="0" w:color="auto"/>
            <w:left w:val="none" w:sz="0" w:space="0" w:color="auto"/>
            <w:bottom w:val="none" w:sz="0" w:space="0" w:color="auto"/>
            <w:right w:val="none" w:sz="0" w:space="0" w:color="auto"/>
          </w:divBdr>
          <w:divsChild>
            <w:div w:id="210298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255213055">
      <w:bodyDiv w:val="1"/>
      <w:marLeft w:val="0"/>
      <w:marRight w:val="0"/>
      <w:marTop w:val="0"/>
      <w:marBottom w:val="0"/>
      <w:divBdr>
        <w:top w:val="none" w:sz="0" w:space="0" w:color="auto"/>
        <w:left w:val="none" w:sz="0" w:space="0" w:color="auto"/>
        <w:bottom w:val="none" w:sz="0" w:space="0" w:color="auto"/>
        <w:right w:val="none" w:sz="0" w:space="0" w:color="auto"/>
      </w:divBdr>
      <w:divsChild>
        <w:div w:id="1204827350">
          <w:marLeft w:val="480"/>
          <w:marRight w:val="0"/>
          <w:marTop w:val="0"/>
          <w:marBottom w:val="0"/>
          <w:divBdr>
            <w:top w:val="none" w:sz="0" w:space="0" w:color="auto"/>
            <w:left w:val="none" w:sz="0" w:space="0" w:color="auto"/>
            <w:bottom w:val="none" w:sz="0" w:space="0" w:color="auto"/>
            <w:right w:val="none" w:sz="0" w:space="0" w:color="auto"/>
          </w:divBdr>
          <w:divsChild>
            <w:div w:id="2378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280104">
      <w:bodyDiv w:val="1"/>
      <w:marLeft w:val="0"/>
      <w:marRight w:val="0"/>
      <w:marTop w:val="0"/>
      <w:marBottom w:val="0"/>
      <w:divBdr>
        <w:top w:val="none" w:sz="0" w:space="0" w:color="auto"/>
        <w:left w:val="none" w:sz="0" w:space="0" w:color="auto"/>
        <w:bottom w:val="none" w:sz="0" w:space="0" w:color="auto"/>
        <w:right w:val="none" w:sz="0" w:space="0" w:color="auto"/>
      </w:divBdr>
      <w:divsChild>
        <w:div w:id="1443959780">
          <w:marLeft w:val="480"/>
          <w:marRight w:val="0"/>
          <w:marTop w:val="0"/>
          <w:marBottom w:val="0"/>
          <w:divBdr>
            <w:top w:val="none" w:sz="0" w:space="0" w:color="auto"/>
            <w:left w:val="none" w:sz="0" w:space="0" w:color="auto"/>
            <w:bottom w:val="none" w:sz="0" w:space="0" w:color="auto"/>
            <w:right w:val="none" w:sz="0" w:space="0" w:color="auto"/>
          </w:divBdr>
          <w:divsChild>
            <w:div w:id="51334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496463654">
      <w:bodyDiv w:val="1"/>
      <w:marLeft w:val="0"/>
      <w:marRight w:val="0"/>
      <w:marTop w:val="0"/>
      <w:marBottom w:val="0"/>
      <w:divBdr>
        <w:top w:val="none" w:sz="0" w:space="0" w:color="auto"/>
        <w:left w:val="none" w:sz="0" w:space="0" w:color="auto"/>
        <w:bottom w:val="none" w:sz="0" w:space="0" w:color="auto"/>
        <w:right w:val="none" w:sz="0" w:space="0" w:color="auto"/>
      </w:divBdr>
    </w:div>
    <w:div w:id="550119523">
      <w:bodyDiv w:val="1"/>
      <w:marLeft w:val="0"/>
      <w:marRight w:val="0"/>
      <w:marTop w:val="0"/>
      <w:marBottom w:val="0"/>
      <w:divBdr>
        <w:top w:val="none" w:sz="0" w:space="0" w:color="auto"/>
        <w:left w:val="none" w:sz="0" w:space="0" w:color="auto"/>
        <w:bottom w:val="none" w:sz="0" w:space="0" w:color="auto"/>
        <w:right w:val="none" w:sz="0" w:space="0" w:color="auto"/>
      </w:divBdr>
      <w:divsChild>
        <w:div w:id="1417632445">
          <w:marLeft w:val="480"/>
          <w:marRight w:val="0"/>
          <w:marTop w:val="0"/>
          <w:marBottom w:val="0"/>
          <w:divBdr>
            <w:top w:val="none" w:sz="0" w:space="0" w:color="auto"/>
            <w:left w:val="none" w:sz="0" w:space="0" w:color="auto"/>
            <w:bottom w:val="none" w:sz="0" w:space="0" w:color="auto"/>
            <w:right w:val="none" w:sz="0" w:space="0" w:color="auto"/>
          </w:divBdr>
          <w:divsChild>
            <w:div w:id="25848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750855">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22787">
      <w:bodyDiv w:val="1"/>
      <w:marLeft w:val="0"/>
      <w:marRight w:val="0"/>
      <w:marTop w:val="0"/>
      <w:marBottom w:val="0"/>
      <w:divBdr>
        <w:top w:val="none" w:sz="0" w:space="0" w:color="auto"/>
        <w:left w:val="none" w:sz="0" w:space="0" w:color="auto"/>
        <w:bottom w:val="none" w:sz="0" w:space="0" w:color="auto"/>
        <w:right w:val="none" w:sz="0" w:space="0" w:color="auto"/>
      </w:divBdr>
    </w:div>
    <w:div w:id="947665651">
      <w:bodyDiv w:val="1"/>
      <w:marLeft w:val="0"/>
      <w:marRight w:val="0"/>
      <w:marTop w:val="0"/>
      <w:marBottom w:val="0"/>
      <w:divBdr>
        <w:top w:val="none" w:sz="0" w:space="0" w:color="auto"/>
        <w:left w:val="none" w:sz="0" w:space="0" w:color="auto"/>
        <w:bottom w:val="none" w:sz="0" w:space="0" w:color="auto"/>
        <w:right w:val="none" w:sz="0" w:space="0" w:color="auto"/>
      </w:divBdr>
    </w:div>
    <w:div w:id="949431092">
      <w:bodyDiv w:val="1"/>
      <w:marLeft w:val="0"/>
      <w:marRight w:val="0"/>
      <w:marTop w:val="0"/>
      <w:marBottom w:val="0"/>
      <w:divBdr>
        <w:top w:val="none" w:sz="0" w:space="0" w:color="auto"/>
        <w:left w:val="none" w:sz="0" w:space="0" w:color="auto"/>
        <w:bottom w:val="none" w:sz="0" w:space="0" w:color="auto"/>
        <w:right w:val="none" w:sz="0" w:space="0" w:color="auto"/>
      </w:divBdr>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0622">
      <w:bodyDiv w:val="1"/>
      <w:marLeft w:val="0"/>
      <w:marRight w:val="0"/>
      <w:marTop w:val="0"/>
      <w:marBottom w:val="0"/>
      <w:divBdr>
        <w:top w:val="none" w:sz="0" w:space="0" w:color="auto"/>
        <w:left w:val="none" w:sz="0" w:space="0" w:color="auto"/>
        <w:bottom w:val="none" w:sz="0" w:space="0" w:color="auto"/>
        <w:right w:val="none" w:sz="0" w:space="0" w:color="auto"/>
      </w:divBdr>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290697417">
      <w:bodyDiv w:val="1"/>
      <w:marLeft w:val="0"/>
      <w:marRight w:val="0"/>
      <w:marTop w:val="0"/>
      <w:marBottom w:val="0"/>
      <w:divBdr>
        <w:top w:val="none" w:sz="0" w:space="0" w:color="auto"/>
        <w:left w:val="none" w:sz="0" w:space="0" w:color="auto"/>
        <w:bottom w:val="none" w:sz="0" w:space="0" w:color="auto"/>
        <w:right w:val="none" w:sz="0" w:space="0" w:color="auto"/>
      </w:divBdr>
      <w:divsChild>
        <w:div w:id="1314674189">
          <w:marLeft w:val="480"/>
          <w:marRight w:val="0"/>
          <w:marTop w:val="0"/>
          <w:marBottom w:val="0"/>
          <w:divBdr>
            <w:top w:val="none" w:sz="0" w:space="0" w:color="auto"/>
            <w:left w:val="none" w:sz="0" w:space="0" w:color="auto"/>
            <w:bottom w:val="none" w:sz="0" w:space="0" w:color="auto"/>
            <w:right w:val="none" w:sz="0" w:space="0" w:color="auto"/>
          </w:divBdr>
          <w:divsChild>
            <w:div w:id="197567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95299">
      <w:bodyDiv w:val="1"/>
      <w:marLeft w:val="0"/>
      <w:marRight w:val="0"/>
      <w:marTop w:val="0"/>
      <w:marBottom w:val="0"/>
      <w:divBdr>
        <w:top w:val="none" w:sz="0" w:space="0" w:color="auto"/>
        <w:left w:val="none" w:sz="0" w:space="0" w:color="auto"/>
        <w:bottom w:val="none" w:sz="0" w:space="0" w:color="auto"/>
        <w:right w:val="none" w:sz="0" w:space="0" w:color="auto"/>
      </w:divBdr>
      <w:divsChild>
        <w:div w:id="120003221">
          <w:marLeft w:val="480"/>
          <w:marRight w:val="0"/>
          <w:marTop w:val="0"/>
          <w:marBottom w:val="0"/>
          <w:divBdr>
            <w:top w:val="none" w:sz="0" w:space="0" w:color="auto"/>
            <w:left w:val="none" w:sz="0" w:space="0" w:color="auto"/>
            <w:bottom w:val="none" w:sz="0" w:space="0" w:color="auto"/>
            <w:right w:val="none" w:sz="0" w:space="0" w:color="auto"/>
          </w:divBdr>
          <w:divsChild>
            <w:div w:id="91752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1842163697">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 w:id="214715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arthengine.google.com/" TargetMode="External"/><Relationship Id="rId13" Type="http://schemas.openxmlformats.org/officeDocument/2006/relationships/hyperlink" Target="https://CRAN.R-project.org/package=zyp" TargetMode="External"/><Relationship Id="rId18" Type="http://schemas.openxmlformats.org/officeDocument/2006/relationships/hyperlink" Target="https://CRAN.R-project.org/package=purrr"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nps.gov/noat/index.htm" TargetMode="External"/><Relationship Id="rId7" Type="http://schemas.openxmlformats.org/officeDocument/2006/relationships/endnotes" Target="endnotes.xml"/><Relationship Id="rId12" Type="http://schemas.openxmlformats.org/officeDocument/2006/relationships/hyperlink" Target="https://CRAN.R-project.org/package=R.utils" TargetMode="External"/><Relationship Id="rId17" Type="http://schemas.openxmlformats.org/officeDocument/2006/relationships/hyperlink" Target="https://CRAN.R-project.org/package=data.table"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CRAN.R-project.org/package=landsat8" TargetMode="External"/><Relationship Id="rId20" Type="http://schemas.openxmlformats.org/officeDocument/2006/relationships/hyperlink" Target="https://CRAN.R-project.org/package=bro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magrittr" TargetMode="External"/><Relationship Id="rId24" Type="http://schemas.openxmlformats.org/officeDocument/2006/relationships/hyperlink" Target="https://CRAN.R-project.org/package=dplyr" TargetMode="External"/><Relationship Id="rId5" Type="http://schemas.openxmlformats.org/officeDocument/2006/relationships/webSettings" Target="webSettings.xml"/><Relationship Id="rId15" Type="http://schemas.openxmlformats.org/officeDocument/2006/relationships/hyperlink" Target="https://CRAN.R-project.org/package=crayon" TargetMode="External"/><Relationship Id="rId23" Type="http://schemas.openxmlformats.org/officeDocument/2006/relationships/hyperlink" Target="https://CRAN.R-project.org/package=tidyr" TargetMode="External"/><Relationship Id="rId28" Type="http://schemas.openxmlformats.org/officeDocument/2006/relationships/theme" Target="theme/theme1.xml"/><Relationship Id="rId10" Type="http://schemas.openxmlformats.org/officeDocument/2006/relationships/hyperlink" Target="https://CRAN.R-project.org/package=mapview" TargetMode="External"/><Relationship Id="rId19" Type="http://schemas.openxmlformats.org/officeDocument/2006/relationships/hyperlink" Target="https://CRAN.R-project.org/package=ggpubr" TargetMode="External"/><Relationship Id="rId4" Type="http://schemas.openxmlformats.org/officeDocument/2006/relationships/settings" Target="settings.xml"/><Relationship Id="rId9" Type="http://schemas.openxmlformats.org/officeDocument/2006/relationships/hyperlink" Target="https://r-spatial.github.io/rgee/" TargetMode="External"/><Relationship Id="rId14" Type="http://schemas.openxmlformats.org/officeDocument/2006/relationships/hyperlink" Target="https://CRAN.R-project.org/package=leaflet" TargetMode="External"/><Relationship Id="rId22" Type="http://schemas.openxmlformats.org/officeDocument/2006/relationships/hyperlink" Target="https://CRAN.R-project.org/package=stringr"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3</TotalTime>
  <Pages>17</Pages>
  <Words>13496</Words>
  <Characters>76930</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133</cp:revision>
  <dcterms:created xsi:type="dcterms:W3CDTF">2023-01-16T02:23:00Z</dcterms:created>
  <dcterms:modified xsi:type="dcterms:W3CDTF">2023-04-19T17:14:00Z</dcterms:modified>
</cp:coreProperties>
</file>